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w:t>
          </w:r>
          <w:proofErr w:type="spellStart"/>
          <w:r w:rsidR="00B82318">
            <w:rPr>
              <w:rFonts w:asciiTheme="majorHAnsi" w:hAnsiTheme="majorHAnsi" w:cstheme="majorHAnsi"/>
              <w:b/>
              <w:bCs/>
              <w:sz w:val="40"/>
              <w:szCs w:val="40"/>
            </w:rPr>
            <w:t>Senbeto</w:t>
          </w:r>
          <w:proofErr w:type="spellEnd"/>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proofErr w:type="spellStart"/>
          <w:r w:rsidRPr="0069686F">
            <w:rPr>
              <w:rFonts w:ascii="Helvetica" w:hAnsi="Helvetica" w:cs="Helvetica"/>
              <w:b/>
              <w:bCs/>
              <w:sz w:val="32"/>
              <w:szCs w:val="32"/>
            </w:rPr>
            <w:t>Adama</w:t>
          </w:r>
          <w:proofErr w:type="spellEnd"/>
          <w:r w:rsidRPr="0069686F">
            <w:rPr>
              <w:rFonts w:ascii="Helvetica" w:hAnsi="Helvetica" w:cs="Helvetica"/>
              <w:b/>
              <w:bCs/>
              <w:sz w:val="32"/>
              <w:szCs w:val="32"/>
            </w:rPr>
            <w:t xml:space="preserve">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proofErr w:type="spellStart"/>
          <w:r w:rsidRPr="00E63FBA">
            <w:rPr>
              <w:rFonts w:ascii="Helvetica" w:hAnsi="Helvetica" w:cs="Helvetica"/>
              <w:sz w:val="28"/>
              <w:szCs w:val="28"/>
            </w:rPr>
            <w:t>Adama</w:t>
          </w:r>
          <w:proofErr w:type="spellEnd"/>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 xml:space="preserve">Kirubel Abebe </w:t>
      </w:r>
      <w:proofErr w:type="spellStart"/>
      <w:r w:rsidRPr="002C3179">
        <w:rPr>
          <w:rFonts w:ascii="Helvetica" w:hAnsi="Helvetica" w:cs="Helvetica"/>
          <w:b/>
          <w:bCs/>
          <w:sz w:val="40"/>
          <w:szCs w:val="40"/>
        </w:rPr>
        <w:t>Senbeto</w:t>
      </w:r>
      <w:proofErr w:type="spellEnd"/>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proofErr w:type="spellStart"/>
      <w:r w:rsidRPr="002C3179">
        <w:rPr>
          <w:rFonts w:ascii="Helvetica" w:hAnsi="Helvetica" w:cs="Helvetica"/>
          <w:sz w:val="32"/>
          <w:szCs w:val="32"/>
        </w:rPr>
        <w:t>Adama</w:t>
      </w:r>
      <w:proofErr w:type="spellEnd"/>
      <w:r w:rsidRPr="002C3179">
        <w:rPr>
          <w:rFonts w:ascii="Helvetica" w:hAnsi="Helvetica" w:cs="Helvetica"/>
          <w:sz w:val="32"/>
          <w:szCs w:val="32"/>
        </w:rPr>
        <w:t xml:space="preserve">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proofErr w:type="spellStart"/>
      <w:r w:rsidRPr="003070D1">
        <w:rPr>
          <w:sz w:val="28"/>
          <w:szCs w:val="28"/>
        </w:rPr>
        <w:t>Adama</w:t>
      </w:r>
      <w:proofErr w:type="spellEnd"/>
      <w:r w:rsidRPr="003070D1">
        <w:rPr>
          <w:sz w:val="28"/>
          <w:szCs w:val="28"/>
        </w:rPr>
        <w:t>,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B46CA" w:rsidRDefault="0024250D" w:rsidP="0024250D">
            <w:pPr>
              <w:jc w:val="center"/>
              <w:rPr>
                <w:bCs/>
                <w:sz w:val="28"/>
                <w:szCs w:val="32"/>
                <w:u w:val="single"/>
              </w:rPr>
            </w:pPr>
            <w:r w:rsidRPr="002B46CA">
              <w:rPr>
                <w:bCs/>
                <w:sz w:val="28"/>
                <w:szCs w:val="32"/>
                <w:u w:val="single"/>
              </w:rPr>
              <w:t xml:space="preserve">Kirubel Abebe </w:t>
            </w:r>
            <w:proofErr w:type="spellStart"/>
            <w:r w:rsidRPr="002B46CA">
              <w:rPr>
                <w:bCs/>
                <w:sz w:val="28"/>
                <w:szCs w:val="32"/>
                <w:u w:val="single"/>
              </w:rPr>
              <w:t>Senbeto</w:t>
            </w:r>
            <w:proofErr w:type="spellEnd"/>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2B46CA" w:rsidRDefault="007C3A2A" w:rsidP="007C3A2A">
            <w:pPr>
              <w:jc w:val="center"/>
              <w:rPr>
                <w:bCs/>
                <w:sz w:val="28"/>
                <w:szCs w:val="28"/>
                <w:u w:val="single"/>
              </w:rPr>
            </w:pPr>
            <w:r w:rsidRPr="002B46CA">
              <w:rPr>
                <w:sz w:val="28"/>
                <w:szCs w:val="28"/>
                <w:u w:val="single"/>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w:t>
      </w:r>
      <w:proofErr w:type="spellStart"/>
      <w:r w:rsidRPr="00F04EEC">
        <w:rPr>
          <w:b/>
          <w:bCs/>
          <w:u w:val="single"/>
        </w:rPr>
        <w:t>Senbeto</w:t>
      </w:r>
      <w:proofErr w:type="spellEnd"/>
      <w:r w:rsidRPr="00F04EEC">
        <w:rPr>
          <w:b/>
          <w:bCs/>
          <w:u w:val="single"/>
        </w:rPr>
        <w:t xml:space="preserve">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42EE4054" w:rsidR="00F04EEC" w:rsidRDefault="00F04EEC" w:rsidP="00F04EEC">
      <w:r w:rsidRPr="002257A6">
        <w:rPr>
          <w:b/>
          <w:bCs/>
          <w:u w:val="single"/>
        </w:rPr>
        <w:t>Yun Koo Chung (PHD)</w:t>
      </w:r>
      <w:r>
        <w:rPr>
          <w:b/>
          <w:bCs/>
        </w:rPr>
        <w:t xml:space="preserve"> </w:t>
      </w:r>
      <w:r>
        <w:rPr>
          <w:b/>
          <w:bCs/>
        </w:rPr>
        <w:tab/>
        <w:t xml:space="preserve">   ____________________ </w:t>
      </w:r>
      <w:r>
        <w:rPr>
          <w:b/>
          <w:bCs/>
        </w:rPr>
        <w:tab/>
        <w:t xml:space="preserve">             __________________ </w:t>
      </w:r>
      <w:r>
        <w:rPr>
          <w:b/>
          <w:bCs/>
        </w:rPr>
        <w:br/>
      </w:r>
      <w:r>
        <w:t>(Advisor)</w:t>
      </w:r>
      <w:r>
        <w:tab/>
      </w:r>
      <w:r>
        <w:tab/>
      </w:r>
      <w:r>
        <w:tab/>
      </w:r>
      <w:r>
        <w:tab/>
      </w:r>
      <w:r w:rsidR="002257A6">
        <w:t xml:space="preserve"> </w:t>
      </w:r>
      <w:r>
        <w:t xml:space="preserve">Signature </w:t>
      </w:r>
      <w:r>
        <w:tab/>
      </w:r>
      <w:r>
        <w:tab/>
      </w:r>
      <w:r>
        <w:tab/>
      </w:r>
      <w:r>
        <w:tab/>
        <w:t xml:space="preserve">    Date</w:t>
      </w:r>
    </w:p>
    <w:p w14:paraId="19589E6D" w14:textId="4926B30D"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6CAFE013"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r>
      <w:r w:rsidR="002257A6">
        <w:t xml:space="preserve"> </w:t>
      </w:r>
      <w:r>
        <w:t xml:space="preserve">Signature </w:t>
      </w:r>
      <w:r>
        <w:tab/>
      </w:r>
      <w:r>
        <w:tab/>
      </w:r>
      <w:r>
        <w:tab/>
      </w:r>
      <w:r>
        <w:tab/>
        <w:t xml:space="preserve">   Date</w:t>
      </w:r>
    </w:p>
    <w:p w14:paraId="7A206995" w14:textId="32341763"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r>
      <w:r w:rsidR="002257A6">
        <w:t xml:space="preserve"> </w:t>
      </w:r>
      <w:r>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266092EF" w14:textId="77777777" w:rsidR="005E5B52" w:rsidRDefault="005E5B52" w:rsidP="005E5B52">
      <w:pPr>
        <w:spacing w:line="259" w:lineRule="auto"/>
        <w:jc w:val="left"/>
        <w:rPr>
          <w:b/>
          <w:bCs/>
          <w:sz w:val="32"/>
          <w:szCs w:val="32"/>
        </w:rPr>
        <w:sectPr w:rsidR="005E5B52" w:rsidSect="006C132D">
          <w:pgSz w:w="12240" w:h="15840"/>
          <w:pgMar w:top="1440" w:right="1440" w:bottom="506" w:left="1440" w:header="720" w:footer="720" w:gutter="0"/>
          <w:pgNumType w:fmt="lowerRoman" w:start="1"/>
          <w:cols w:space="720" w:equalWidth="0">
            <w:col w:w="9360"/>
          </w:cols>
          <w:noEndnote/>
        </w:sectPr>
      </w:pPr>
      <w:bookmarkStart w:id="2" w:name="_Toc20182891"/>
      <w:bookmarkStart w:id="3" w:name="_Toc45616639"/>
    </w:p>
    <w:p w14:paraId="31057A1B" w14:textId="7DC5BFEB" w:rsidR="00F04EEC" w:rsidRPr="001C1AE6" w:rsidRDefault="00F04EEC" w:rsidP="005E5B52">
      <w:pPr>
        <w:spacing w:line="259" w:lineRule="auto"/>
        <w:jc w:val="left"/>
        <w:rPr>
          <w:b/>
          <w:bCs/>
          <w:sz w:val="32"/>
          <w:szCs w:val="32"/>
        </w:rPr>
      </w:pPr>
      <w:r w:rsidRPr="001C1AE6">
        <w:rPr>
          <w:b/>
          <w:bCs/>
          <w:sz w:val="32"/>
          <w:szCs w:val="32"/>
        </w:rPr>
        <w:lastRenderedPageBreak/>
        <w:t>Acknowledgment</w:t>
      </w:r>
      <w:bookmarkEnd w:id="2"/>
      <w:bookmarkEnd w:id="3"/>
    </w:p>
    <w:p w14:paraId="5C955CDB" w14:textId="1045047B" w:rsidR="00020FAA" w:rsidRPr="00015C8A" w:rsidRDefault="00F04EEC" w:rsidP="00160775">
      <w:r w:rsidRPr="00015C8A">
        <w:t xml:space="preserve">First and foremost, I would like to thank the </w:t>
      </w:r>
      <w:r w:rsidR="001C1AE6" w:rsidRPr="00015C8A">
        <w:t>HOLY TRINITY FATHER, SON</w:t>
      </w:r>
      <w:r w:rsidR="00015C8A" w:rsidRPr="00015C8A">
        <w:t>,</w:t>
      </w:r>
      <w:r w:rsidR="001C1AE6" w:rsidRPr="00015C8A">
        <w:t xml:space="preserve"> and HOLY SPRITE G</w:t>
      </w:r>
      <w:r w:rsidR="00020FAA" w:rsidRPr="00015C8A">
        <w:t>H</w:t>
      </w:r>
      <w:r w:rsidR="001C1AE6" w:rsidRPr="00015C8A">
        <w:t>OS</w:t>
      </w:r>
      <w:r w:rsidR="00020FAA" w:rsidRPr="00015C8A">
        <w:t>T the Almighty GOD</w:t>
      </w:r>
      <w:r w:rsidR="00834A0D" w:rsidRPr="00015C8A">
        <w:t xml:space="preserve"> who create</w:t>
      </w:r>
      <w:r w:rsidR="00015C8A">
        <w:t>d</w:t>
      </w:r>
      <w:r w:rsidR="00834A0D" w:rsidRPr="00015C8A">
        <w:t xml:space="preserve"> everything </w:t>
      </w:r>
      <w:r w:rsidR="00160775" w:rsidRPr="00015C8A">
        <w:t>seen</w:t>
      </w:r>
      <w:r w:rsidR="00834A0D" w:rsidRPr="00015C8A">
        <w:t xml:space="preserve"> and </w:t>
      </w:r>
      <w:r w:rsidR="00160775" w:rsidRPr="00015C8A">
        <w:t>unseen</w:t>
      </w:r>
      <w:r w:rsidR="00020FAA" w:rsidRPr="00015C8A">
        <w:t xml:space="preserve">. Also, I love </w:t>
      </w:r>
      <w:r w:rsidR="00160775" w:rsidRPr="00015C8A">
        <w:t xml:space="preserve">to Praise </w:t>
      </w:r>
      <w:r w:rsidR="00015C8A" w:rsidRPr="00015C8A">
        <w:t xml:space="preserve">the </w:t>
      </w:r>
      <w:r w:rsidR="00236322" w:rsidRPr="00015C8A">
        <w:t xml:space="preserve">Virgin </w:t>
      </w:r>
      <w:r w:rsidR="00160775" w:rsidRPr="00015C8A">
        <w:t xml:space="preserve">Mary </w:t>
      </w:r>
      <w:r w:rsidR="00236322" w:rsidRPr="00015C8A">
        <w:t xml:space="preserve">the </w:t>
      </w:r>
      <w:r w:rsidR="00335216" w:rsidRPr="00015C8A">
        <w:t xml:space="preserve">Holy </w:t>
      </w:r>
      <w:r w:rsidR="00020FAA" w:rsidRPr="00015C8A">
        <w:t xml:space="preserve">Mother of JESUS CHRIST by </w:t>
      </w:r>
      <w:r w:rsidR="00015C8A" w:rsidRPr="00015C8A">
        <w:t xml:space="preserve">the </w:t>
      </w:r>
      <w:r w:rsidR="00020FAA" w:rsidRPr="00015C8A">
        <w:t xml:space="preserve">song of </w:t>
      </w:r>
      <w:r w:rsidR="00335216" w:rsidRPr="00015C8A">
        <w:t>S</w:t>
      </w:r>
      <w:r w:rsidR="00020FAA" w:rsidRPr="00015C8A">
        <w:t xml:space="preserve">t. </w:t>
      </w:r>
      <w:proofErr w:type="spellStart"/>
      <w:r w:rsidR="00020FAA" w:rsidRPr="00015C8A">
        <w:t>Yared</w:t>
      </w:r>
      <w:proofErr w:type="spellEnd"/>
      <w:r w:rsidR="00020FAA" w:rsidRPr="00015C8A">
        <w:t xml:space="preserve"> the Ethiopian.</w:t>
      </w:r>
    </w:p>
    <w:p w14:paraId="07897AFB" w14:textId="16DA34FF" w:rsidR="00015C8A" w:rsidRPr="00015C8A" w:rsidRDefault="00015C8A" w:rsidP="00F04EEC">
      <w:r w:rsidRPr="00015C8A">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015C8A" w:rsidRDefault="00F04EEC" w:rsidP="00F04EEC">
      <w:pPr>
        <w:rPr>
          <w:highlight w:val="yellow"/>
        </w:rPr>
      </w:pPr>
      <w:r w:rsidRPr="00015C8A">
        <w:t xml:space="preserve"> </w:t>
      </w:r>
      <w:r w:rsidR="00015C8A" w:rsidRPr="00015C8A">
        <w:t>I want to thank my advisor and computer vision Prof. Yun Koo Chung (Ph.D.) Special Interest Group chief for his patient advice and helpful encouragement before the completion of this thesis, as well as for his suggestion for a starting method.</w:t>
      </w:r>
    </w:p>
    <w:p w14:paraId="42506BC2" w14:textId="47267A90" w:rsidR="001C1AE6" w:rsidRPr="00015C8A" w:rsidRDefault="00015C8A" w:rsidP="0024250D">
      <w:pPr>
        <w:sectPr w:rsidR="001C1AE6" w:rsidRPr="00015C8A" w:rsidSect="006C132D">
          <w:pgSz w:w="12240" w:h="15840"/>
          <w:pgMar w:top="1440" w:right="1440" w:bottom="506" w:left="1440" w:header="720" w:footer="720" w:gutter="0"/>
          <w:pgNumType w:fmt="lowerRoman" w:start="1"/>
          <w:cols w:space="720" w:equalWidth="0">
            <w:col w:w="9360"/>
          </w:cols>
          <w:noEndnote/>
        </w:sectPr>
      </w:pPr>
      <w:r w:rsidRPr="00015C8A">
        <w:t>I also thank the staff of the computer vision program and postgraduate students, friends</w:t>
      </w:r>
      <w:r>
        <w:t>,</w:t>
      </w:r>
      <w:r w:rsidRPr="00015C8A">
        <w:t xml:space="preserve"> and parents for all the encouragement and guidance they have given me throughout m</w:t>
      </w:r>
      <w:r>
        <w:t>y</w:t>
      </w:r>
      <w:r w:rsidRPr="00015C8A">
        <w:t xml:space="preserve"> journey. </w:t>
      </w: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29D0E767" w14:textId="6F450A52" w:rsidR="0076728B" w:rsidRDefault="00610268">
          <w:pPr>
            <w:pStyle w:val="TOC1"/>
            <w:tabs>
              <w:tab w:val="left" w:pos="440"/>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1534325" w:history="1">
            <w:r w:rsidR="0076728B" w:rsidRPr="00CE3F10">
              <w:rPr>
                <w:rStyle w:val="Hyperlink"/>
                <w:noProof/>
              </w:rPr>
              <w:t>1.</w:t>
            </w:r>
            <w:r w:rsidR="0076728B">
              <w:rPr>
                <w:rFonts w:asciiTheme="minorHAnsi" w:eastAsiaTheme="minorEastAsia" w:hAnsiTheme="minorHAnsi" w:cstheme="minorBidi"/>
                <w:noProof/>
                <w:sz w:val="22"/>
                <w:szCs w:val="22"/>
              </w:rPr>
              <w:tab/>
            </w:r>
            <w:r w:rsidR="0076728B" w:rsidRPr="00CE3F10">
              <w:rPr>
                <w:rStyle w:val="Hyperlink"/>
                <w:noProof/>
              </w:rPr>
              <w:t>Introduction</w:t>
            </w:r>
            <w:r w:rsidR="0076728B">
              <w:rPr>
                <w:noProof/>
                <w:webHidden/>
              </w:rPr>
              <w:tab/>
            </w:r>
            <w:r w:rsidR="0076728B">
              <w:rPr>
                <w:noProof/>
                <w:webHidden/>
              </w:rPr>
              <w:fldChar w:fldCharType="begin"/>
            </w:r>
            <w:r w:rsidR="0076728B">
              <w:rPr>
                <w:noProof/>
                <w:webHidden/>
              </w:rPr>
              <w:instrText xml:space="preserve"> PAGEREF _Toc51534325 \h </w:instrText>
            </w:r>
            <w:r w:rsidR="0076728B">
              <w:rPr>
                <w:noProof/>
                <w:webHidden/>
              </w:rPr>
            </w:r>
            <w:r w:rsidR="0076728B">
              <w:rPr>
                <w:noProof/>
                <w:webHidden/>
              </w:rPr>
              <w:fldChar w:fldCharType="separate"/>
            </w:r>
            <w:r w:rsidR="0076728B">
              <w:rPr>
                <w:noProof/>
                <w:webHidden/>
              </w:rPr>
              <w:t>2</w:t>
            </w:r>
            <w:r w:rsidR="0076728B">
              <w:rPr>
                <w:noProof/>
                <w:webHidden/>
              </w:rPr>
              <w:fldChar w:fldCharType="end"/>
            </w:r>
          </w:hyperlink>
        </w:p>
        <w:p w14:paraId="4E4A20DA" w14:textId="0C20F0BE"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26" w:history="1">
            <w:r w:rsidRPr="00CE3F10">
              <w:rPr>
                <w:rStyle w:val="Hyperlink"/>
                <w:noProof/>
              </w:rPr>
              <w:t>1.1.</w:t>
            </w:r>
            <w:r>
              <w:rPr>
                <w:rFonts w:asciiTheme="minorHAnsi" w:eastAsiaTheme="minorEastAsia" w:hAnsiTheme="minorHAnsi" w:cstheme="minorBidi"/>
                <w:noProof/>
                <w:sz w:val="22"/>
                <w:szCs w:val="22"/>
              </w:rPr>
              <w:tab/>
            </w:r>
            <w:r w:rsidRPr="00CE3F10">
              <w:rPr>
                <w:rStyle w:val="Hyperlink"/>
                <w:noProof/>
              </w:rPr>
              <w:t>Backgrounds</w:t>
            </w:r>
            <w:r>
              <w:rPr>
                <w:noProof/>
                <w:webHidden/>
              </w:rPr>
              <w:tab/>
            </w:r>
            <w:r>
              <w:rPr>
                <w:noProof/>
                <w:webHidden/>
              </w:rPr>
              <w:fldChar w:fldCharType="begin"/>
            </w:r>
            <w:r>
              <w:rPr>
                <w:noProof/>
                <w:webHidden/>
              </w:rPr>
              <w:instrText xml:space="preserve"> PAGEREF _Toc51534326 \h </w:instrText>
            </w:r>
            <w:r>
              <w:rPr>
                <w:noProof/>
                <w:webHidden/>
              </w:rPr>
            </w:r>
            <w:r>
              <w:rPr>
                <w:noProof/>
                <w:webHidden/>
              </w:rPr>
              <w:fldChar w:fldCharType="separate"/>
            </w:r>
            <w:r>
              <w:rPr>
                <w:noProof/>
                <w:webHidden/>
              </w:rPr>
              <w:t>5</w:t>
            </w:r>
            <w:r>
              <w:rPr>
                <w:noProof/>
                <w:webHidden/>
              </w:rPr>
              <w:fldChar w:fldCharType="end"/>
            </w:r>
          </w:hyperlink>
        </w:p>
        <w:p w14:paraId="0CDB1B26" w14:textId="7AE29CC1" w:rsidR="0076728B" w:rsidRDefault="0076728B">
          <w:pPr>
            <w:pStyle w:val="TOC3"/>
            <w:tabs>
              <w:tab w:val="left" w:pos="1320"/>
              <w:tab w:val="right" w:leader="dot" w:pos="9350"/>
            </w:tabs>
            <w:rPr>
              <w:rFonts w:asciiTheme="minorHAnsi" w:hAnsiTheme="minorHAnsi" w:cstheme="minorBidi"/>
              <w:noProof/>
            </w:rPr>
          </w:pPr>
          <w:hyperlink w:anchor="_Toc51534327" w:history="1">
            <w:r w:rsidRPr="00CE3F10">
              <w:rPr>
                <w:rStyle w:val="Hyperlink"/>
                <w:noProof/>
              </w:rPr>
              <w:t>1.1.1.</w:t>
            </w:r>
            <w:r>
              <w:rPr>
                <w:rFonts w:asciiTheme="minorHAnsi" w:hAnsiTheme="minorHAnsi" w:cstheme="minorBidi"/>
                <w:noProof/>
              </w:rPr>
              <w:tab/>
            </w:r>
            <w:r w:rsidRPr="00CE3F10">
              <w:rPr>
                <w:rStyle w:val="Hyperlink"/>
                <w:noProof/>
              </w:rPr>
              <w:t>Generative Adversarial Networks</w:t>
            </w:r>
            <w:r>
              <w:rPr>
                <w:noProof/>
                <w:webHidden/>
              </w:rPr>
              <w:tab/>
            </w:r>
            <w:r>
              <w:rPr>
                <w:noProof/>
                <w:webHidden/>
              </w:rPr>
              <w:fldChar w:fldCharType="begin"/>
            </w:r>
            <w:r>
              <w:rPr>
                <w:noProof/>
                <w:webHidden/>
              </w:rPr>
              <w:instrText xml:space="preserve"> PAGEREF _Toc51534327 \h </w:instrText>
            </w:r>
            <w:r>
              <w:rPr>
                <w:noProof/>
                <w:webHidden/>
              </w:rPr>
            </w:r>
            <w:r>
              <w:rPr>
                <w:noProof/>
                <w:webHidden/>
              </w:rPr>
              <w:fldChar w:fldCharType="separate"/>
            </w:r>
            <w:r>
              <w:rPr>
                <w:noProof/>
                <w:webHidden/>
              </w:rPr>
              <w:t>5</w:t>
            </w:r>
            <w:r>
              <w:rPr>
                <w:noProof/>
                <w:webHidden/>
              </w:rPr>
              <w:fldChar w:fldCharType="end"/>
            </w:r>
          </w:hyperlink>
        </w:p>
        <w:p w14:paraId="4CAD2D03" w14:textId="5CB03B06"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28" w:history="1">
            <w:r w:rsidRPr="00CE3F10">
              <w:rPr>
                <w:rStyle w:val="Hyperlink"/>
                <w:noProof/>
              </w:rPr>
              <w:t>1.2.</w:t>
            </w:r>
            <w:r>
              <w:rPr>
                <w:rFonts w:asciiTheme="minorHAnsi" w:eastAsiaTheme="minorEastAsia" w:hAnsiTheme="minorHAnsi" w:cstheme="minorBidi"/>
                <w:noProof/>
                <w:sz w:val="22"/>
                <w:szCs w:val="22"/>
              </w:rPr>
              <w:tab/>
            </w:r>
            <w:r w:rsidRPr="00CE3F10">
              <w:rPr>
                <w:rStyle w:val="Hyperlink"/>
                <w:noProof/>
              </w:rPr>
              <w:t>Motivation</w:t>
            </w:r>
            <w:r>
              <w:rPr>
                <w:noProof/>
                <w:webHidden/>
              </w:rPr>
              <w:tab/>
            </w:r>
            <w:r>
              <w:rPr>
                <w:noProof/>
                <w:webHidden/>
              </w:rPr>
              <w:fldChar w:fldCharType="begin"/>
            </w:r>
            <w:r>
              <w:rPr>
                <w:noProof/>
                <w:webHidden/>
              </w:rPr>
              <w:instrText xml:space="preserve"> PAGEREF _Toc51534328 \h </w:instrText>
            </w:r>
            <w:r>
              <w:rPr>
                <w:noProof/>
                <w:webHidden/>
              </w:rPr>
            </w:r>
            <w:r>
              <w:rPr>
                <w:noProof/>
                <w:webHidden/>
              </w:rPr>
              <w:fldChar w:fldCharType="separate"/>
            </w:r>
            <w:r>
              <w:rPr>
                <w:noProof/>
                <w:webHidden/>
              </w:rPr>
              <w:t>7</w:t>
            </w:r>
            <w:r>
              <w:rPr>
                <w:noProof/>
                <w:webHidden/>
              </w:rPr>
              <w:fldChar w:fldCharType="end"/>
            </w:r>
          </w:hyperlink>
        </w:p>
        <w:p w14:paraId="2AA4AC60" w14:textId="1D309DE4"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29" w:history="1">
            <w:r w:rsidRPr="00CE3F10">
              <w:rPr>
                <w:rStyle w:val="Hyperlink"/>
                <w:noProof/>
              </w:rPr>
              <w:t>1.3.</w:t>
            </w:r>
            <w:r>
              <w:rPr>
                <w:rFonts w:asciiTheme="minorHAnsi" w:eastAsiaTheme="minorEastAsia" w:hAnsiTheme="minorHAnsi" w:cstheme="minorBidi"/>
                <w:noProof/>
                <w:sz w:val="22"/>
                <w:szCs w:val="22"/>
              </w:rPr>
              <w:tab/>
            </w:r>
            <w:r w:rsidRPr="00CE3F10">
              <w:rPr>
                <w:rStyle w:val="Hyperlink"/>
                <w:noProof/>
              </w:rPr>
              <w:t>Statement of the Problem</w:t>
            </w:r>
            <w:r>
              <w:rPr>
                <w:noProof/>
                <w:webHidden/>
              </w:rPr>
              <w:tab/>
            </w:r>
            <w:r>
              <w:rPr>
                <w:noProof/>
                <w:webHidden/>
              </w:rPr>
              <w:fldChar w:fldCharType="begin"/>
            </w:r>
            <w:r>
              <w:rPr>
                <w:noProof/>
                <w:webHidden/>
              </w:rPr>
              <w:instrText xml:space="preserve"> PAGEREF _Toc51534329 \h </w:instrText>
            </w:r>
            <w:r>
              <w:rPr>
                <w:noProof/>
                <w:webHidden/>
              </w:rPr>
            </w:r>
            <w:r>
              <w:rPr>
                <w:noProof/>
                <w:webHidden/>
              </w:rPr>
              <w:fldChar w:fldCharType="separate"/>
            </w:r>
            <w:r>
              <w:rPr>
                <w:noProof/>
                <w:webHidden/>
              </w:rPr>
              <w:t>7</w:t>
            </w:r>
            <w:r>
              <w:rPr>
                <w:noProof/>
                <w:webHidden/>
              </w:rPr>
              <w:fldChar w:fldCharType="end"/>
            </w:r>
          </w:hyperlink>
        </w:p>
        <w:p w14:paraId="0A75A204" w14:textId="292E4442"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30" w:history="1">
            <w:r w:rsidRPr="00CE3F10">
              <w:rPr>
                <w:rStyle w:val="Hyperlink"/>
                <w:noProof/>
              </w:rPr>
              <w:t>1.4.</w:t>
            </w:r>
            <w:r>
              <w:rPr>
                <w:rFonts w:asciiTheme="minorHAnsi" w:eastAsiaTheme="minorEastAsia" w:hAnsiTheme="minorHAnsi" w:cstheme="minorBidi"/>
                <w:noProof/>
                <w:sz w:val="22"/>
                <w:szCs w:val="22"/>
              </w:rPr>
              <w:tab/>
            </w:r>
            <w:r w:rsidRPr="00CE3F10">
              <w:rPr>
                <w:rStyle w:val="Hyperlink"/>
                <w:noProof/>
              </w:rPr>
              <w:t>The Objective of the Thesis</w:t>
            </w:r>
            <w:r>
              <w:rPr>
                <w:noProof/>
                <w:webHidden/>
              </w:rPr>
              <w:tab/>
            </w:r>
            <w:r>
              <w:rPr>
                <w:noProof/>
                <w:webHidden/>
              </w:rPr>
              <w:fldChar w:fldCharType="begin"/>
            </w:r>
            <w:r>
              <w:rPr>
                <w:noProof/>
                <w:webHidden/>
              </w:rPr>
              <w:instrText xml:space="preserve"> PAGEREF _Toc51534330 \h </w:instrText>
            </w:r>
            <w:r>
              <w:rPr>
                <w:noProof/>
                <w:webHidden/>
              </w:rPr>
            </w:r>
            <w:r>
              <w:rPr>
                <w:noProof/>
                <w:webHidden/>
              </w:rPr>
              <w:fldChar w:fldCharType="separate"/>
            </w:r>
            <w:r>
              <w:rPr>
                <w:noProof/>
                <w:webHidden/>
              </w:rPr>
              <w:t>8</w:t>
            </w:r>
            <w:r>
              <w:rPr>
                <w:noProof/>
                <w:webHidden/>
              </w:rPr>
              <w:fldChar w:fldCharType="end"/>
            </w:r>
          </w:hyperlink>
        </w:p>
        <w:p w14:paraId="5DD51D56" w14:textId="7B125147" w:rsidR="0076728B" w:rsidRDefault="0076728B">
          <w:pPr>
            <w:pStyle w:val="TOC3"/>
            <w:tabs>
              <w:tab w:val="left" w:pos="1320"/>
              <w:tab w:val="right" w:leader="dot" w:pos="9350"/>
            </w:tabs>
            <w:rPr>
              <w:rFonts w:asciiTheme="minorHAnsi" w:hAnsiTheme="minorHAnsi" w:cstheme="minorBidi"/>
              <w:noProof/>
            </w:rPr>
          </w:pPr>
          <w:hyperlink w:anchor="_Toc51534331" w:history="1">
            <w:r w:rsidRPr="00CE3F10">
              <w:rPr>
                <w:rStyle w:val="Hyperlink"/>
                <w:noProof/>
              </w:rPr>
              <w:t>1.4.1.</w:t>
            </w:r>
            <w:r>
              <w:rPr>
                <w:rFonts w:asciiTheme="minorHAnsi" w:hAnsiTheme="minorHAnsi" w:cstheme="minorBidi"/>
                <w:noProof/>
              </w:rPr>
              <w:tab/>
            </w:r>
            <w:r w:rsidRPr="00CE3F10">
              <w:rPr>
                <w:rStyle w:val="Hyperlink"/>
                <w:noProof/>
              </w:rPr>
              <w:t>General Objective</w:t>
            </w:r>
            <w:r>
              <w:rPr>
                <w:noProof/>
                <w:webHidden/>
              </w:rPr>
              <w:tab/>
            </w:r>
            <w:r>
              <w:rPr>
                <w:noProof/>
                <w:webHidden/>
              </w:rPr>
              <w:fldChar w:fldCharType="begin"/>
            </w:r>
            <w:r>
              <w:rPr>
                <w:noProof/>
                <w:webHidden/>
              </w:rPr>
              <w:instrText xml:space="preserve"> PAGEREF _Toc51534331 \h </w:instrText>
            </w:r>
            <w:r>
              <w:rPr>
                <w:noProof/>
                <w:webHidden/>
              </w:rPr>
            </w:r>
            <w:r>
              <w:rPr>
                <w:noProof/>
                <w:webHidden/>
              </w:rPr>
              <w:fldChar w:fldCharType="separate"/>
            </w:r>
            <w:r>
              <w:rPr>
                <w:noProof/>
                <w:webHidden/>
              </w:rPr>
              <w:t>8</w:t>
            </w:r>
            <w:r>
              <w:rPr>
                <w:noProof/>
                <w:webHidden/>
              </w:rPr>
              <w:fldChar w:fldCharType="end"/>
            </w:r>
          </w:hyperlink>
        </w:p>
        <w:p w14:paraId="53D35AB0" w14:textId="3D28FE6D" w:rsidR="0076728B" w:rsidRDefault="0076728B">
          <w:pPr>
            <w:pStyle w:val="TOC3"/>
            <w:tabs>
              <w:tab w:val="left" w:pos="1320"/>
              <w:tab w:val="right" w:leader="dot" w:pos="9350"/>
            </w:tabs>
            <w:rPr>
              <w:rFonts w:asciiTheme="minorHAnsi" w:hAnsiTheme="minorHAnsi" w:cstheme="minorBidi"/>
              <w:noProof/>
            </w:rPr>
          </w:pPr>
          <w:hyperlink w:anchor="_Toc51534332" w:history="1">
            <w:r w:rsidRPr="00CE3F10">
              <w:rPr>
                <w:rStyle w:val="Hyperlink"/>
                <w:noProof/>
              </w:rPr>
              <w:t>1.4.2.</w:t>
            </w:r>
            <w:r>
              <w:rPr>
                <w:rFonts w:asciiTheme="minorHAnsi" w:hAnsiTheme="minorHAnsi" w:cstheme="minorBidi"/>
                <w:noProof/>
              </w:rPr>
              <w:tab/>
            </w:r>
            <w:r w:rsidRPr="00CE3F10">
              <w:rPr>
                <w:rStyle w:val="Hyperlink"/>
                <w:noProof/>
              </w:rPr>
              <w:t>Specific Objective</w:t>
            </w:r>
            <w:r>
              <w:rPr>
                <w:noProof/>
                <w:webHidden/>
              </w:rPr>
              <w:tab/>
            </w:r>
            <w:r>
              <w:rPr>
                <w:noProof/>
                <w:webHidden/>
              </w:rPr>
              <w:fldChar w:fldCharType="begin"/>
            </w:r>
            <w:r>
              <w:rPr>
                <w:noProof/>
                <w:webHidden/>
              </w:rPr>
              <w:instrText xml:space="preserve"> PAGEREF _Toc51534332 \h </w:instrText>
            </w:r>
            <w:r>
              <w:rPr>
                <w:noProof/>
                <w:webHidden/>
              </w:rPr>
            </w:r>
            <w:r>
              <w:rPr>
                <w:noProof/>
                <w:webHidden/>
              </w:rPr>
              <w:fldChar w:fldCharType="separate"/>
            </w:r>
            <w:r>
              <w:rPr>
                <w:noProof/>
                <w:webHidden/>
              </w:rPr>
              <w:t>8</w:t>
            </w:r>
            <w:r>
              <w:rPr>
                <w:noProof/>
                <w:webHidden/>
              </w:rPr>
              <w:fldChar w:fldCharType="end"/>
            </w:r>
          </w:hyperlink>
        </w:p>
        <w:p w14:paraId="6E4AE1BC" w14:textId="7916C8FB"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33" w:history="1">
            <w:r w:rsidRPr="00CE3F10">
              <w:rPr>
                <w:rStyle w:val="Hyperlink"/>
                <w:noProof/>
              </w:rPr>
              <w:t>1.5.</w:t>
            </w:r>
            <w:r>
              <w:rPr>
                <w:rFonts w:asciiTheme="minorHAnsi" w:eastAsiaTheme="minorEastAsia" w:hAnsiTheme="minorHAnsi" w:cstheme="minorBidi"/>
                <w:noProof/>
                <w:sz w:val="22"/>
                <w:szCs w:val="22"/>
              </w:rPr>
              <w:tab/>
            </w:r>
            <w:r w:rsidRPr="00CE3F10">
              <w:rPr>
                <w:rStyle w:val="Hyperlink"/>
                <w:noProof/>
              </w:rPr>
              <w:t>Research Methodology</w:t>
            </w:r>
            <w:r>
              <w:rPr>
                <w:noProof/>
                <w:webHidden/>
              </w:rPr>
              <w:tab/>
            </w:r>
            <w:r>
              <w:rPr>
                <w:noProof/>
                <w:webHidden/>
              </w:rPr>
              <w:fldChar w:fldCharType="begin"/>
            </w:r>
            <w:r>
              <w:rPr>
                <w:noProof/>
                <w:webHidden/>
              </w:rPr>
              <w:instrText xml:space="preserve"> PAGEREF _Toc51534333 \h </w:instrText>
            </w:r>
            <w:r>
              <w:rPr>
                <w:noProof/>
                <w:webHidden/>
              </w:rPr>
            </w:r>
            <w:r>
              <w:rPr>
                <w:noProof/>
                <w:webHidden/>
              </w:rPr>
              <w:fldChar w:fldCharType="separate"/>
            </w:r>
            <w:r>
              <w:rPr>
                <w:noProof/>
                <w:webHidden/>
              </w:rPr>
              <w:t>9</w:t>
            </w:r>
            <w:r>
              <w:rPr>
                <w:noProof/>
                <w:webHidden/>
              </w:rPr>
              <w:fldChar w:fldCharType="end"/>
            </w:r>
          </w:hyperlink>
        </w:p>
        <w:p w14:paraId="49C2D44B" w14:textId="7D01CD0C" w:rsidR="0076728B" w:rsidRDefault="0076728B">
          <w:pPr>
            <w:pStyle w:val="TOC3"/>
            <w:tabs>
              <w:tab w:val="left" w:pos="1320"/>
              <w:tab w:val="right" w:leader="dot" w:pos="9350"/>
            </w:tabs>
            <w:rPr>
              <w:rFonts w:asciiTheme="minorHAnsi" w:hAnsiTheme="minorHAnsi" w:cstheme="minorBidi"/>
              <w:noProof/>
            </w:rPr>
          </w:pPr>
          <w:hyperlink w:anchor="_Toc51534334" w:history="1">
            <w:r w:rsidRPr="00CE3F10">
              <w:rPr>
                <w:rStyle w:val="Hyperlink"/>
                <w:noProof/>
              </w:rPr>
              <w:t>1.5.1.</w:t>
            </w:r>
            <w:r>
              <w:rPr>
                <w:rFonts w:asciiTheme="minorHAnsi" w:hAnsiTheme="minorHAnsi" w:cstheme="minorBidi"/>
                <w:noProof/>
              </w:rPr>
              <w:tab/>
            </w:r>
            <w:r w:rsidRPr="00CE3F10">
              <w:rPr>
                <w:rStyle w:val="Hyperlink"/>
                <w:noProof/>
              </w:rPr>
              <w:t>Data Collection</w:t>
            </w:r>
            <w:r>
              <w:rPr>
                <w:noProof/>
                <w:webHidden/>
              </w:rPr>
              <w:tab/>
            </w:r>
            <w:r>
              <w:rPr>
                <w:noProof/>
                <w:webHidden/>
              </w:rPr>
              <w:fldChar w:fldCharType="begin"/>
            </w:r>
            <w:r>
              <w:rPr>
                <w:noProof/>
                <w:webHidden/>
              </w:rPr>
              <w:instrText xml:space="preserve"> PAGEREF _Toc51534334 \h </w:instrText>
            </w:r>
            <w:r>
              <w:rPr>
                <w:noProof/>
                <w:webHidden/>
              </w:rPr>
            </w:r>
            <w:r>
              <w:rPr>
                <w:noProof/>
                <w:webHidden/>
              </w:rPr>
              <w:fldChar w:fldCharType="separate"/>
            </w:r>
            <w:r>
              <w:rPr>
                <w:noProof/>
                <w:webHidden/>
              </w:rPr>
              <w:t>9</w:t>
            </w:r>
            <w:r>
              <w:rPr>
                <w:noProof/>
                <w:webHidden/>
              </w:rPr>
              <w:fldChar w:fldCharType="end"/>
            </w:r>
          </w:hyperlink>
        </w:p>
        <w:p w14:paraId="525729C5" w14:textId="6BB37812" w:rsidR="0076728B" w:rsidRDefault="0076728B">
          <w:pPr>
            <w:pStyle w:val="TOC3"/>
            <w:tabs>
              <w:tab w:val="left" w:pos="1320"/>
              <w:tab w:val="right" w:leader="dot" w:pos="9350"/>
            </w:tabs>
            <w:rPr>
              <w:rFonts w:asciiTheme="minorHAnsi" w:hAnsiTheme="minorHAnsi" w:cstheme="minorBidi"/>
              <w:noProof/>
            </w:rPr>
          </w:pPr>
          <w:hyperlink w:anchor="_Toc51534335" w:history="1">
            <w:r w:rsidRPr="00CE3F10">
              <w:rPr>
                <w:rStyle w:val="Hyperlink"/>
                <w:noProof/>
              </w:rPr>
              <w:t>1.5.2.</w:t>
            </w:r>
            <w:r>
              <w:rPr>
                <w:rFonts w:asciiTheme="minorHAnsi" w:hAnsiTheme="minorHAnsi" w:cstheme="minorBidi"/>
                <w:noProof/>
              </w:rPr>
              <w:tab/>
            </w:r>
            <w:r w:rsidRPr="00CE3F10">
              <w:rPr>
                <w:rStyle w:val="Hyperlink"/>
                <w:noProof/>
              </w:rPr>
              <w:t>Literature Review</w:t>
            </w:r>
            <w:r>
              <w:rPr>
                <w:noProof/>
                <w:webHidden/>
              </w:rPr>
              <w:tab/>
            </w:r>
            <w:r>
              <w:rPr>
                <w:noProof/>
                <w:webHidden/>
              </w:rPr>
              <w:fldChar w:fldCharType="begin"/>
            </w:r>
            <w:r>
              <w:rPr>
                <w:noProof/>
                <w:webHidden/>
              </w:rPr>
              <w:instrText xml:space="preserve"> PAGEREF _Toc51534335 \h </w:instrText>
            </w:r>
            <w:r>
              <w:rPr>
                <w:noProof/>
                <w:webHidden/>
              </w:rPr>
            </w:r>
            <w:r>
              <w:rPr>
                <w:noProof/>
                <w:webHidden/>
              </w:rPr>
              <w:fldChar w:fldCharType="separate"/>
            </w:r>
            <w:r>
              <w:rPr>
                <w:noProof/>
                <w:webHidden/>
              </w:rPr>
              <w:t>9</w:t>
            </w:r>
            <w:r>
              <w:rPr>
                <w:noProof/>
                <w:webHidden/>
              </w:rPr>
              <w:fldChar w:fldCharType="end"/>
            </w:r>
          </w:hyperlink>
        </w:p>
        <w:p w14:paraId="74EA5350" w14:textId="784B2DC6" w:rsidR="0076728B" w:rsidRDefault="0076728B">
          <w:pPr>
            <w:pStyle w:val="TOC3"/>
            <w:tabs>
              <w:tab w:val="left" w:pos="1320"/>
              <w:tab w:val="right" w:leader="dot" w:pos="9350"/>
            </w:tabs>
            <w:rPr>
              <w:rFonts w:asciiTheme="minorHAnsi" w:hAnsiTheme="minorHAnsi" w:cstheme="minorBidi"/>
              <w:noProof/>
            </w:rPr>
          </w:pPr>
          <w:hyperlink w:anchor="_Toc51534336" w:history="1">
            <w:r w:rsidRPr="00CE3F10">
              <w:rPr>
                <w:rStyle w:val="Hyperlink"/>
                <w:noProof/>
              </w:rPr>
              <w:t>1.5.3.</w:t>
            </w:r>
            <w:r>
              <w:rPr>
                <w:rFonts w:asciiTheme="minorHAnsi" w:hAnsiTheme="minorHAnsi" w:cstheme="minorBidi"/>
                <w:noProof/>
              </w:rPr>
              <w:tab/>
            </w:r>
            <w:r w:rsidRPr="00CE3F10">
              <w:rPr>
                <w:rStyle w:val="Hyperlink"/>
                <w:noProof/>
              </w:rPr>
              <w:t>Evaluation</w:t>
            </w:r>
            <w:r>
              <w:rPr>
                <w:noProof/>
                <w:webHidden/>
              </w:rPr>
              <w:tab/>
            </w:r>
            <w:r>
              <w:rPr>
                <w:noProof/>
                <w:webHidden/>
              </w:rPr>
              <w:fldChar w:fldCharType="begin"/>
            </w:r>
            <w:r>
              <w:rPr>
                <w:noProof/>
                <w:webHidden/>
              </w:rPr>
              <w:instrText xml:space="preserve"> PAGEREF _Toc51534336 \h </w:instrText>
            </w:r>
            <w:r>
              <w:rPr>
                <w:noProof/>
                <w:webHidden/>
              </w:rPr>
            </w:r>
            <w:r>
              <w:rPr>
                <w:noProof/>
                <w:webHidden/>
              </w:rPr>
              <w:fldChar w:fldCharType="separate"/>
            </w:r>
            <w:r>
              <w:rPr>
                <w:noProof/>
                <w:webHidden/>
              </w:rPr>
              <w:t>9</w:t>
            </w:r>
            <w:r>
              <w:rPr>
                <w:noProof/>
                <w:webHidden/>
              </w:rPr>
              <w:fldChar w:fldCharType="end"/>
            </w:r>
          </w:hyperlink>
        </w:p>
        <w:p w14:paraId="5C8B21B7" w14:textId="1B9D1CA5" w:rsidR="0076728B" w:rsidRDefault="0076728B">
          <w:pPr>
            <w:pStyle w:val="TOC3"/>
            <w:tabs>
              <w:tab w:val="left" w:pos="1320"/>
              <w:tab w:val="right" w:leader="dot" w:pos="9350"/>
            </w:tabs>
            <w:rPr>
              <w:rFonts w:asciiTheme="minorHAnsi" w:hAnsiTheme="minorHAnsi" w:cstheme="minorBidi"/>
              <w:noProof/>
            </w:rPr>
          </w:pPr>
          <w:hyperlink w:anchor="_Toc51534337" w:history="1">
            <w:r w:rsidRPr="00CE3F10">
              <w:rPr>
                <w:rStyle w:val="Hyperlink"/>
                <w:noProof/>
              </w:rPr>
              <w:t>1.5.4.</w:t>
            </w:r>
            <w:r>
              <w:rPr>
                <w:rFonts w:asciiTheme="minorHAnsi" w:hAnsiTheme="minorHAnsi" w:cstheme="minorBidi"/>
                <w:noProof/>
              </w:rPr>
              <w:tab/>
            </w:r>
            <w:r w:rsidRPr="00CE3F10">
              <w:rPr>
                <w:rStyle w:val="Hyperlink"/>
                <w:noProof/>
              </w:rPr>
              <w:t>Implementation Tools</w:t>
            </w:r>
            <w:r>
              <w:rPr>
                <w:noProof/>
                <w:webHidden/>
              </w:rPr>
              <w:tab/>
            </w:r>
            <w:r>
              <w:rPr>
                <w:noProof/>
                <w:webHidden/>
              </w:rPr>
              <w:fldChar w:fldCharType="begin"/>
            </w:r>
            <w:r>
              <w:rPr>
                <w:noProof/>
                <w:webHidden/>
              </w:rPr>
              <w:instrText xml:space="preserve"> PAGEREF _Toc51534337 \h </w:instrText>
            </w:r>
            <w:r>
              <w:rPr>
                <w:noProof/>
                <w:webHidden/>
              </w:rPr>
            </w:r>
            <w:r>
              <w:rPr>
                <w:noProof/>
                <w:webHidden/>
              </w:rPr>
              <w:fldChar w:fldCharType="separate"/>
            </w:r>
            <w:r>
              <w:rPr>
                <w:noProof/>
                <w:webHidden/>
              </w:rPr>
              <w:t>9</w:t>
            </w:r>
            <w:r>
              <w:rPr>
                <w:noProof/>
                <w:webHidden/>
              </w:rPr>
              <w:fldChar w:fldCharType="end"/>
            </w:r>
          </w:hyperlink>
        </w:p>
        <w:p w14:paraId="60995AD8" w14:textId="1BC05338"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38" w:history="1">
            <w:r w:rsidRPr="00CE3F10">
              <w:rPr>
                <w:rStyle w:val="Hyperlink"/>
                <w:noProof/>
              </w:rPr>
              <w:t>1.6.</w:t>
            </w:r>
            <w:r>
              <w:rPr>
                <w:rFonts w:asciiTheme="minorHAnsi" w:eastAsiaTheme="minorEastAsia" w:hAnsiTheme="minorHAnsi" w:cstheme="minorBidi"/>
                <w:noProof/>
                <w:sz w:val="22"/>
                <w:szCs w:val="22"/>
              </w:rPr>
              <w:tab/>
            </w:r>
            <w:r w:rsidRPr="00CE3F10">
              <w:rPr>
                <w:rStyle w:val="Hyperlink"/>
                <w:noProof/>
              </w:rPr>
              <w:t>Scope and Limitation</w:t>
            </w:r>
            <w:r>
              <w:rPr>
                <w:noProof/>
                <w:webHidden/>
              </w:rPr>
              <w:tab/>
            </w:r>
            <w:r>
              <w:rPr>
                <w:noProof/>
                <w:webHidden/>
              </w:rPr>
              <w:fldChar w:fldCharType="begin"/>
            </w:r>
            <w:r>
              <w:rPr>
                <w:noProof/>
                <w:webHidden/>
              </w:rPr>
              <w:instrText xml:space="preserve"> PAGEREF _Toc51534338 \h </w:instrText>
            </w:r>
            <w:r>
              <w:rPr>
                <w:noProof/>
                <w:webHidden/>
              </w:rPr>
            </w:r>
            <w:r>
              <w:rPr>
                <w:noProof/>
                <w:webHidden/>
              </w:rPr>
              <w:fldChar w:fldCharType="separate"/>
            </w:r>
            <w:r>
              <w:rPr>
                <w:noProof/>
                <w:webHidden/>
              </w:rPr>
              <w:t>10</w:t>
            </w:r>
            <w:r>
              <w:rPr>
                <w:noProof/>
                <w:webHidden/>
              </w:rPr>
              <w:fldChar w:fldCharType="end"/>
            </w:r>
          </w:hyperlink>
        </w:p>
        <w:p w14:paraId="763F09D9" w14:textId="00E206EE" w:rsidR="0076728B" w:rsidRDefault="0076728B">
          <w:pPr>
            <w:pStyle w:val="TOC3"/>
            <w:tabs>
              <w:tab w:val="left" w:pos="1320"/>
              <w:tab w:val="right" w:leader="dot" w:pos="9350"/>
            </w:tabs>
            <w:rPr>
              <w:rFonts w:asciiTheme="minorHAnsi" w:hAnsiTheme="minorHAnsi" w:cstheme="minorBidi"/>
              <w:noProof/>
            </w:rPr>
          </w:pPr>
          <w:hyperlink w:anchor="_Toc51534339" w:history="1">
            <w:r w:rsidRPr="00CE3F10">
              <w:rPr>
                <w:rStyle w:val="Hyperlink"/>
                <w:noProof/>
              </w:rPr>
              <w:t>1.6.1.</w:t>
            </w:r>
            <w:r>
              <w:rPr>
                <w:rFonts w:asciiTheme="minorHAnsi" w:hAnsiTheme="minorHAnsi" w:cstheme="minorBidi"/>
                <w:noProof/>
              </w:rPr>
              <w:tab/>
            </w:r>
            <w:r w:rsidRPr="00CE3F10">
              <w:rPr>
                <w:rStyle w:val="Hyperlink"/>
                <w:noProof/>
              </w:rPr>
              <w:t>Scope</w:t>
            </w:r>
            <w:r>
              <w:rPr>
                <w:noProof/>
                <w:webHidden/>
              </w:rPr>
              <w:tab/>
            </w:r>
            <w:r>
              <w:rPr>
                <w:noProof/>
                <w:webHidden/>
              </w:rPr>
              <w:fldChar w:fldCharType="begin"/>
            </w:r>
            <w:r>
              <w:rPr>
                <w:noProof/>
                <w:webHidden/>
              </w:rPr>
              <w:instrText xml:space="preserve"> PAGEREF _Toc51534339 \h </w:instrText>
            </w:r>
            <w:r>
              <w:rPr>
                <w:noProof/>
                <w:webHidden/>
              </w:rPr>
            </w:r>
            <w:r>
              <w:rPr>
                <w:noProof/>
                <w:webHidden/>
              </w:rPr>
              <w:fldChar w:fldCharType="separate"/>
            </w:r>
            <w:r>
              <w:rPr>
                <w:noProof/>
                <w:webHidden/>
              </w:rPr>
              <w:t>10</w:t>
            </w:r>
            <w:r>
              <w:rPr>
                <w:noProof/>
                <w:webHidden/>
              </w:rPr>
              <w:fldChar w:fldCharType="end"/>
            </w:r>
          </w:hyperlink>
        </w:p>
        <w:p w14:paraId="6B69D3EC" w14:textId="40A30E5C" w:rsidR="0076728B" w:rsidRDefault="0076728B">
          <w:pPr>
            <w:pStyle w:val="TOC3"/>
            <w:tabs>
              <w:tab w:val="left" w:pos="1320"/>
              <w:tab w:val="right" w:leader="dot" w:pos="9350"/>
            </w:tabs>
            <w:rPr>
              <w:rFonts w:asciiTheme="minorHAnsi" w:hAnsiTheme="minorHAnsi" w:cstheme="minorBidi"/>
              <w:noProof/>
            </w:rPr>
          </w:pPr>
          <w:hyperlink w:anchor="_Toc51534340" w:history="1">
            <w:r w:rsidRPr="00CE3F10">
              <w:rPr>
                <w:rStyle w:val="Hyperlink"/>
                <w:noProof/>
              </w:rPr>
              <w:t>1.6.2.</w:t>
            </w:r>
            <w:r>
              <w:rPr>
                <w:rFonts w:asciiTheme="minorHAnsi" w:hAnsiTheme="minorHAnsi" w:cstheme="minorBidi"/>
                <w:noProof/>
              </w:rPr>
              <w:tab/>
            </w:r>
            <w:r w:rsidRPr="00CE3F10">
              <w:rPr>
                <w:rStyle w:val="Hyperlink"/>
                <w:noProof/>
              </w:rPr>
              <w:t>Limitations</w:t>
            </w:r>
            <w:r>
              <w:rPr>
                <w:noProof/>
                <w:webHidden/>
              </w:rPr>
              <w:tab/>
            </w:r>
            <w:r>
              <w:rPr>
                <w:noProof/>
                <w:webHidden/>
              </w:rPr>
              <w:fldChar w:fldCharType="begin"/>
            </w:r>
            <w:r>
              <w:rPr>
                <w:noProof/>
                <w:webHidden/>
              </w:rPr>
              <w:instrText xml:space="preserve"> PAGEREF _Toc51534340 \h </w:instrText>
            </w:r>
            <w:r>
              <w:rPr>
                <w:noProof/>
                <w:webHidden/>
              </w:rPr>
            </w:r>
            <w:r>
              <w:rPr>
                <w:noProof/>
                <w:webHidden/>
              </w:rPr>
              <w:fldChar w:fldCharType="separate"/>
            </w:r>
            <w:r>
              <w:rPr>
                <w:noProof/>
                <w:webHidden/>
              </w:rPr>
              <w:t>10</w:t>
            </w:r>
            <w:r>
              <w:rPr>
                <w:noProof/>
                <w:webHidden/>
              </w:rPr>
              <w:fldChar w:fldCharType="end"/>
            </w:r>
          </w:hyperlink>
        </w:p>
        <w:p w14:paraId="55F3FBF2" w14:textId="139D88EE"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41" w:history="1">
            <w:r w:rsidRPr="00CE3F10">
              <w:rPr>
                <w:rStyle w:val="Hyperlink"/>
                <w:noProof/>
              </w:rPr>
              <w:t>1.7.</w:t>
            </w:r>
            <w:r>
              <w:rPr>
                <w:rFonts w:asciiTheme="minorHAnsi" w:eastAsiaTheme="minorEastAsia" w:hAnsiTheme="minorHAnsi" w:cstheme="minorBidi"/>
                <w:noProof/>
                <w:sz w:val="22"/>
                <w:szCs w:val="22"/>
              </w:rPr>
              <w:tab/>
            </w:r>
            <w:r w:rsidRPr="00CE3F10">
              <w:rPr>
                <w:rStyle w:val="Hyperlink"/>
                <w:noProof/>
              </w:rPr>
              <w:t>Organization of the thesis</w:t>
            </w:r>
            <w:r>
              <w:rPr>
                <w:noProof/>
                <w:webHidden/>
              </w:rPr>
              <w:tab/>
            </w:r>
            <w:r>
              <w:rPr>
                <w:noProof/>
                <w:webHidden/>
              </w:rPr>
              <w:fldChar w:fldCharType="begin"/>
            </w:r>
            <w:r>
              <w:rPr>
                <w:noProof/>
                <w:webHidden/>
              </w:rPr>
              <w:instrText xml:space="preserve"> PAGEREF _Toc51534341 \h </w:instrText>
            </w:r>
            <w:r>
              <w:rPr>
                <w:noProof/>
                <w:webHidden/>
              </w:rPr>
            </w:r>
            <w:r>
              <w:rPr>
                <w:noProof/>
                <w:webHidden/>
              </w:rPr>
              <w:fldChar w:fldCharType="separate"/>
            </w:r>
            <w:r>
              <w:rPr>
                <w:noProof/>
                <w:webHidden/>
              </w:rPr>
              <w:t>10</w:t>
            </w:r>
            <w:r>
              <w:rPr>
                <w:noProof/>
                <w:webHidden/>
              </w:rPr>
              <w:fldChar w:fldCharType="end"/>
            </w:r>
          </w:hyperlink>
        </w:p>
        <w:p w14:paraId="0C154C75" w14:textId="05ECA4C1" w:rsidR="0076728B" w:rsidRDefault="0076728B">
          <w:pPr>
            <w:pStyle w:val="TOC1"/>
            <w:tabs>
              <w:tab w:val="left" w:pos="440"/>
              <w:tab w:val="right" w:leader="dot" w:pos="9350"/>
            </w:tabs>
            <w:rPr>
              <w:rFonts w:asciiTheme="minorHAnsi" w:eastAsiaTheme="minorEastAsia" w:hAnsiTheme="minorHAnsi" w:cstheme="minorBidi"/>
              <w:noProof/>
              <w:sz w:val="22"/>
              <w:szCs w:val="22"/>
            </w:rPr>
          </w:pPr>
          <w:hyperlink w:anchor="_Toc51534342" w:history="1">
            <w:r w:rsidRPr="00CE3F10">
              <w:rPr>
                <w:rStyle w:val="Hyperlink"/>
                <w:noProof/>
              </w:rPr>
              <w:t>2.</w:t>
            </w:r>
            <w:r>
              <w:rPr>
                <w:rFonts w:asciiTheme="minorHAnsi" w:eastAsiaTheme="minorEastAsia" w:hAnsiTheme="minorHAnsi" w:cstheme="minorBidi"/>
                <w:noProof/>
                <w:sz w:val="22"/>
                <w:szCs w:val="22"/>
              </w:rPr>
              <w:tab/>
            </w:r>
            <w:r w:rsidRPr="00CE3F10">
              <w:rPr>
                <w:rStyle w:val="Hyperlink"/>
                <w:noProof/>
              </w:rPr>
              <w:t>Literature review</w:t>
            </w:r>
            <w:r>
              <w:rPr>
                <w:noProof/>
                <w:webHidden/>
              </w:rPr>
              <w:tab/>
            </w:r>
            <w:r>
              <w:rPr>
                <w:noProof/>
                <w:webHidden/>
              </w:rPr>
              <w:fldChar w:fldCharType="begin"/>
            </w:r>
            <w:r>
              <w:rPr>
                <w:noProof/>
                <w:webHidden/>
              </w:rPr>
              <w:instrText xml:space="preserve"> PAGEREF _Toc51534342 \h </w:instrText>
            </w:r>
            <w:r>
              <w:rPr>
                <w:noProof/>
                <w:webHidden/>
              </w:rPr>
            </w:r>
            <w:r>
              <w:rPr>
                <w:noProof/>
                <w:webHidden/>
              </w:rPr>
              <w:fldChar w:fldCharType="separate"/>
            </w:r>
            <w:r>
              <w:rPr>
                <w:noProof/>
                <w:webHidden/>
              </w:rPr>
              <w:t>12</w:t>
            </w:r>
            <w:r>
              <w:rPr>
                <w:noProof/>
                <w:webHidden/>
              </w:rPr>
              <w:fldChar w:fldCharType="end"/>
            </w:r>
          </w:hyperlink>
        </w:p>
        <w:p w14:paraId="2822DA4E" w14:textId="468A2542"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43" w:history="1">
            <w:r w:rsidRPr="00CE3F10">
              <w:rPr>
                <w:rStyle w:val="Hyperlink"/>
                <w:noProof/>
              </w:rPr>
              <w:t>2.1.</w:t>
            </w:r>
            <w:r>
              <w:rPr>
                <w:rFonts w:asciiTheme="minorHAnsi" w:eastAsiaTheme="minorEastAsia" w:hAnsiTheme="minorHAnsi" w:cstheme="minorBidi"/>
                <w:noProof/>
                <w:sz w:val="22"/>
                <w:szCs w:val="22"/>
              </w:rPr>
              <w:tab/>
            </w:r>
            <w:r w:rsidRPr="00CE3F10">
              <w:rPr>
                <w:rStyle w:val="Hyperlink"/>
                <w:noProof/>
              </w:rPr>
              <w:t>Introduction</w:t>
            </w:r>
            <w:r>
              <w:rPr>
                <w:noProof/>
                <w:webHidden/>
              </w:rPr>
              <w:tab/>
            </w:r>
            <w:r>
              <w:rPr>
                <w:noProof/>
                <w:webHidden/>
              </w:rPr>
              <w:fldChar w:fldCharType="begin"/>
            </w:r>
            <w:r>
              <w:rPr>
                <w:noProof/>
                <w:webHidden/>
              </w:rPr>
              <w:instrText xml:space="preserve"> PAGEREF _Toc51534343 \h </w:instrText>
            </w:r>
            <w:r>
              <w:rPr>
                <w:noProof/>
                <w:webHidden/>
              </w:rPr>
            </w:r>
            <w:r>
              <w:rPr>
                <w:noProof/>
                <w:webHidden/>
              </w:rPr>
              <w:fldChar w:fldCharType="separate"/>
            </w:r>
            <w:r>
              <w:rPr>
                <w:noProof/>
                <w:webHidden/>
              </w:rPr>
              <w:t>12</w:t>
            </w:r>
            <w:r>
              <w:rPr>
                <w:noProof/>
                <w:webHidden/>
              </w:rPr>
              <w:fldChar w:fldCharType="end"/>
            </w:r>
          </w:hyperlink>
        </w:p>
        <w:p w14:paraId="5C1DA5D8" w14:textId="1B05919F"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44" w:history="1">
            <w:r w:rsidRPr="00CE3F10">
              <w:rPr>
                <w:rStyle w:val="Hyperlink"/>
                <w:noProof/>
              </w:rPr>
              <w:t>2.2.</w:t>
            </w:r>
            <w:r>
              <w:rPr>
                <w:rFonts w:asciiTheme="minorHAnsi" w:eastAsiaTheme="minorEastAsia" w:hAnsiTheme="minorHAnsi" w:cstheme="minorBidi"/>
                <w:noProof/>
                <w:sz w:val="22"/>
                <w:szCs w:val="22"/>
              </w:rPr>
              <w:tab/>
            </w:r>
            <w:r w:rsidRPr="00CE3F10">
              <w:rPr>
                <w:rStyle w:val="Hyperlink"/>
                <w:noProof/>
              </w:rPr>
              <w:t>Inside GAN</w:t>
            </w:r>
            <w:r>
              <w:rPr>
                <w:noProof/>
                <w:webHidden/>
              </w:rPr>
              <w:tab/>
            </w:r>
            <w:r>
              <w:rPr>
                <w:noProof/>
                <w:webHidden/>
              </w:rPr>
              <w:fldChar w:fldCharType="begin"/>
            </w:r>
            <w:r>
              <w:rPr>
                <w:noProof/>
                <w:webHidden/>
              </w:rPr>
              <w:instrText xml:space="preserve"> PAGEREF _Toc51534344 \h </w:instrText>
            </w:r>
            <w:r>
              <w:rPr>
                <w:noProof/>
                <w:webHidden/>
              </w:rPr>
            </w:r>
            <w:r>
              <w:rPr>
                <w:noProof/>
                <w:webHidden/>
              </w:rPr>
              <w:fldChar w:fldCharType="separate"/>
            </w:r>
            <w:r>
              <w:rPr>
                <w:noProof/>
                <w:webHidden/>
              </w:rPr>
              <w:t>13</w:t>
            </w:r>
            <w:r>
              <w:rPr>
                <w:noProof/>
                <w:webHidden/>
              </w:rPr>
              <w:fldChar w:fldCharType="end"/>
            </w:r>
          </w:hyperlink>
        </w:p>
        <w:p w14:paraId="7870428E" w14:textId="07BBB158" w:rsidR="0076728B" w:rsidRDefault="0076728B">
          <w:pPr>
            <w:pStyle w:val="TOC3"/>
            <w:tabs>
              <w:tab w:val="left" w:pos="1320"/>
              <w:tab w:val="right" w:leader="dot" w:pos="9350"/>
            </w:tabs>
            <w:rPr>
              <w:rFonts w:asciiTheme="minorHAnsi" w:hAnsiTheme="minorHAnsi" w:cstheme="minorBidi"/>
              <w:noProof/>
            </w:rPr>
          </w:pPr>
          <w:hyperlink w:anchor="_Toc51534345" w:history="1">
            <w:r w:rsidRPr="00CE3F10">
              <w:rPr>
                <w:rStyle w:val="Hyperlink"/>
                <w:noProof/>
              </w:rPr>
              <w:t>2.2.1.</w:t>
            </w:r>
            <w:r>
              <w:rPr>
                <w:rFonts w:asciiTheme="minorHAnsi" w:hAnsiTheme="minorHAnsi" w:cstheme="minorBidi"/>
                <w:noProof/>
              </w:rPr>
              <w:tab/>
            </w:r>
            <w:r w:rsidRPr="00CE3F10">
              <w:rPr>
                <w:rStyle w:val="Hyperlink"/>
                <w:noProof/>
              </w:rPr>
              <w:t>GAN training</w:t>
            </w:r>
            <w:r>
              <w:rPr>
                <w:noProof/>
                <w:webHidden/>
              </w:rPr>
              <w:tab/>
            </w:r>
            <w:r>
              <w:rPr>
                <w:noProof/>
                <w:webHidden/>
              </w:rPr>
              <w:fldChar w:fldCharType="begin"/>
            </w:r>
            <w:r>
              <w:rPr>
                <w:noProof/>
                <w:webHidden/>
              </w:rPr>
              <w:instrText xml:space="preserve"> PAGEREF _Toc51534345 \h </w:instrText>
            </w:r>
            <w:r>
              <w:rPr>
                <w:noProof/>
                <w:webHidden/>
              </w:rPr>
            </w:r>
            <w:r>
              <w:rPr>
                <w:noProof/>
                <w:webHidden/>
              </w:rPr>
              <w:fldChar w:fldCharType="separate"/>
            </w:r>
            <w:r>
              <w:rPr>
                <w:noProof/>
                <w:webHidden/>
              </w:rPr>
              <w:t>14</w:t>
            </w:r>
            <w:r>
              <w:rPr>
                <w:noProof/>
                <w:webHidden/>
              </w:rPr>
              <w:fldChar w:fldCharType="end"/>
            </w:r>
          </w:hyperlink>
        </w:p>
        <w:p w14:paraId="05B641CB" w14:textId="10838D24" w:rsidR="0076728B" w:rsidRDefault="0076728B">
          <w:pPr>
            <w:pStyle w:val="TOC3"/>
            <w:tabs>
              <w:tab w:val="left" w:pos="1320"/>
              <w:tab w:val="right" w:leader="dot" w:pos="9350"/>
            </w:tabs>
            <w:rPr>
              <w:rFonts w:asciiTheme="minorHAnsi" w:hAnsiTheme="minorHAnsi" w:cstheme="minorBidi"/>
              <w:noProof/>
            </w:rPr>
          </w:pPr>
          <w:hyperlink w:anchor="_Toc51534346" w:history="1">
            <w:r w:rsidRPr="00CE3F10">
              <w:rPr>
                <w:rStyle w:val="Hyperlink"/>
                <w:noProof/>
              </w:rPr>
              <w:t>2.2.2.</w:t>
            </w:r>
            <w:r>
              <w:rPr>
                <w:rFonts w:asciiTheme="minorHAnsi" w:hAnsiTheme="minorHAnsi" w:cstheme="minorBidi"/>
                <w:noProof/>
              </w:rPr>
              <w:tab/>
            </w:r>
            <w:r w:rsidRPr="00CE3F10">
              <w:rPr>
                <w:rStyle w:val="Hyperlink"/>
                <w:noProof/>
                <w:shd w:val="clear" w:color="auto" w:fill="FFFFFF"/>
              </w:rPr>
              <w:t>Conditional GAN</w:t>
            </w:r>
            <w:r>
              <w:rPr>
                <w:noProof/>
                <w:webHidden/>
              </w:rPr>
              <w:tab/>
            </w:r>
            <w:r>
              <w:rPr>
                <w:noProof/>
                <w:webHidden/>
              </w:rPr>
              <w:fldChar w:fldCharType="begin"/>
            </w:r>
            <w:r>
              <w:rPr>
                <w:noProof/>
                <w:webHidden/>
              </w:rPr>
              <w:instrText xml:space="preserve"> PAGEREF _Toc51534346 \h </w:instrText>
            </w:r>
            <w:r>
              <w:rPr>
                <w:noProof/>
                <w:webHidden/>
              </w:rPr>
            </w:r>
            <w:r>
              <w:rPr>
                <w:noProof/>
                <w:webHidden/>
              </w:rPr>
              <w:fldChar w:fldCharType="separate"/>
            </w:r>
            <w:r>
              <w:rPr>
                <w:noProof/>
                <w:webHidden/>
              </w:rPr>
              <w:t>15</w:t>
            </w:r>
            <w:r>
              <w:rPr>
                <w:noProof/>
                <w:webHidden/>
              </w:rPr>
              <w:fldChar w:fldCharType="end"/>
            </w:r>
          </w:hyperlink>
        </w:p>
        <w:p w14:paraId="3C06B421" w14:textId="2E3F84C6"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47" w:history="1">
            <w:r w:rsidRPr="00CE3F10">
              <w:rPr>
                <w:rStyle w:val="Hyperlink"/>
                <w:noProof/>
              </w:rPr>
              <w:t>2.3.</w:t>
            </w:r>
            <w:r>
              <w:rPr>
                <w:rFonts w:asciiTheme="minorHAnsi" w:eastAsiaTheme="minorEastAsia" w:hAnsiTheme="minorHAnsi" w:cstheme="minorBidi"/>
                <w:noProof/>
                <w:sz w:val="22"/>
                <w:szCs w:val="22"/>
              </w:rPr>
              <w:tab/>
            </w:r>
            <w:r w:rsidRPr="00CE3F10">
              <w:rPr>
                <w:rStyle w:val="Hyperlink"/>
                <w:noProof/>
              </w:rPr>
              <w:t>Variational Autoencoders</w:t>
            </w:r>
            <w:r>
              <w:rPr>
                <w:noProof/>
                <w:webHidden/>
              </w:rPr>
              <w:tab/>
            </w:r>
            <w:r>
              <w:rPr>
                <w:noProof/>
                <w:webHidden/>
              </w:rPr>
              <w:fldChar w:fldCharType="begin"/>
            </w:r>
            <w:r>
              <w:rPr>
                <w:noProof/>
                <w:webHidden/>
              </w:rPr>
              <w:instrText xml:space="preserve"> PAGEREF _Toc51534347 \h </w:instrText>
            </w:r>
            <w:r>
              <w:rPr>
                <w:noProof/>
                <w:webHidden/>
              </w:rPr>
            </w:r>
            <w:r>
              <w:rPr>
                <w:noProof/>
                <w:webHidden/>
              </w:rPr>
              <w:fldChar w:fldCharType="separate"/>
            </w:r>
            <w:r>
              <w:rPr>
                <w:noProof/>
                <w:webHidden/>
              </w:rPr>
              <w:t>16</w:t>
            </w:r>
            <w:r>
              <w:rPr>
                <w:noProof/>
                <w:webHidden/>
              </w:rPr>
              <w:fldChar w:fldCharType="end"/>
            </w:r>
          </w:hyperlink>
        </w:p>
        <w:p w14:paraId="68393658" w14:textId="262D0819"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48" w:history="1">
            <w:r w:rsidRPr="00CE3F10">
              <w:rPr>
                <w:rStyle w:val="Hyperlink"/>
                <w:noProof/>
              </w:rPr>
              <w:t>2.4.</w:t>
            </w:r>
            <w:r>
              <w:rPr>
                <w:rFonts w:asciiTheme="minorHAnsi" w:eastAsiaTheme="minorEastAsia" w:hAnsiTheme="minorHAnsi" w:cstheme="minorBidi"/>
                <w:noProof/>
                <w:sz w:val="22"/>
                <w:szCs w:val="22"/>
              </w:rPr>
              <w:tab/>
            </w:r>
            <w:r w:rsidRPr="00CE3F10">
              <w:rPr>
                <w:rStyle w:val="Hyperlink"/>
                <w:noProof/>
              </w:rPr>
              <w:t>GAN based Image-to-Image Translation using unpaired training data</w:t>
            </w:r>
            <w:r>
              <w:rPr>
                <w:noProof/>
                <w:webHidden/>
              </w:rPr>
              <w:tab/>
            </w:r>
            <w:r>
              <w:rPr>
                <w:noProof/>
                <w:webHidden/>
              </w:rPr>
              <w:fldChar w:fldCharType="begin"/>
            </w:r>
            <w:r>
              <w:rPr>
                <w:noProof/>
                <w:webHidden/>
              </w:rPr>
              <w:instrText xml:space="preserve"> PAGEREF _Toc51534348 \h </w:instrText>
            </w:r>
            <w:r>
              <w:rPr>
                <w:noProof/>
                <w:webHidden/>
              </w:rPr>
            </w:r>
            <w:r>
              <w:rPr>
                <w:noProof/>
                <w:webHidden/>
              </w:rPr>
              <w:fldChar w:fldCharType="separate"/>
            </w:r>
            <w:r>
              <w:rPr>
                <w:noProof/>
                <w:webHidden/>
              </w:rPr>
              <w:t>16</w:t>
            </w:r>
            <w:r>
              <w:rPr>
                <w:noProof/>
                <w:webHidden/>
              </w:rPr>
              <w:fldChar w:fldCharType="end"/>
            </w:r>
          </w:hyperlink>
        </w:p>
        <w:p w14:paraId="75E6BE6F" w14:textId="3A2DCB6C"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49" w:history="1">
            <w:r w:rsidRPr="00CE3F10">
              <w:rPr>
                <w:rStyle w:val="Hyperlink"/>
                <w:noProof/>
              </w:rPr>
              <w:t>2.5.</w:t>
            </w:r>
            <w:r>
              <w:rPr>
                <w:rFonts w:asciiTheme="minorHAnsi" w:eastAsiaTheme="minorEastAsia" w:hAnsiTheme="minorHAnsi" w:cstheme="minorBidi"/>
                <w:noProof/>
                <w:sz w:val="22"/>
                <w:szCs w:val="22"/>
              </w:rPr>
              <w:tab/>
            </w:r>
            <w:r w:rsidRPr="00CE3F10">
              <w:rPr>
                <w:rStyle w:val="Hyperlink"/>
                <w:noProof/>
              </w:rPr>
              <w:t>Video to video translation</w:t>
            </w:r>
            <w:r>
              <w:rPr>
                <w:noProof/>
                <w:webHidden/>
              </w:rPr>
              <w:tab/>
            </w:r>
            <w:r>
              <w:rPr>
                <w:noProof/>
                <w:webHidden/>
              </w:rPr>
              <w:fldChar w:fldCharType="begin"/>
            </w:r>
            <w:r>
              <w:rPr>
                <w:noProof/>
                <w:webHidden/>
              </w:rPr>
              <w:instrText xml:space="preserve"> PAGEREF _Toc51534349 \h </w:instrText>
            </w:r>
            <w:r>
              <w:rPr>
                <w:noProof/>
                <w:webHidden/>
              </w:rPr>
            </w:r>
            <w:r>
              <w:rPr>
                <w:noProof/>
                <w:webHidden/>
              </w:rPr>
              <w:fldChar w:fldCharType="separate"/>
            </w:r>
            <w:r>
              <w:rPr>
                <w:noProof/>
                <w:webHidden/>
              </w:rPr>
              <w:t>19</w:t>
            </w:r>
            <w:r>
              <w:rPr>
                <w:noProof/>
                <w:webHidden/>
              </w:rPr>
              <w:fldChar w:fldCharType="end"/>
            </w:r>
          </w:hyperlink>
        </w:p>
        <w:p w14:paraId="30249AD1" w14:textId="21AD8F46"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50" w:history="1">
            <w:r w:rsidRPr="00CE3F10">
              <w:rPr>
                <w:rStyle w:val="Hyperlink"/>
                <w:noProof/>
              </w:rPr>
              <w:t>2.6.</w:t>
            </w:r>
            <w:r>
              <w:rPr>
                <w:rFonts w:asciiTheme="minorHAnsi" w:eastAsiaTheme="minorEastAsia" w:hAnsiTheme="minorHAnsi" w:cstheme="minorBidi"/>
                <w:noProof/>
                <w:sz w:val="22"/>
                <w:szCs w:val="22"/>
              </w:rPr>
              <w:tab/>
            </w:r>
            <w:r w:rsidRPr="00CE3F10">
              <w:rPr>
                <w:rStyle w:val="Hyperlink"/>
                <w:noProof/>
              </w:rPr>
              <w:t>Problems in Translation Networks</w:t>
            </w:r>
            <w:r>
              <w:rPr>
                <w:noProof/>
                <w:webHidden/>
              </w:rPr>
              <w:tab/>
            </w:r>
            <w:r>
              <w:rPr>
                <w:noProof/>
                <w:webHidden/>
              </w:rPr>
              <w:fldChar w:fldCharType="begin"/>
            </w:r>
            <w:r>
              <w:rPr>
                <w:noProof/>
                <w:webHidden/>
              </w:rPr>
              <w:instrText xml:space="preserve"> PAGEREF _Toc51534350 \h </w:instrText>
            </w:r>
            <w:r>
              <w:rPr>
                <w:noProof/>
                <w:webHidden/>
              </w:rPr>
            </w:r>
            <w:r>
              <w:rPr>
                <w:noProof/>
                <w:webHidden/>
              </w:rPr>
              <w:fldChar w:fldCharType="separate"/>
            </w:r>
            <w:r>
              <w:rPr>
                <w:noProof/>
                <w:webHidden/>
              </w:rPr>
              <w:t>19</w:t>
            </w:r>
            <w:r>
              <w:rPr>
                <w:noProof/>
                <w:webHidden/>
              </w:rPr>
              <w:fldChar w:fldCharType="end"/>
            </w:r>
          </w:hyperlink>
        </w:p>
        <w:p w14:paraId="07540C63" w14:textId="06FDA25A"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51" w:history="1">
            <w:r w:rsidRPr="00CE3F10">
              <w:rPr>
                <w:rStyle w:val="Hyperlink"/>
                <w:noProof/>
              </w:rPr>
              <w:t>2.7.</w:t>
            </w:r>
            <w:r>
              <w:rPr>
                <w:rFonts w:asciiTheme="minorHAnsi" w:eastAsiaTheme="minorEastAsia" w:hAnsiTheme="minorHAnsi" w:cstheme="minorBidi"/>
                <w:noProof/>
                <w:sz w:val="22"/>
                <w:szCs w:val="22"/>
              </w:rPr>
              <w:tab/>
            </w:r>
            <w:r w:rsidRPr="00CE3F10">
              <w:rPr>
                <w:rStyle w:val="Hyperlink"/>
                <w:noProof/>
              </w:rPr>
              <w:t>Temporal information</w:t>
            </w:r>
            <w:r>
              <w:rPr>
                <w:noProof/>
                <w:webHidden/>
              </w:rPr>
              <w:tab/>
            </w:r>
            <w:r>
              <w:rPr>
                <w:noProof/>
                <w:webHidden/>
              </w:rPr>
              <w:fldChar w:fldCharType="begin"/>
            </w:r>
            <w:r>
              <w:rPr>
                <w:noProof/>
                <w:webHidden/>
              </w:rPr>
              <w:instrText xml:space="preserve"> PAGEREF _Toc51534351 \h </w:instrText>
            </w:r>
            <w:r>
              <w:rPr>
                <w:noProof/>
                <w:webHidden/>
              </w:rPr>
            </w:r>
            <w:r>
              <w:rPr>
                <w:noProof/>
                <w:webHidden/>
              </w:rPr>
              <w:fldChar w:fldCharType="separate"/>
            </w:r>
            <w:r>
              <w:rPr>
                <w:noProof/>
                <w:webHidden/>
              </w:rPr>
              <w:t>20</w:t>
            </w:r>
            <w:r>
              <w:rPr>
                <w:noProof/>
                <w:webHidden/>
              </w:rPr>
              <w:fldChar w:fldCharType="end"/>
            </w:r>
          </w:hyperlink>
        </w:p>
        <w:p w14:paraId="3E6BD7E1" w14:textId="2B98E6B7" w:rsidR="0076728B" w:rsidRDefault="0076728B">
          <w:pPr>
            <w:pStyle w:val="TOC3"/>
            <w:tabs>
              <w:tab w:val="left" w:pos="1320"/>
              <w:tab w:val="right" w:leader="dot" w:pos="9350"/>
            </w:tabs>
            <w:rPr>
              <w:rFonts w:asciiTheme="minorHAnsi" w:hAnsiTheme="minorHAnsi" w:cstheme="minorBidi"/>
              <w:noProof/>
            </w:rPr>
          </w:pPr>
          <w:hyperlink w:anchor="_Toc51534352" w:history="1">
            <w:r w:rsidRPr="00CE3F10">
              <w:rPr>
                <w:rStyle w:val="Hyperlink"/>
                <w:noProof/>
              </w:rPr>
              <w:t>2.7.1.</w:t>
            </w:r>
            <w:r>
              <w:rPr>
                <w:rFonts w:asciiTheme="minorHAnsi" w:hAnsiTheme="minorHAnsi" w:cstheme="minorBidi"/>
                <w:noProof/>
              </w:rPr>
              <w:tab/>
            </w:r>
            <w:r w:rsidRPr="00CE3F10">
              <w:rPr>
                <w:rStyle w:val="Hyperlink"/>
                <w:noProof/>
                <w:shd w:val="clear" w:color="auto" w:fill="FFFFFF"/>
              </w:rPr>
              <w:t>Optical flow</w:t>
            </w:r>
            <w:r>
              <w:rPr>
                <w:noProof/>
                <w:webHidden/>
              </w:rPr>
              <w:tab/>
            </w:r>
            <w:r>
              <w:rPr>
                <w:noProof/>
                <w:webHidden/>
              </w:rPr>
              <w:fldChar w:fldCharType="begin"/>
            </w:r>
            <w:r>
              <w:rPr>
                <w:noProof/>
                <w:webHidden/>
              </w:rPr>
              <w:instrText xml:space="preserve"> PAGEREF _Toc51534352 \h </w:instrText>
            </w:r>
            <w:r>
              <w:rPr>
                <w:noProof/>
                <w:webHidden/>
              </w:rPr>
            </w:r>
            <w:r>
              <w:rPr>
                <w:noProof/>
                <w:webHidden/>
              </w:rPr>
              <w:fldChar w:fldCharType="separate"/>
            </w:r>
            <w:r>
              <w:rPr>
                <w:noProof/>
                <w:webHidden/>
              </w:rPr>
              <w:t>21</w:t>
            </w:r>
            <w:r>
              <w:rPr>
                <w:noProof/>
                <w:webHidden/>
              </w:rPr>
              <w:fldChar w:fldCharType="end"/>
            </w:r>
          </w:hyperlink>
        </w:p>
        <w:p w14:paraId="4A45A921" w14:textId="02B4F58D" w:rsidR="0076728B" w:rsidRDefault="0076728B">
          <w:pPr>
            <w:pStyle w:val="TOC3"/>
            <w:tabs>
              <w:tab w:val="left" w:pos="1320"/>
              <w:tab w:val="right" w:leader="dot" w:pos="9350"/>
            </w:tabs>
            <w:rPr>
              <w:rFonts w:asciiTheme="minorHAnsi" w:hAnsiTheme="minorHAnsi" w:cstheme="minorBidi"/>
              <w:noProof/>
            </w:rPr>
          </w:pPr>
          <w:hyperlink w:anchor="_Toc51534353" w:history="1">
            <w:r w:rsidRPr="00CE3F10">
              <w:rPr>
                <w:rStyle w:val="Hyperlink"/>
                <w:noProof/>
              </w:rPr>
              <w:t>2.7.2.</w:t>
            </w:r>
            <w:r>
              <w:rPr>
                <w:rFonts w:asciiTheme="minorHAnsi" w:hAnsiTheme="minorHAnsi" w:cstheme="minorBidi"/>
                <w:noProof/>
              </w:rPr>
              <w:tab/>
            </w:r>
            <w:r w:rsidRPr="00CE3F10">
              <w:rPr>
                <w:rStyle w:val="Hyperlink"/>
                <w:noProof/>
              </w:rPr>
              <w:t>Pose estimation</w:t>
            </w:r>
            <w:r>
              <w:rPr>
                <w:noProof/>
                <w:webHidden/>
              </w:rPr>
              <w:tab/>
            </w:r>
            <w:r>
              <w:rPr>
                <w:noProof/>
                <w:webHidden/>
              </w:rPr>
              <w:fldChar w:fldCharType="begin"/>
            </w:r>
            <w:r>
              <w:rPr>
                <w:noProof/>
                <w:webHidden/>
              </w:rPr>
              <w:instrText xml:space="preserve"> PAGEREF _Toc51534353 \h </w:instrText>
            </w:r>
            <w:r>
              <w:rPr>
                <w:noProof/>
                <w:webHidden/>
              </w:rPr>
            </w:r>
            <w:r>
              <w:rPr>
                <w:noProof/>
                <w:webHidden/>
              </w:rPr>
              <w:fldChar w:fldCharType="separate"/>
            </w:r>
            <w:r>
              <w:rPr>
                <w:noProof/>
                <w:webHidden/>
              </w:rPr>
              <w:t>22</w:t>
            </w:r>
            <w:r>
              <w:rPr>
                <w:noProof/>
                <w:webHidden/>
              </w:rPr>
              <w:fldChar w:fldCharType="end"/>
            </w:r>
          </w:hyperlink>
        </w:p>
        <w:p w14:paraId="6D764162" w14:textId="10CDCF3B" w:rsidR="0076728B" w:rsidRDefault="0076728B">
          <w:pPr>
            <w:pStyle w:val="TOC3"/>
            <w:tabs>
              <w:tab w:val="left" w:pos="1320"/>
              <w:tab w:val="right" w:leader="dot" w:pos="9350"/>
            </w:tabs>
            <w:rPr>
              <w:rFonts w:asciiTheme="minorHAnsi" w:hAnsiTheme="minorHAnsi" w:cstheme="minorBidi"/>
              <w:noProof/>
            </w:rPr>
          </w:pPr>
          <w:hyperlink w:anchor="_Toc51534354" w:history="1">
            <w:r w:rsidRPr="00CE3F10">
              <w:rPr>
                <w:rStyle w:val="Hyperlink"/>
                <w:noProof/>
              </w:rPr>
              <w:t>2.7.3.</w:t>
            </w:r>
            <w:r>
              <w:rPr>
                <w:rFonts w:asciiTheme="minorHAnsi" w:hAnsiTheme="minorHAnsi" w:cstheme="minorBidi"/>
                <w:noProof/>
              </w:rPr>
              <w:tab/>
            </w:r>
            <w:r w:rsidRPr="00CE3F10">
              <w:rPr>
                <w:rStyle w:val="Hyperlink"/>
                <w:noProof/>
              </w:rPr>
              <w:t>3D convolutional tensor</w:t>
            </w:r>
            <w:r>
              <w:rPr>
                <w:noProof/>
                <w:webHidden/>
              </w:rPr>
              <w:tab/>
            </w:r>
            <w:r>
              <w:rPr>
                <w:noProof/>
                <w:webHidden/>
              </w:rPr>
              <w:fldChar w:fldCharType="begin"/>
            </w:r>
            <w:r>
              <w:rPr>
                <w:noProof/>
                <w:webHidden/>
              </w:rPr>
              <w:instrText xml:space="preserve"> PAGEREF _Toc51534354 \h </w:instrText>
            </w:r>
            <w:r>
              <w:rPr>
                <w:noProof/>
                <w:webHidden/>
              </w:rPr>
            </w:r>
            <w:r>
              <w:rPr>
                <w:noProof/>
                <w:webHidden/>
              </w:rPr>
              <w:fldChar w:fldCharType="separate"/>
            </w:r>
            <w:r>
              <w:rPr>
                <w:noProof/>
                <w:webHidden/>
              </w:rPr>
              <w:t>23</w:t>
            </w:r>
            <w:r>
              <w:rPr>
                <w:noProof/>
                <w:webHidden/>
              </w:rPr>
              <w:fldChar w:fldCharType="end"/>
            </w:r>
          </w:hyperlink>
        </w:p>
        <w:p w14:paraId="6CB74A1B" w14:textId="66C7D6B5" w:rsidR="0076728B" w:rsidRDefault="0076728B">
          <w:pPr>
            <w:pStyle w:val="TOC3"/>
            <w:tabs>
              <w:tab w:val="left" w:pos="1320"/>
              <w:tab w:val="right" w:leader="dot" w:pos="9350"/>
            </w:tabs>
            <w:rPr>
              <w:rFonts w:asciiTheme="minorHAnsi" w:hAnsiTheme="minorHAnsi" w:cstheme="minorBidi"/>
              <w:noProof/>
            </w:rPr>
          </w:pPr>
          <w:hyperlink w:anchor="_Toc51534355" w:history="1">
            <w:r w:rsidRPr="00CE3F10">
              <w:rPr>
                <w:rStyle w:val="Hyperlink"/>
                <w:noProof/>
              </w:rPr>
              <w:t>2.7.4.</w:t>
            </w:r>
            <w:r>
              <w:rPr>
                <w:rFonts w:asciiTheme="minorHAnsi" w:hAnsiTheme="minorHAnsi" w:cstheme="minorBidi"/>
                <w:noProof/>
              </w:rPr>
              <w:tab/>
            </w:r>
            <w:r w:rsidRPr="00CE3F10">
              <w:rPr>
                <w:rStyle w:val="Hyperlink"/>
                <w:noProof/>
              </w:rPr>
              <w:t>Recurrent temporal</w:t>
            </w:r>
            <w:r>
              <w:rPr>
                <w:noProof/>
                <w:webHidden/>
              </w:rPr>
              <w:tab/>
            </w:r>
            <w:r>
              <w:rPr>
                <w:noProof/>
                <w:webHidden/>
              </w:rPr>
              <w:fldChar w:fldCharType="begin"/>
            </w:r>
            <w:r>
              <w:rPr>
                <w:noProof/>
                <w:webHidden/>
              </w:rPr>
              <w:instrText xml:space="preserve"> PAGEREF _Toc51534355 \h </w:instrText>
            </w:r>
            <w:r>
              <w:rPr>
                <w:noProof/>
                <w:webHidden/>
              </w:rPr>
            </w:r>
            <w:r>
              <w:rPr>
                <w:noProof/>
                <w:webHidden/>
              </w:rPr>
              <w:fldChar w:fldCharType="separate"/>
            </w:r>
            <w:r>
              <w:rPr>
                <w:noProof/>
                <w:webHidden/>
              </w:rPr>
              <w:t>23</w:t>
            </w:r>
            <w:r>
              <w:rPr>
                <w:noProof/>
                <w:webHidden/>
              </w:rPr>
              <w:fldChar w:fldCharType="end"/>
            </w:r>
          </w:hyperlink>
        </w:p>
        <w:p w14:paraId="4EA2D13D" w14:textId="178082AC"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56" w:history="1">
            <w:r w:rsidRPr="00CE3F10">
              <w:rPr>
                <w:rStyle w:val="Hyperlink"/>
                <w:noProof/>
              </w:rPr>
              <w:t>2.8.</w:t>
            </w:r>
            <w:r>
              <w:rPr>
                <w:rFonts w:asciiTheme="minorHAnsi" w:eastAsiaTheme="minorEastAsia" w:hAnsiTheme="minorHAnsi" w:cstheme="minorBidi"/>
                <w:noProof/>
                <w:sz w:val="22"/>
                <w:szCs w:val="22"/>
              </w:rPr>
              <w:tab/>
            </w:r>
            <w:r w:rsidRPr="00CE3F10">
              <w:rPr>
                <w:rStyle w:val="Hyperlink"/>
                <w:noProof/>
              </w:rPr>
              <w:t>Recent works on Spatio-temporal information</w:t>
            </w:r>
            <w:r>
              <w:rPr>
                <w:noProof/>
                <w:webHidden/>
              </w:rPr>
              <w:tab/>
            </w:r>
            <w:r>
              <w:rPr>
                <w:noProof/>
                <w:webHidden/>
              </w:rPr>
              <w:fldChar w:fldCharType="begin"/>
            </w:r>
            <w:r>
              <w:rPr>
                <w:noProof/>
                <w:webHidden/>
              </w:rPr>
              <w:instrText xml:space="preserve"> PAGEREF _Toc51534356 \h </w:instrText>
            </w:r>
            <w:r>
              <w:rPr>
                <w:noProof/>
                <w:webHidden/>
              </w:rPr>
            </w:r>
            <w:r>
              <w:rPr>
                <w:noProof/>
                <w:webHidden/>
              </w:rPr>
              <w:fldChar w:fldCharType="separate"/>
            </w:r>
            <w:r>
              <w:rPr>
                <w:noProof/>
                <w:webHidden/>
              </w:rPr>
              <w:t>23</w:t>
            </w:r>
            <w:r>
              <w:rPr>
                <w:noProof/>
                <w:webHidden/>
              </w:rPr>
              <w:fldChar w:fldCharType="end"/>
            </w:r>
          </w:hyperlink>
        </w:p>
        <w:p w14:paraId="5741EC7F" w14:textId="07B1D660"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57" w:history="1">
            <w:r w:rsidRPr="00CE3F10">
              <w:rPr>
                <w:rStyle w:val="Hyperlink"/>
                <w:noProof/>
              </w:rPr>
              <w:t>2.9.</w:t>
            </w:r>
            <w:r>
              <w:rPr>
                <w:rFonts w:asciiTheme="minorHAnsi" w:eastAsiaTheme="minorEastAsia" w:hAnsiTheme="minorHAnsi" w:cstheme="minorBidi"/>
                <w:noProof/>
                <w:sz w:val="22"/>
                <w:szCs w:val="22"/>
              </w:rPr>
              <w:tab/>
            </w:r>
            <w:r w:rsidRPr="00CE3F10">
              <w:rPr>
                <w:rStyle w:val="Hyperlink"/>
                <w:noProof/>
              </w:rPr>
              <w:t>Recent work summary</w:t>
            </w:r>
            <w:r>
              <w:rPr>
                <w:noProof/>
                <w:webHidden/>
              </w:rPr>
              <w:tab/>
            </w:r>
            <w:r>
              <w:rPr>
                <w:noProof/>
                <w:webHidden/>
              </w:rPr>
              <w:fldChar w:fldCharType="begin"/>
            </w:r>
            <w:r>
              <w:rPr>
                <w:noProof/>
                <w:webHidden/>
              </w:rPr>
              <w:instrText xml:space="preserve"> PAGEREF _Toc51534357 \h </w:instrText>
            </w:r>
            <w:r>
              <w:rPr>
                <w:noProof/>
                <w:webHidden/>
              </w:rPr>
            </w:r>
            <w:r>
              <w:rPr>
                <w:noProof/>
                <w:webHidden/>
              </w:rPr>
              <w:fldChar w:fldCharType="separate"/>
            </w:r>
            <w:r>
              <w:rPr>
                <w:noProof/>
                <w:webHidden/>
              </w:rPr>
              <w:t>25</w:t>
            </w:r>
            <w:r>
              <w:rPr>
                <w:noProof/>
                <w:webHidden/>
              </w:rPr>
              <w:fldChar w:fldCharType="end"/>
            </w:r>
          </w:hyperlink>
        </w:p>
        <w:p w14:paraId="171AAE17" w14:textId="21AAAE52" w:rsidR="0076728B" w:rsidRDefault="0076728B">
          <w:pPr>
            <w:pStyle w:val="TOC1"/>
            <w:tabs>
              <w:tab w:val="left" w:pos="440"/>
              <w:tab w:val="right" w:leader="dot" w:pos="9350"/>
            </w:tabs>
            <w:rPr>
              <w:rFonts w:asciiTheme="minorHAnsi" w:eastAsiaTheme="minorEastAsia" w:hAnsiTheme="minorHAnsi" w:cstheme="minorBidi"/>
              <w:noProof/>
              <w:sz w:val="22"/>
              <w:szCs w:val="22"/>
            </w:rPr>
          </w:pPr>
          <w:hyperlink w:anchor="_Toc51534358" w:history="1">
            <w:r w:rsidRPr="00CE3F10">
              <w:rPr>
                <w:rStyle w:val="Hyperlink"/>
                <w:noProof/>
              </w:rPr>
              <w:t>3.</w:t>
            </w:r>
            <w:r>
              <w:rPr>
                <w:rFonts w:asciiTheme="minorHAnsi" w:eastAsiaTheme="minorEastAsia" w:hAnsiTheme="minorHAnsi" w:cstheme="minorBidi"/>
                <w:noProof/>
                <w:sz w:val="22"/>
                <w:szCs w:val="22"/>
              </w:rPr>
              <w:tab/>
            </w:r>
            <w:r w:rsidRPr="00CE3F10">
              <w:rPr>
                <w:rStyle w:val="Hyperlink"/>
                <w:noProof/>
              </w:rPr>
              <w:t>Materials and Methods</w:t>
            </w:r>
            <w:r>
              <w:rPr>
                <w:noProof/>
                <w:webHidden/>
              </w:rPr>
              <w:tab/>
            </w:r>
            <w:r>
              <w:rPr>
                <w:noProof/>
                <w:webHidden/>
              </w:rPr>
              <w:fldChar w:fldCharType="begin"/>
            </w:r>
            <w:r>
              <w:rPr>
                <w:noProof/>
                <w:webHidden/>
              </w:rPr>
              <w:instrText xml:space="preserve"> PAGEREF _Toc51534358 \h </w:instrText>
            </w:r>
            <w:r>
              <w:rPr>
                <w:noProof/>
                <w:webHidden/>
              </w:rPr>
            </w:r>
            <w:r>
              <w:rPr>
                <w:noProof/>
                <w:webHidden/>
              </w:rPr>
              <w:fldChar w:fldCharType="separate"/>
            </w:r>
            <w:r>
              <w:rPr>
                <w:noProof/>
                <w:webHidden/>
              </w:rPr>
              <w:t>29</w:t>
            </w:r>
            <w:r>
              <w:rPr>
                <w:noProof/>
                <w:webHidden/>
              </w:rPr>
              <w:fldChar w:fldCharType="end"/>
            </w:r>
          </w:hyperlink>
        </w:p>
        <w:p w14:paraId="759555AF" w14:textId="6F654CA7"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59" w:history="1">
            <w:r w:rsidRPr="00CE3F10">
              <w:rPr>
                <w:rStyle w:val="Hyperlink"/>
                <w:noProof/>
              </w:rPr>
              <w:t>3.1.</w:t>
            </w:r>
            <w:r>
              <w:rPr>
                <w:rFonts w:asciiTheme="minorHAnsi" w:eastAsiaTheme="minorEastAsia" w:hAnsiTheme="minorHAnsi" w:cstheme="minorBidi"/>
                <w:noProof/>
                <w:sz w:val="22"/>
                <w:szCs w:val="22"/>
              </w:rPr>
              <w:tab/>
            </w:r>
            <w:r w:rsidRPr="00CE3F10">
              <w:rPr>
                <w:rStyle w:val="Hyperlink"/>
                <w:noProof/>
              </w:rPr>
              <w:t>Overview</w:t>
            </w:r>
            <w:r>
              <w:rPr>
                <w:noProof/>
                <w:webHidden/>
              </w:rPr>
              <w:tab/>
            </w:r>
            <w:r>
              <w:rPr>
                <w:noProof/>
                <w:webHidden/>
              </w:rPr>
              <w:fldChar w:fldCharType="begin"/>
            </w:r>
            <w:r>
              <w:rPr>
                <w:noProof/>
                <w:webHidden/>
              </w:rPr>
              <w:instrText xml:space="preserve"> PAGEREF _Toc51534359 \h </w:instrText>
            </w:r>
            <w:r>
              <w:rPr>
                <w:noProof/>
                <w:webHidden/>
              </w:rPr>
            </w:r>
            <w:r>
              <w:rPr>
                <w:noProof/>
                <w:webHidden/>
              </w:rPr>
              <w:fldChar w:fldCharType="separate"/>
            </w:r>
            <w:r>
              <w:rPr>
                <w:noProof/>
                <w:webHidden/>
              </w:rPr>
              <w:t>29</w:t>
            </w:r>
            <w:r>
              <w:rPr>
                <w:noProof/>
                <w:webHidden/>
              </w:rPr>
              <w:fldChar w:fldCharType="end"/>
            </w:r>
          </w:hyperlink>
        </w:p>
        <w:p w14:paraId="7D0516A7" w14:textId="2ADD379C"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60" w:history="1">
            <w:r w:rsidRPr="00CE3F10">
              <w:rPr>
                <w:rStyle w:val="Hyperlink"/>
                <w:noProof/>
              </w:rPr>
              <w:t>3.2.</w:t>
            </w:r>
            <w:r>
              <w:rPr>
                <w:rFonts w:asciiTheme="minorHAnsi" w:eastAsiaTheme="minorEastAsia" w:hAnsiTheme="minorHAnsi" w:cstheme="minorBidi"/>
                <w:noProof/>
                <w:sz w:val="22"/>
                <w:szCs w:val="22"/>
              </w:rPr>
              <w:tab/>
            </w:r>
            <w:r w:rsidRPr="00CE3F10">
              <w:rPr>
                <w:rStyle w:val="Hyperlink"/>
                <w:noProof/>
              </w:rPr>
              <w:t>Dataset</w:t>
            </w:r>
            <w:r>
              <w:rPr>
                <w:noProof/>
                <w:webHidden/>
              </w:rPr>
              <w:tab/>
            </w:r>
            <w:r>
              <w:rPr>
                <w:noProof/>
                <w:webHidden/>
              </w:rPr>
              <w:fldChar w:fldCharType="begin"/>
            </w:r>
            <w:r>
              <w:rPr>
                <w:noProof/>
                <w:webHidden/>
              </w:rPr>
              <w:instrText xml:space="preserve"> PAGEREF _Toc51534360 \h </w:instrText>
            </w:r>
            <w:r>
              <w:rPr>
                <w:noProof/>
                <w:webHidden/>
              </w:rPr>
            </w:r>
            <w:r>
              <w:rPr>
                <w:noProof/>
                <w:webHidden/>
              </w:rPr>
              <w:fldChar w:fldCharType="separate"/>
            </w:r>
            <w:r>
              <w:rPr>
                <w:noProof/>
                <w:webHidden/>
              </w:rPr>
              <w:t>29</w:t>
            </w:r>
            <w:r>
              <w:rPr>
                <w:noProof/>
                <w:webHidden/>
              </w:rPr>
              <w:fldChar w:fldCharType="end"/>
            </w:r>
          </w:hyperlink>
        </w:p>
        <w:p w14:paraId="4742FD14" w14:textId="47BED690"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61" w:history="1">
            <w:r w:rsidRPr="00CE3F10">
              <w:rPr>
                <w:rStyle w:val="Hyperlink"/>
                <w:noProof/>
              </w:rPr>
              <w:t>3.3.</w:t>
            </w:r>
            <w:r>
              <w:rPr>
                <w:rFonts w:asciiTheme="minorHAnsi" w:eastAsiaTheme="minorEastAsia" w:hAnsiTheme="minorHAnsi" w:cstheme="minorBidi"/>
                <w:noProof/>
                <w:sz w:val="22"/>
                <w:szCs w:val="22"/>
              </w:rPr>
              <w:tab/>
            </w:r>
            <w:r w:rsidRPr="00CE3F10">
              <w:rPr>
                <w:rStyle w:val="Hyperlink"/>
                <w:noProof/>
              </w:rPr>
              <w:t>Development tools</w:t>
            </w:r>
            <w:r>
              <w:rPr>
                <w:noProof/>
                <w:webHidden/>
              </w:rPr>
              <w:tab/>
            </w:r>
            <w:r>
              <w:rPr>
                <w:noProof/>
                <w:webHidden/>
              </w:rPr>
              <w:fldChar w:fldCharType="begin"/>
            </w:r>
            <w:r>
              <w:rPr>
                <w:noProof/>
                <w:webHidden/>
              </w:rPr>
              <w:instrText xml:space="preserve"> PAGEREF _Toc51534361 \h </w:instrText>
            </w:r>
            <w:r>
              <w:rPr>
                <w:noProof/>
                <w:webHidden/>
              </w:rPr>
            </w:r>
            <w:r>
              <w:rPr>
                <w:noProof/>
                <w:webHidden/>
              </w:rPr>
              <w:fldChar w:fldCharType="separate"/>
            </w:r>
            <w:r>
              <w:rPr>
                <w:noProof/>
                <w:webHidden/>
              </w:rPr>
              <w:t>32</w:t>
            </w:r>
            <w:r>
              <w:rPr>
                <w:noProof/>
                <w:webHidden/>
              </w:rPr>
              <w:fldChar w:fldCharType="end"/>
            </w:r>
          </w:hyperlink>
        </w:p>
        <w:p w14:paraId="6FF3BE35" w14:textId="56BF1431"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62" w:history="1">
            <w:r w:rsidRPr="00CE3F10">
              <w:rPr>
                <w:rStyle w:val="Hyperlink"/>
                <w:noProof/>
              </w:rPr>
              <w:t>3.4.</w:t>
            </w:r>
            <w:r>
              <w:rPr>
                <w:rFonts w:asciiTheme="minorHAnsi" w:eastAsiaTheme="minorEastAsia" w:hAnsiTheme="minorHAnsi" w:cstheme="minorBidi"/>
                <w:noProof/>
                <w:sz w:val="22"/>
                <w:szCs w:val="22"/>
              </w:rPr>
              <w:tab/>
            </w:r>
            <w:r w:rsidRPr="00CE3F10">
              <w:rPr>
                <w:rStyle w:val="Hyperlink"/>
                <w:noProof/>
              </w:rPr>
              <w:t>Design tools</w:t>
            </w:r>
            <w:r>
              <w:rPr>
                <w:noProof/>
                <w:webHidden/>
              </w:rPr>
              <w:tab/>
            </w:r>
            <w:r>
              <w:rPr>
                <w:noProof/>
                <w:webHidden/>
              </w:rPr>
              <w:fldChar w:fldCharType="begin"/>
            </w:r>
            <w:r>
              <w:rPr>
                <w:noProof/>
                <w:webHidden/>
              </w:rPr>
              <w:instrText xml:space="preserve"> PAGEREF _Toc51534362 \h </w:instrText>
            </w:r>
            <w:r>
              <w:rPr>
                <w:noProof/>
                <w:webHidden/>
              </w:rPr>
            </w:r>
            <w:r>
              <w:rPr>
                <w:noProof/>
                <w:webHidden/>
              </w:rPr>
              <w:fldChar w:fldCharType="separate"/>
            </w:r>
            <w:r>
              <w:rPr>
                <w:noProof/>
                <w:webHidden/>
              </w:rPr>
              <w:t>32</w:t>
            </w:r>
            <w:r>
              <w:rPr>
                <w:noProof/>
                <w:webHidden/>
              </w:rPr>
              <w:fldChar w:fldCharType="end"/>
            </w:r>
          </w:hyperlink>
        </w:p>
        <w:p w14:paraId="74D4DE34" w14:textId="56BF0DC9"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63" w:history="1">
            <w:r w:rsidRPr="00CE3F10">
              <w:rPr>
                <w:rStyle w:val="Hyperlink"/>
                <w:noProof/>
              </w:rPr>
              <w:t>3.5.</w:t>
            </w:r>
            <w:r>
              <w:rPr>
                <w:rFonts w:asciiTheme="minorHAnsi" w:eastAsiaTheme="minorEastAsia" w:hAnsiTheme="minorHAnsi" w:cstheme="minorBidi"/>
                <w:noProof/>
                <w:sz w:val="22"/>
                <w:szCs w:val="22"/>
              </w:rPr>
              <w:tab/>
            </w:r>
            <w:r w:rsidRPr="00CE3F10">
              <w:rPr>
                <w:rStyle w:val="Hyperlink"/>
                <w:noProof/>
              </w:rPr>
              <w:t>Prototype development framework</w:t>
            </w:r>
            <w:r>
              <w:rPr>
                <w:noProof/>
                <w:webHidden/>
              </w:rPr>
              <w:tab/>
            </w:r>
            <w:r>
              <w:rPr>
                <w:noProof/>
                <w:webHidden/>
              </w:rPr>
              <w:fldChar w:fldCharType="begin"/>
            </w:r>
            <w:r>
              <w:rPr>
                <w:noProof/>
                <w:webHidden/>
              </w:rPr>
              <w:instrText xml:space="preserve"> PAGEREF _Toc51534363 \h </w:instrText>
            </w:r>
            <w:r>
              <w:rPr>
                <w:noProof/>
                <w:webHidden/>
              </w:rPr>
            </w:r>
            <w:r>
              <w:rPr>
                <w:noProof/>
                <w:webHidden/>
              </w:rPr>
              <w:fldChar w:fldCharType="separate"/>
            </w:r>
            <w:r>
              <w:rPr>
                <w:noProof/>
                <w:webHidden/>
              </w:rPr>
              <w:t>33</w:t>
            </w:r>
            <w:r>
              <w:rPr>
                <w:noProof/>
                <w:webHidden/>
              </w:rPr>
              <w:fldChar w:fldCharType="end"/>
            </w:r>
          </w:hyperlink>
        </w:p>
        <w:p w14:paraId="255D60E9" w14:textId="6FC4BA3B" w:rsidR="0076728B" w:rsidRDefault="0076728B">
          <w:pPr>
            <w:pStyle w:val="TOC3"/>
            <w:tabs>
              <w:tab w:val="left" w:pos="1320"/>
              <w:tab w:val="right" w:leader="dot" w:pos="9350"/>
            </w:tabs>
            <w:rPr>
              <w:rFonts w:asciiTheme="minorHAnsi" w:hAnsiTheme="minorHAnsi" w:cstheme="minorBidi"/>
              <w:noProof/>
            </w:rPr>
          </w:pPr>
          <w:hyperlink w:anchor="_Toc51534364" w:history="1">
            <w:r w:rsidRPr="00CE3F10">
              <w:rPr>
                <w:rStyle w:val="Hyperlink"/>
                <w:noProof/>
              </w:rPr>
              <w:t>3.5.1.</w:t>
            </w:r>
            <w:r>
              <w:rPr>
                <w:rFonts w:asciiTheme="minorHAnsi" w:hAnsiTheme="minorHAnsi" w:cstheme="minorBidi"/>
                <w:noProof/>
              </w:rPr>
              <w:tab/>
            </w:r>
            <w:r w:rsidRPr="00CE3F10">
              <w:rPr>
                <w:rStyle w:val="Hyperlink"/>
                <w:noProof/>
              </w:rPr>
              <w:t>TensorFlow</w:t>
            </w:r>
            <w:r>
              <w:rPr>
                <w:noProof/>
                <w:webHidden/>
              </w:rPr>
              <w:tab/>
            </w:r>
            <w:r>
              <w:rPr>
                <w:noProof/>
                <w:webHidden/>
              </w:rPr>
              <w:fldChar w:fldCharType="begin"/>
            </w:r>
            <w:r>
              <w:rPr>
                <w:noProof/>
                <w:webHidden/>
              </w:rPr>
              <w:instrText xml:space="preserve"> PAGEREF _Toc51534364 \h </w:instrText>
            </w:r>
            <w:r>
              <w:rPr>
                <w:noProof/>
                <w:webHidden/>
              </w:rPr>
            </w:r>
            <w:r>
              <w:rPr>
                <w:noProof/>
                <w:webHidden/>
              </w:rPr>
              <w:fldChar w:fldCharType="separate"/>
            </w:r>
            <w:r>
              <w:rPr>
                <w:noProof/>
                <w:webHidden/>
              </w:rPr>
              <w:t>33</w:t>
            </w:r>
            <w:r>
              <w:rPr>
                <w:noProof/>
                <w:webHidden/>
              </w:rPr>
              <w:fldChar w:fldCharType="end"/>
            </w:r>
          </w:hyperlink>
        </w:p>
        <w:p w14:paraId="0A5B9367" w14:textId="70EAA8EC" w:rsidR="0076728B" w:rsidRDefault="0076728B">
          <w:pPr>
            <w:pStyle w:val="TOC3"/>
            <w:tabs>
              <w:tab w:val="left" w:pos="1320"/>
              <w:tab w:val="right" w:leader="dot" w:pos="9350"/>
            </w:tabs>
            <w:rPr>
              <w:rFonts w:asciiTheme="minorHAnsi" w:hAnsiTheme="minorHAnsi" w:cstheme="minorBidi"/>
              <w:noProof/>
            </w:rPr>
          </w:pPr>
          <w:hyperlink w:anchor="_Toc51534365" w:history="1">
            <w:r w:rsidRPr="00CE3F10">
              <w:rPr>
                <w:rStyle w:val="Hyperlink"/>
                <w:noProof/>
              </w:rPr>
              <w:t>3.5.2.</w:t>
            </w:r>
            <w:r>
              <w:rPr>
                <w:rFonts w:asciiTheme="minorHAnsi" w:hAnsiTheme="minorHAnsi" w:cstheme="minorBidi"/>
                <w:noProof/>
              </w:rPr>
              <w:tab/>
            </w:r>
            <w:r w:rsidRPr="00CE3F10">
              <w:rPr>
                <w:rStyle w:val="Hyperlink"/>
                <w:noProof/>
              </w:rPr>
              <w:t>OpenCV</w:t>
            </w:r>
            <w:r>
              <w:rPr>
                <w:noProof/>
                <w:webHidden/>
              </w:rPr>
              <w:tab/>
            </w:r>
            <w:r>
              <w:rPr>
                <w:noProof/>
                <w:webHidden/>
              </w:rPr>
              <w:fldChar w:fldCharType="begin"/>
            </w:r>
            <w:r>
              <w:rPr>
                <w:noProof/>
                <w:webHidden/>
              </w:rPr>
              <w:instrText xml:space="preserve"> PAGEREF _Toc51534365 \h </w:instrText>
            </w:r>
            <w:r>
              <w:rPr>
                <w:noProof/>
                <w:webHidden/>
              </w:rPr>
            </w:r>
            <w:r>
              <w:rPr>
                <w:noProof/>
                <w:webHidden/>
              </w:rPr>
              <w:fldChar w:fldCharType="separate"/>
            </w:r>
            <w:r>
              <w:rPr>
                <w:noProof/>
                <w:webHidden/>
              </w:rPr>
              <w:t>34</w:t>
            </w:r>
            <w:r>
              <w:rPr>
                <w:noProof/>
                <w:webHidden/>
              </w:rPr>
              <w:fldChar w:fldCharType="end"/>
            </w:r>
          </w:hyperlink>
        </w:p>
        <w:p w14:paraId="76329834" w14:textId="6B6B1B03" w:rsidR="0076728B" w:rsidRDefault="0076728B">
          <w:pPr>
            <w:pStyle w:val="TOC3"/>
            <w:tabs>
              <w:tab w:val="left" w:pos="1320"/>
              <w:tab w:val="right" w:leader="dot" w:pos="9350"/>
            </w:tabs>
            <w:rPr>
              <w:rFonts w:asciiTheme="minorHAnsi" w:hAnsiTheme="minorHAnsi" w:cstheme="minorBidi"/>
              <w:noProof/>
            </w:rPr>
          </w:pPr>
          <w:hyperlink w:anchor="_Toc51534366" w:history="1">
            <w:r w:rsidRPr="00CE3F10">
              <w:rPr>
                <w:rStyle w:val="Hyperlink"/>
                <w:noProof/>
              </w:rPr>
              <w:t>3.5.3.</w:t>
            </w:r>
            <w:r>
              <w:rPr>
                <w:rFonts w:asciiTheme="minorHAnsi" w:hAnsiTheme="minorHAnsi" w:cstheme="minorBidi"/>
                <w:noProof/>
              </w:rPr>
              <w:tab/>
            </w:r>
            <w:r w:rsidRPr="00CE3F10">
              <w:rPr>
                <w:rStyle w:val="Hyperlink"/>
                <w:noProof/>
              </w:rPr>
              <w:t>MATLAB Deep Network Designer</w:t>
            </w:r>
            <w:r>
              <w:rPr>
                <w:noProof/>
                <w:webHidden/>
              </w:rPr>
              <w:tab/>
            </w:r>
            <w:r>
              <w:rPr>
                <w:noProof/>
                <w:webHidden/>
              </w:rPr>
              <w:fldChar w:fldCharType="begin"/>
            </w:r>
            <w:r>
              <w:rPr>
                <w:noProof/>
                <w:webHidden/>
              </w:rPr>
              <w:instrText xml:space="preserve"> PAGEREF _Toc51534366 \h </w:instrText>
            </w:r>
            <w:r>
              <w:rPr>
                <w:noProof/>
                <w:webHidden/>
              </w:rPr>
            </w:r>
            <w:r>
              <w:rPr>
                <w:noProof/>
                <w:webHidden/>
              </w:rPr>
              <w:fldChar w:fldCharType="separate"/>
            </w:r>
            <w:r>
              <w:rPr>
                <w:noProof/>
                <w:webHidden/>
              </w:rPr>
              <w:t>34</w:t>
            </w:r>
            <w:r>
              <w:rPr>
                <w:noProof/>
                <w:webHidden/>
              </w:rPr>
              <w:fldChar w:fldCharType="end"/>
            </w:r>
          </w:hyperlink>
        </w:p>
        <w:p w14:paraId="0E05EF2A" w14:textId="55E4AE70"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67" w:history="1">
            <w:r w:rsidRPr="00CE3F10">
              <w:rPr>
                <w:rStyle w:val="Hyperlink"/>
                <w:noProof/>
              </w:rPr>
              <w:t>3.6.</w:t>
            </w:r>
            <w:r>
              <w:rPr>
                <w:rFonts w:asciiTheme="minorHAnsi" w:eastAsiaTheme="minorEastAsia" w:hAnsiTheme="minorHAnsi" w:cstheme="minorBidi"/>
                <w:noProof/>
                <w:sz w:val="22"/>
                <w:szCs w:val="22"/>
              </w:rPr>
              <w:tab/>
            </w:r>
            <w:r w:rsidRPr="00CE3F10">
              <w:rPr>
                <w:rStyle w:val="Hyperlink"/>
                <w:noProof/>
              </w:rPr>
              <w:t>Baselines</w:t>
            </w:r>
            <w:r>
              <w:rPr>
                <w:noProof/>
                <w:webHidden/>
              </w:rPr>
              <w:tab/>
            </w:r>
            <w:r>
              <w:rPr>
                <w:noProof/>
                <w:webHidden/>
              </w:rPr>
              <w:fldChar w:fldCharType="begin"/>
            </w:r>
            <w:r>
              <w:rPr>
                <w:noProof/>
                <w:webHidden/>
              </w:rPr>
              <w:instrText xml:space="preserve"> PAGEREF _Toc51534367 \h </w:instrText>
            </w:r>
            <w:r>
              <w:rPr>
                <w:noProof/>
                <w:webHidden/>
              </w:rPr>
            </w:r>
            <w:r>
              <w:rPr>
                <w:noProof/>
                <w:webHidden/>
              </w:rPr>
              <w:fldChar w:fldCharType="separate"/>
            </w:r>
            <w:r>
              <w:rPr>
                <w:noProof/>
                <w:webHidden/>
              </w:rPr>
              <w:t>34</w:t>
            </w:r>
            <w:r>
              <w:rPr>
                <w:noProof/>
                <w:webHidden/>
              </w:rPr>
              <w:fldChar w:fldCharType="end"/>
            </w:r>
          </w:hyperlink>
        </w:p>
        <w:p w14:paraId="14B4E3DF" w14:textId="61069886"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68" w:history="1">
            <w:r w:rsidRPr="00CE3F10">
              <w:rPr>
                <w:rStyle w:val="Hyperlink"/>
                <w:noProof/>
              </w:rPr>
              <w:t>3.7.</w:t>
            </w:r>
            <w:r>
              <w:rPr>
                <w:rFonts w:asciiTheme="minorHAnsi" w:eastAsiaTheme="minorEastAsia" w:hAnsiTheme="minorHAnsi" w:cstheme="minorBidi"/>
                <w:noProof/>
                <w:sz w:val="22"/>
                <w:szCs w:val="22"/>
              </w:rPr>
              <w:tab/>
            </w:r>
            <w:r w:rsidRPr="00CE3F10">
              <w:rPr>
                <w:rStyle w:val="Hyperlink"/>
                <w:noProof/>
              </w:rPr>
              <w:t>Evaluation methods</w:t>
            </w:r>
            <w:r>
              <w:rPr>
                <w:noProof/>
                <w:webHidden/>
              </w:rPr>
              <w:tab/>
            </w:r>
            <w:r>
              <w:rPr>
                <w:noProof/>
                <w:webHidden/>
              </w:rPr>
              <w:fldChar w:fldCharType="begin"/>
            </w:r>
            <w:r>
              <w:rPr>
                <w:noProof/>
                <w:webHidden/>
              </w:rPr>
              <w:instrText xml:space="preserve"> PAGEREF _Toc51534368 \h </w:instrText>
            </w:r>
            <w:r>
              <w:rPr>
                <w:noProof/>
                <w:webHidden/>
              </w:rPr>
            </w:r>
            <w:r>
              <w:rPr>
                <w:noProof/>
                <w:webHidden/>
              </w:rPr>
              <w:fldChar w:fldCharType="separate"/>
            </w:r>
            <w:r>
              <w:rPr>
                <w:noProof/>
                <w:webHidden/>
              </w:rPr>
              <w:t>35</w:t>
            </w:r>
            <w:r>
              <w:rPr>
                <w:noProof/>
                <w:webHidden/>
              </w:rPr>
              <w:fldChar w:fldCharType="end"/>
            </w:r>
          </w:hyperlink>
        </w:p>
        <w:p w14:paraId="7A968BAB" w14:textId="36024981" w:rsidR="0076728B" w:rsidRDefault="0076728B">
          <w:pPr>
            <w:pStyle w:val="TOC3"/>
            <w:tabs>
              <w:tab w:val="left" w:pos="1320"/>
              <w:tab w:val="right" w:leader="dot" w:pos="9350"/>
            </w:tabs>
            <w:rPr>
              <w:rFonts w:asciiTheme="minorHAnsi" w:hAnsiTheme="minorHAnsi" w:cstheme="minorBidi"/>
              <w:noProof/>
            </w:rPr>
          </w:pPr>
          <w:hyperlink w:anchor="_Toc51534369" w:history="1">
            <w:r w:rsidRPr="00CE3F10">
              <w:rPr>
                <w:rStyle w:val="Hyperlink"/>
                <w:noProof/>
              </w:rPr>
              <w:t>3.7.1.</w:t>
            </w:r>
            <w:r>
              <w:rPr>
                <w:rFonts w:asciiTheme="minorHAnsi" w:hAnsiTheme="minorHAnsi" w:cstheme="minorBidi"/>
                <w:noProof/>
              </w:rPr>
              <w:tab/>
            </w:r>
            <w:r w:rsidRPr="00CE3F10">
              <w:rPr>
                <w:rStyle w:val="Hyperlink"/>
                <w:noProof/>
              </w:rPr>
              <w:t>Human evaluation study</w:t>
            </w:r>
            <w:r>
              <w:rPr>
                <w:noProof/>
                <w:webHidden/>
              </w:rPr>
              <w:tab/>
            </w:r>
            <w:r>
              <w:rPr>
                <w:noProof/>
                <w:webHidden/>
              </w:rPr>
              <w:fldChar w:fldCharType="begin"/>
            </w:r>
            <w:r>
              <w:rPr>
                <w:noProof/>
                <w:webHidden/>
              </w:rPr>
              <w:instrText xml:space="preserve"> PAGEREF _Toc51534369 \h </w:instrText>
            </w:r>
            <w:r>
              <w:rPr>
                <w:noProof/>
                <w:webHidden/>
              </w:rPr>
            </w:r>
            <w:r>
              <w:rPr>
                <w:noProof/>
                <w:webHidden/>
              </w:rPr>
              <w:fldChar w:fldCharType="separate"/>
            </w:r>
            <w:r>
              <w:rPr>
                <w:noProof/>
                <w:webHidden/>
              </w:rPr>
              <w:t>35</w:t>
            </w:r>
            <w:r>
              <w:rPr>
                <w:noProof/>
                <w:webHidden/>
              </w:rPr>
              <w:fldChar w:fldCharType="end"/>
            </w:r>
          </w:hyperlink>
        </w:p>
        <w:p w14:paraId="7C791F05" w14:textId="7F698856" w:rsidR="0076728B" w:rsidRDefault="0076728B">
          <w:pPr>
            <w:pStyle w:val="TOC3"/>
            <w:tabs>
              <w:tab w:val="left" w:pos="1320"/>
              <w:tab w:val="right" w:leader="dot" w:pos="9350"/>
            </w:tabs>
            <w:rPr>
              <w:rFonts w:asciiTheme="minorHAnsi" w:hAnsiTheme="minorHAnsi" w:cstheme="minorBidi"/>
              <w:noProof/>
            </w:rPr>
          </w:pPr>
          <w:hyperlink w:anchor="_Toc51534370" w:history="1">
            <w:r w:rsidRPr="00CE3F10">
              <w:rPr>
                <w:rStyle w:val="Hyperlink"/>
                <w:noProof/>
              </w:rPr>
              <w:t>3.7.2.</w:t>
            </w:r>
            <w:r>
              <w:rPr>
                <w:rFonts w:asciiTheme="minorHAnsi" w:hAnsiTheme="minorHAnsi" w:cstheme="minorBidi"/>
                <w:noProof/>
              </w:rPr>
              <w:tab/>
            </w:r>
            <w:r w:rsidRPr="00CE3F10">
              <w:rPr>
                <w:rStyle w:val="Hyperlink"/>
                <w:noProof/>
              </w:rPr>
              <w:t>Inception score</w:t>
            </w:r>
            <w:r>
              <w:rPr>
                <w:noProof/>
                <w:webHidden/>
              </w:rPr>
              <w:tab/>
            </w:r>
            <w:r>
              <w:rPr>
                <w:noProof/>
                <w:webHidden/>
              </w:rPr>
              <w:fldChar w:fldCharType="begin"/>
            </w:r>
            <w:r>
              <w:rPr>
                <w:noProof/>
                <w:webHidden/>
              </w:rPr>
              <w:instrText xml:space="preserve"> PAGEREF _Toc51534370 \h </w:instrText>
            </w:r>
            <w:r>
              <w:rPr>
                <w:noProof/>
                <w:webHidden/>
              </w:rPr>
            </w:r>
            <w:r>
              <w:rPr>
                <w:noProof/>
                <w:webHidden/>
              </w:rPr>
              <w:fldChar w:fldCharType="separate"/>
            </w:r>
            <w:r>
              <w:rPr>
                <w:noProof/>
                <w:webHidden/>
              </w:rPr>
              <w:t>35</w:t>
            </w:r>
            <w:r>
              <w:rPr>
                <w:noProof/>
                <w:webHidden/>
              </w:rPr>
              <w:fldChar w:fldCharType="end"/>
            </w:r>
          </w:hyperlink>
        </w:p>
        <w:p w14:paraId="4DA8056A" w14:textId="07DAE3A0" w:rsidR="0076728B" w:rsidRDefault="0076728B">
          <w:pPr>
            <w:pStyle w:val="TOC1"/>
            <w:tabs>
              <w:tab w:val="left" w:pos="440"/>
              <w:tab w:val="right" w:leader="dot" w:pos="9350"/>
            </w:tabs>
            <w:rPr>
              <w:rFonts w:asciiTheme="minorHAnsi" w:eastAsiaTheme="minorEastAsia" w:hAnsiTheme="minorHAnsi" w:cstheme="minorBidi"/>
              <w:noProof/>
              <w:sz w:val="22"/>
              <w:szCs w:val="22"/>
            </w:rPr>
          </w:pPr>
          <w:hyperlink w:anchor="_Toc51534371" w:history="1">
            <w:r w:rsidRPr="00CE3F10">
              <w:rPr>
                <w:rStyle w:val="Hyperlink"/>
                <w:noProof/>
              </w:rPr>
              <w:t>4.</w:t>
            </w:r>
            <w:r>
              <w:rPr>
                <w:rFonts w:asciiTheme="minorHAnsi" w:eastAsiaTheme="minorEastAsia" w:hAnsiTheme="minorHAnsi" w:cstheme="minorBidi"/>
                <w:noProof/>
                <w:sz w:val="22"/>
                <w:szCs w:val="22"/>
              </w:rPr>
              <w:tab/>
            </w:r>
            <w:r w:rsidRPr="00CE3F10">
              <w:rPr>
                <w:rStyle w:val="Hyperlink"/>
                <w:noProof/>
              </w:rPr>
              <w:t>Proposed work.</w:t>
            </w:r>
            <w:r>
              <w:rPr>
                <w:noProof/>
                <w:webHidden/>
              </w:rPr>
              <w:tab/>
            </w:r>
            <w:r>
              <w:rPr>
                <w:noProof/>
                <w:webHidden/>
              </w:rPr>
              <w:fldChar w:fldCharType="begin"/>
            </w:r>
            <w:r>
              <w:rPr>
                <w:noProof/>
                <w:webHidden/>
              </w:rPr>
              <w:instrText xml:space="preserve"> PAGEREF _Toc51534371 \h </w:instrText>
            </w:r>
            <w:r>
              <w:rPr>
                <w:noProof/>
                <w:webHidden/>
              </w:rPr>
            </w:r>
            <w:r>
              <w:rPr>
                <w:noProof/>
                <w:webHidden/>
              </w:rPr>
              <w:fldChar w:fldCharType="separate"/>
            </w:r>
            <w:r>
              <w:rPr>
                <w:noProof/>
                <w:webHidden/>
              </w:rPr>
              <w:t>36</w:t>
            </w:r>
            <w:r>
              <w:rPr>
                <w:noProof/>
                <w:webHidden/>
              </w:rPr>
              <w:fldChar w:fldCharType="end"/>
            </w:r>
          </w:hyperlink>
        </w:p>
        <w:p w14:paraId="41E4A46D" w14:textId="4A27F1FA"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72" w:history="1">
            <w:r w:rsidRPr="00CE3F10">
              <w:rPr>
                <w:rStyle w:val="Hyperlink"/>
                <w:noProof/>
              </w:rPr>
              <w:t>4.1.</w:t>
            </w:r>
            <w:r>
              <w:rPr>
                <w:rFonts w:asciiTheme="minorHAnsi" w:eastAsiaTheme="minorEastAsia" w:hAnsiTheme="minorHAnsi" w:cstheme="minorBidi"/>
                <w:noProof/>
                <w:sz w:val="22"/>
                <w:szCs w:val="22"/>
              </w:rPr>
              <w:tab/>
            </w:r>
            <w:r w:rsidRPr="00CE3F10">
              <w:rPr>
                <w:rStyle w:val="Hyperlink"/>
                <w:noProof/>
              </w:rPr>
              <w:t>Overview</w:t>
            </w:r>
            <w:r>
              <w:rPr>
                <w:noProof/>
                <w:webHidden/>
              </w:rPr>
              <w:tab/>
            </w:r>
            <w:r>
              <w:rPr>
                <w:noProof/>
                <w:webHidden/>
              </w:rPr>
              <w:fldChar w:fldCharType="begin"/>
            </w:r>
            <w:r>
              <w:rPr>
                <w:noProof/>
                <w:webHidden/>
              </w:rPr>
              <w:instrText xml:space="preserve"> PAGEREF _Toc51534372 \h </w:instrText>
            </w:r>
            <w:r>
              <w:rPr>
                <w:noProof/>
                <w:webHidden/>
              </w:rPr>
            </w:r>
            <w:r>
              <w:rPr>
                <w:noProof/>
                <w:webHidden/>
              </w:rPr>
              <w:fldChar w:fldCharType="separate"/>
            </w:r>
            <w:r>
              <w:rPr>
                <w:noProof/>
                <w:webHidden/>
              </w:rPr>
              <w:t>36</w:t>
            </w:r>
            <w:r>
              <w:rPr>
                <w:noProof/>
                <w:webHidden/>
              </w:rPr>
              <w:fldChar w:fldCharType="end"/>
            </w:r>
          </w:hyperlink>
        </w:p>
        <w:p w14:paraId="7B84B92B" w14:textId="03420848"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73" w:history="1">
            <w:r w:rsidRPr="00CE3F10">
              <w:rPr>
                <w:rStyle w:val="Hyperlink"/>
                <w:noProof/>
              </w:rPr>
              <w:t>4.2.</w:t>
            </w:r>
            <w:r>
              <w:rPr>
                <w:rFonts w:asciiTheme="minorHAnsi" w:eastAsiaTheme="minorEastAsia" w:hAnsiTheme="minorHAnsi" w:cstheme="minorBidi"/>
                <w:noProof/>
                <w:sz w:val="22"/>
                <w:szCs w:val="22"/>
              </w:rPr>
              <w:tab/>
            </w:r>
            <w:r w:rsidRPr="00CE3F10">
              <w:rPr>
                <w:rStyle w:val="Hyperlink"/>
                <w:noProof/>
              </w:rPr>
              <w:t>Model Architecture.</w:t>
            </w:r>
            <w:r>
              <w:rPr>
                <w:noProof/>
                <w:webHidden/>
              </w:rPr>
              <w:tab/>
            </w:r>
            <w:r>
              <w:rPr>
                <w:noProof/>
                <w:webHidden/>
              </w:rPr>
              <w:fldChar w:fldCharType="begin"/>
            </w:r>
            <w:r>
              <w:rPr>
                <w:noProof/>
                <w:webHidden/>
              </w:rPr>
              <w:instrText xml:space="preserve"> PAGEREF _Toc51534373 \h </w:instrText>
            </w:r>
            <w:r>
              <w:rPr>
                <w:noProof/>
                <w:webHidden/>
              </w:rPr>
            </w:r>
            <w:r>
              <w:rPr>
                <w:noProof/>
                <w:webHidden/>
              </w:rPr>
              <w:fldChar w:fldCharType="separate"/>
            </w:r>
            <w:r>
              <w:rPr>
                <w:noProof/>
                <w:webHidden/>
              </w:rPr>
              <w:t>36</w:t>
            </w:r>
            <w:r>
              <w:rPr>
                <w:noProof/>
                <w:webHidden/>
              </w:rPr>
              <w:fldChar w:fldCharType="end"/>
            </w:r>
          </w:hyperlink>
        </w:p>
        <w:p w14:paraId="2DC0A314" w14:textId="03204A94"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74" w:history="1">
            <w:r w:rsidRPr="00CE3F10">
              <w:rPr>
                <w:rStyle w:val="Hyperlink"/>
                <w:noProof/>
              </w:rPr>
              <w:t>4.3.</w:t>
            </w:r>
            <w:r>
              <w:rPr>
                <w:rFonts w:asciiTheme="minorHAnsi" w:eastAsiaTheme="minorEastAsia" w:hAnsiTheme="minorHAnsi" w:cstheme="minorBidi"/>
                <w:noProof/>
                <w:sz w:val="22"/>
                <w:szCs w:val="22"/>
              </w:rPr>
              <w:tab/>
            </w:r>
            <w:r w:rsidRPr="00CE3F10">
              <w:rPr>
                <w:rStyle w:val="Hyperlink"/>
                <w:noProof/>
              </w:rPr>
              <w:t>Model learning functions</w:t>
            </w:r>
            <w:r>
              <w:rPr>
                <w:noProof/>
                <w:webHidden/>
              </w:rPr>
              <w:tab/>
            </w:r>
            <w:r>
              <w:rPr>
                <w:noProof/>
                <w:webHidden/>
              </w:rPr>
              <w:fldChar w:fldCharType="begin"/>
            </w:r>
            <w:r>
              <w:rPr>
                <w:noProof/>
                <w:webHidden/>
              </w:rPr>
              <w:instrText xml:space="preserve"> PAGEREF _Toc51534374 \h </w:instrText>
            </w:r>
            <w:r>
              <w:rPr>
                <w:noProof/>
                <w:webHidden/>
              </w:rPr>
            </w:r>
            <w:r>
              <w:rPr>
                <w:noProof/>
                <w:webHidden/>
              </w:rPr>
              <w:fldChar w:fldCharType="separate"/>
            </w:r>
            <w:r>
              <w:rPr>
                <w:noProof/>
                <w:webHidden/>
              </w:rPr>
              <w:t>37</w:t>
            </w:r>
            <w:r>
              <w:rPr>
                <w:noProof/>
                <w:webHidden/>
              </w:rPr>
              <w:fldChar w:fldCharType="end"/>
            </w:r>
          </w:hyperlink>
        </w:p>
        <w:p w14:paraId="523D04DD" w14:textId="6A4F1495" w:rsidR="0076728B" w:rsidRDefault="0076728B">
          <w:pPr>
            <w:pStyle w:val="TOC3"/>
            <w:tabs>
              <w:tab w:val="left" w:pos="1320"/>
              <w:tab w:val="right" w:leader="dot" w:pos="9350"/>
            </w:tabs>
            <w:rPr>
              <w:rFonts w:asciiTheme="minorHAnsi" w:hAnsiTheme="minorHAnsi" w:cstheme="minorBidi"/>
              <w:noProof/>
            </w:rPr>
          </w:pPr>
          <w:hyperlink w:anchor="_Toc51534375" w:history="1">
            <w:r w:rsidRPr="00CE3F10">
              <w:rPr>
                <w:rStyle w:val="Hyperlink"/>
                <w:noProof/>
              </w:rPr>
              <w:t>4.3.1.</w:t>
            </w:r>
            <w:r>
              <w:rPr>
                <w:rFonts w:asciiTheme="minorHAnsi" w:hAnsiTheme="minorHAnsi" w:cstheme="minorBidi"/>
                <w:noProof/>
              </w:rPr>
              <w:tab/>
            </w:r>
            <w:r w:rsidRPr="00CE3F10">
              <w:rPr>
                <w:rStyle w:val="Hyperlink"/>
                <w:noProof/>
              </w:rPr>
              <w:t>Proposed Network Learning Function.</w:t>
            </w:r>
            <w:r>
              <w:rPr>
                <w:noProof/>
                <w:webHidden/>
              </w:rPr>
              <w:tab/>
            </w:r>
            <w:r>
              <w:rPr>
                <w:noProof/>
                <w:webHidden/>
              </w:rPr>
              <w:fldChar w:fldCharType="begin"/>
            </w:r>
            <w:r>
              <w:rPr>
                <w:noProof/>
                <w:webHidden/>
              </w:rPr>
              <w:instrText xml:space="preserve"> PAGEREF _Toc51534375 \h </w:instrText>
            </w:r>
            <w:r>
              <w:rPr>
                <w:noProof/>
                <w:webHidden/>
              </w:rPr>
            </w:r>
            <w:r>
              <w:rPr>
                <w:noProof/>
                <w:webHidden/>
              </w:rPr>
              <w:fldChar w:fldCharType="separate"/>
            </w:r>
            <w:r>
              <w:rPr>
                <w:noProof/>
                <w:webHidden/>
              </w:rPr>
              <w:t>37</w:t>
            </w:r>
            <w:r>
              <w:rPr>
                <w:noProof/>
                <w:webHidden/>
              </w:rPr>
              <w:fldChar w:fldCharType="end"/>
            </w:r>
          </w:hyperlink>
        </w:p>
        <w:p w14:paraId="09F080E2" w14:textId="7B0A8E81" w:rsidR="0076728B" w:rsidRDefault="0076728B">
          <w:pPr>
            <w:pStyle w:val="TOC3"/>
            <w:tabs>
              <w:tab w:val="left" w:pos="1320"/>
              <w:tab w:val="right" w:leader="dot" w:pos="9350"/>
            </w:tabs>
            <w:rPr>
              <w:rFonts w:asciiTheme="minorHAnsi" w:hAnsiTheme="minorHAnsi" w:cstheme="minorBidi"/>
              <w:noProof/>
            </w:rPr>
          </w:pPr>
          <w:hyperlink w:anchor="_Toc51534376" w:history="1">
            <w:r w:rsidRPr="00CE3F10">
              <w:rPr>
                <w:rStyle w:val="Hyperlink"/>
                <w:noProof/>
                <w:highlight w:val="yellow"/>
              </w:rPr>
              <w:t>4.3.2.</w:t>
            </w:r>
            <w:r>
              <w:rPr>
                <w:rFonts w:asciiTheme="minorHAnsi" w:hAnsiTheme="minorHAnsi" w:cstheme="minorBidi"/>
                <w:noProof/>
              </w:rPr>
              <w:tab/>
            </w:r>
            <w:r w:rsidRPr="00CE3F10">
              <w:rPr>
                <w:rStyle w:val="Hyperlink"/>
                <w:noProof/>
                <w:highlight w:val="yellow"/>
              </w:rPr>
              <w:t>Temporal warping</w:t>
            </w:r>
            <w:r>
              <w:rPr>
                <w:noProof/>
                <w:webHidden/>
              </w:rPr>
              <w:tab/>
            </w:r>
            <w:r>
              <w:rPr>
                <w:noProof/>
                <w:webHidden/>
              </w:rPr>
              <w:fldChar w:fldCharType="begin"/>
            </w:r>
            <w:r>
              <w:rPr>
                <w:noProof/>
                <w:webHidden/>
              </w:rPr>
              <w:instrText xml:space="preserve"> PAGEREF _Toc51534376 \h </w:instrText>
            </w:r>
            <w:r>
              <w:rPr>
                <w:noProof/>
                <w:webHidden/>
              </w:rPr>
            </w:r>
            <w:r>
              <w:rPr>
                <w:noProof/>
                <w:webHidden/>
              </w:rPr>
              <w:fldChar w:fldCharType="separate"/>
            </w:r>
            <w:r>
              <w:rPr>
                <w:noProof/>
                <w:webHidden/>
              </w:rPr>
              <w:t>40</w:t>
            </w:r>
            <w:r>
              <w:rPr>
                <w:noProof/>
                <w:webHidden/>
              </w:rPr>
              <w:fldChar w:fldCharType="end"/>
            </w:r>
          </w:hyperlink>
        </w:p>
        <w:p w14:paraId="6A8D1579" w14:textId="23389A79" w:rsidR="0076728B" w:rsidRDefault="0076728B">
          <w:pPr>
            <w:pStyle w:val="TOC3"/>
            <w:tabs>
              <w:tab w:val="left" w:pos="1320"/>
              <w:tab w:val="right" w:leader="dot" w:pos="9350"/>
            </w:tabs>
            <w:rPr>
              <w:rFonts w:asciiTheme="minorHAnsi" w:hAnsiTheme="minorHAnsi" w:cstheme="minorBidi"/>
              <w:noProof/>
            </w:rPr>
          </w:pPr>
          <w:hyperlink w:anchor="_Toc51534377" w:history="1">
            <w:r w:rsidRPr="00CE3F10">
              <w:rPr>
                <w:rStyle w:val="Hyperlink"/>
                <w:noProof/>
              </w:rPr>
              <w:t>4.3.1.</w:t>
            </w:r>
            <w:r>
              <w:rPr>
                <w:rFonts w:asciiTheme="minorHAnsi" w:hAnsiTheme="minorHAnsi" w:cstheme="minorBidi"/>
                <w:noProof/>
              </w:rPr>
              <w:tab/>
            </w:r>
            <w:r w:rsidRPr="00CE3F10">
              <w:rPr>
                <w:rStyle w:val="Hyperlink"/>
                <w:noProof/>
              </w:rPr>
              <w:t>Temporal aware Discriminator</w:t>
            </w:r>
            <w:r>
              <w:rPr>
                <w:noProof/>
                <w:webHidden/>
              </w:rPr>
              <w:tab/>
            </w:r>
            <w:r>
              <w:rPr>
                <w:noProof/>
                <w:webHidden/>
              </w:rPr>
              <w:fldChar w:fldCharType="begin"/>
            </w:r>
            <w:r>
              <w:rPr>
                <w:noProof/>
                <w:webHidden/>
              </w:rPr>
              <w:instrText xml:space="preserve"> PAGEREF _Toc51534377 \h </w:instrText>
            </w:r>
            <w:r>
              <w:rPr>
                <w:noProof/>
                <w:webHidden/>
              </w:rPr>
            </w:r>
            <w:r>
              <w:rPr>
                <w:noProof/>
                <w:webHidden/>
              </w:rPr>
              <w:fldChar w:fldCharType="separate"/>
            </w:r>
            <w:r>
              <w:rPr>
                <w:noProof/>
                <w:webHidden/>
              </w:rPr>
              <w:t>40</w:t>
            </w:r>
            <w:r>
              <w:rPr>
                <w:noProof/>
                <w:webHidden/>
              </w:rPr>
              <w:fldChar w:fldCharType="end"/>
            </w:r>
          </w:hyperlink>
        </w:p>
        <w:p w14:paraId="417DA5B6" w14:textId="7A27CA8D"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78" w:history="1">
            <w:r w:rsidRPr="00CE3F10">
              <w:rPr>
                <w:rStyle w:val="Hyperlink"/>
                <w:noProof/>
              </w:rPr>
              <w:t>4.4.</w:t>
            </w:r>
            <w:r>
              <w:rPr>
                <w:rFonts w:asciiTheme="minorHAnsi" w:eastAsiaTheme="minorEastAsia" w:hAnsiTheme="minorHAnsi" w:cstheme="minorBidi"/>
                <w:noProof/>
                <w:sz w:val="22"/>
                <w:szCs w:val="22"/>
              </w:rPr>
              <w:tab/>
            </w:r>
            <w:r w:rsidRPr="00CE3F10">
              <w:rPr>
                <w:rStyle w:val="Hyperlink"/>
                <w:noProof/>
              </w:rPr>
              <w:t>Training Pseudocode</w:t>
            </w:r>
            <w:r>
              <w:rPr>
                <w:noProof/>
                <w:webHidden/>
              </w:rPr>
              <w:tab/>
            </w:r>
            <w:r>
              <w:rPr>
                <w:noProof/>
                <w:webHidden/>
              </w:rPr>
              <w:fldChar w:fldCharType="begin"/>
            </w:r>
            <w:r>
              <w:rPr>
                <w:noProof/>
                <w:webHidden/>
              </w:rPr>
              <w:instrText xml:space="preserve"> PAGEREF _Toc51534378 \h </w:instrText>
            </w:r>
            <w:r>
              <w:rPr>
                <w:noProof/>
                <w:webHidden/>
              </w:rPr>
            </w:r>
            <w:r>
              <w:rPr>
                <w:noProof/>
                <w:webHidden/>
              </w:rPr>
              <w:fldChar w:fldCharType="separate"/>
            </w:r>
            <w:r>
              <w:rPr>
                <w:noProof/>
                <w:webHidden/>
              </w:rPr>
              <w:t>40</w:t>
            </w:r>
            <w:r>
              <w:rPr>
                <w:noProof/>
                <w:webHidden/>
              </w:rPr>
              <w:fldChar w:fldCharType="end"/>
            </w:r>
          </w:hyperlink>
        </w:p>
        <w:p w14:paraId="0C4B2065" w14:textId="701187D4" w:rsidR="0076728B" w:rsidRDefault="0076728B">
          <w:pPr>
            <w:pStyle w:val="TOC1"/>
            <w:tabs>
              <w:tab w:val="left" w:pos="440"/>
              <w:tab w:val="right" w:leader="dot" w:pos="9350"/>
            </w:tabs>
            <w:rPr>
              <w:rFonts w:asciiTheme="minorHAnsi" w:eastAsiaTheme="minorEastAsia" w:hAnsiTheme="minorHAnsi" w:cstheme="minorBidi"/>
              <w:noProof/>
              <w:sz w:val="22"/>
              <w:szCs w:val="22"/>
            </w:rPr>
          </w:pPr>
          <w:hyperlink w:anchor="_Toc51534379" w:history="1">
            <w:r w:rsidRPr="00CE3F10">
              <w:rPr>
                <w:rStyle w:val="Hyperlink"/>
                <w:noProof/>
              </w:rPr>
              <w:t>5.</w:t>
            </w:r>
            <w:r>
              <w:rPr>
                <w:rFonts w:asciiTheme="minorHAnsi" w:eastAsiaTheme="minorEastAsia" w:hAnsiTheme="minorHAnsi" w:cstheme="minorBidi"/>
                <w:noProof/>
                <w:sz w:val="22"/>
                <w:szCs w:val="22"/>
              </w:rPr>
              <w:tab/>
            </w:r>
            <w:r w:rsidRPr="00CE3F10">
              <w:rPr>
                <w:rStyle w:val="Hyperlink"/>
                <w:noProof/>
              </w:rPr>
              <w:t>Implementation of the Proposed work</w:t>
            </w:r>
            <w:r>
              <w:rPr>
                <w:noProof/>
                <w:webHidden/>
              </w:rPr>
              <w:tab/>
            </w:r>
            <w:r>
              <w:rPr>
                <w:noProof/>
                <w:webHidden/>
              </w:rPr>
              <w:fldChar w:fldCharType="begin"/>
            </w:r>
            <w:r>
              <w:rPr>
                <w:noProof/>
                <w:webHidden/>
              </w:rPr>
              <w:instrText xml:space="preserve"> PAGEREF _Toc51534379 \h </w:instrText>
            </w:r>
            <w:r>
              <w:rPr>
                <w:noProof/>
                <w:webHidden/>
              </w:rPr>
            </w:r>
            <w:r>
              <w:rPr>
                <w:noProof/>
                <w:webHidden/>
              </w:rPr>
              <w:fldChar w:fldCharType="separate"/>
            </w:r>
            <w:r>
              <w:rPr>
                <w:noProof/>
                <w:webHidden/>
              </w:rPr>
              <w:t>44</w:t>
            </w:r>
            <w:r>
              <w:rPr>
                <w:noProof/>
                <w:webHidden/>
              </w:rPr>
              <w:fldChar w:fldCharType="end"/>
            </w:r>
          </w:hyperlink>
        </w:p>
        <w:p w14:paraId="39267E09" w14:textId="5E324976"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80" w:history="1">
            <w:r w:rsidRPr="00CE3F10">
              <w:rPr>
                <w:rStyle w:val="Hyperlink"/>
                <w:noProof/>
              </w:rPr>
              <w:t>5.1.</w:t>
            </w:r>
            <w:r>
              <w:rPr>
                <w:rFonts w:asciiTheme="minorHAnsi" w:eastAsiaTheme="minorEastAsia" w:hAnsiTheme="minorHAnsi" w:cstheme="minorBidi"/>
                <w:noProof/>
                <w:sz w:val="22"/>
                <w:szCs w:val="22"/>
              </w:rPr>
              <w:tab/>
            </w:r>
            <w:r w:rsidRPr="00CE3F10">
              <w:rPr>
                <w:rStyle w:val="Hyperlink"/>
                <w:noProof/>
              </w:rPr>
              <w:t>Overview</w:t>
            </w:r>
            <w:r>
              <w:rPr>
                <w:noProof/>
                <w:webHidden/>
              </w:rPr>
              <w:tab/>
            </w:r>
            <w:r>
              <w:rPr>
                <w:noProof/>
                <w:webHidden/>
              </w:rPr>
              <w:fldChar w:fldCharType="begin"/>
            </w:r>
            <w:r>
              <w:rPr>
                <w:noProof/>
                <w:webHidden/>
              </w:rPr>
              <w:instrText xml:space="preserve"> PAGEREF _Toc51534380 \h </w:instrText>
            </w:r>
            <w:r>
              <w:rPr>
                <w:noProof/>
                <w:webHidden/>
              </w:rPr>
            </w:r>
            <w:r>
              <w:rPr>
                <w:noProof/>
                <w:webHidden/>
              </w:rPr>
              <w:fldChar w:fldCharType="separate"/>
            </w:r>
            <w:r>
              <w:rPr>
                <w:noProof/>
                <w:webHidden/>
              </w:rPr>
              <w:t>44</w:t>
            </w:r>
            <w:r>
              <w:rPr>
                <w:noProof/>
                <w:webHidden/>
              </w:rPr>
              <w:fldChar w:fldCharType="end"/>
            </w:r>
          </w:hyperlink>
        </w:p>
        <w:p w14:paraId="14BDF3B7" w14:textId="2EBD0DEA"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81" w:history="1">
            <w:r w:rsidRPr="00CE3F10">
              <w:rPr>
                <w:rStyle w:val="Hyperlink"/>
                <w:noProof/>
              </w:rPr>
              <w:t>5.2.</w:t>
            </w:r>
            <w:r>
              <w:rPr>
                <w:rFonts w:asciiTheme="minorHAnsi" w:eastAsiaTheme="minorEastAsia" w:hAnsiTheme="minorHAnsi" w:cstheme="minorBidi"/>
                <w:noProof/>
                <w:sz w:val="22"/>
                <w:szCs w:val="22"/>
              </w:rPr>
              <w:tab/>
            </w:r>
            <w:r w:rsidRPr="00CE3F10">
              <w:rPr>
                <w:rStyle w:val="Hyperlink"/>
                <w:noProof/>
              </w:rPr>
              <w:t>Working Environment.</w:t>
            </w:r>
            <w:r>
              <w:rPr>
                <w:noProof/>
                <w:webHidden/>
              </w:rPr>
              <w:tab/>
            </w:r>
            <w:r>
              <w:rPr>
                <w:noProof/>
                <w:webHidden/>
              </w:rPr>
              <w:fldChar w:fldCharType="begin"/>
            </w:r>
            <w:r>
              <w:rPr>
                <w:noProof/>
                <w:webHidden/>
              </w:rPr>
              <w:instrText xml:space="preserve"> PAGEREF _Toc51534381 \h </w:instrText>
            </w:r>
            <w:r>
              <w:rPr>
                <w:noProof/>
                <w:webHidden/>
              </w:rPr>
            </w:r>
            <w:r>
              <w:rPr>
                <w:noProof/>
                <w:webHidden/>
              </w:rPr>
              <w:fldChar w:fldCharType="separate"/>
            </w:r>
            <w:r>
              <w:rPr>
                <w:noProof/>
                <w:webHidden/>
              </w:rPr>
              <w:t>44</w:t>
            </w:r>
            <w:r>
              <w:rPr>
                <w:noProof/>
                <w:webHidden/>
              </w:rPr>
              <w:fldChar w:fldCharType="end"/>
            </w:r>
          </w:hyperlink>
        </w:p>
        <w:p w14:paraId="563B8227" w14:textId="3CB185C3"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82" w:history="1">
            <w:r w:rsidRPr="00CE3F10">
              <w:rPr>
                <w:rStyle w:val="Hyperlink"/>
                <w:noProof/>
              </w:rPr>
              <w:t>5.3.</w:t>
            </w:r>
            <w:r>
              <w:rPr>
                <w:rFonts w:asciiTheme="minorHAnsi" w:eastAsiaTheme="minorEastAsia" w:hAnsiTheme="minorHAnsi" w:cstheme="minorBidi"/>
                <w:noProof/>
                <w:sz w:val="22"/>
                <w:szCs w:val="22"/>
              </w:rPr>
              <w:tab/>
            </w:r>
            <w:r w:rsidRPr="00CE3F10">
              <w:rPr>
                <w:rStyle w:val="Hyperlink"/>
                <w:noProof/>
              </w:rPr>
              <w:t>Environmental Setup</w:t>
            </w:r>
            <w:r>
              <w:rPr>
                <w:noProof/>
                <w:webHidden/>
              </w:rPr>
              <w:tab/>
            </w:r>
            <w:r>
              <w:rPr>
                <w:noProof/>
                <w:webHidden/>
              </w:rPr>
              <w:fldChar w:fldCharType="begin"/>
            </w:r>
            <w:r>
              <w:rPr>
                <w:noProof/>
                <w:webHidden/>
              </w:rPr>
              <w:instrText xml:space="preserve"> PAGEREF _Toc51534382 \h </w:instrText>
            </w:r>
            <w:r>
              <w:rPr>
                <w:noProof/>
                <w:webHidden/>
              </w:rPr>
            </w:r>
            <w:r>
              <w:rPr>
                <w:noProof/>
                <w:webHidden/>
              </w:rPr>
              <w:fldChar w:fldCharType="separate"/>
            </w:r>
            <w:r>
              <w:rPr>
                <w:noProof/>
                <w:webHidden/>
              </w:rPr>
              <w:t>44</w:t>
            </w:r>
            <w:r>
              <w:rPr>
                <w:noProof/>
                <w:webHidden/>
              </w:rPr>
              <w:fldChar w:fldCharType="end"/>
            </w:r>
          </w:hyperlink>
        </w:p>
        <w:p w14:paraId="43FD07BB" w14:textId="57D0D473"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83" w:history="1">
            <w:r w:rsidRPr="00CE3F10">
              <w:rPr>
                <w:rStyle w:val="Hyperlink"/>
                <w:noProof/>
              </w:rPr>
              <w:t>5.4.</w:t>
            </w:r>
            <w:r>
              <w:rPr>
                <w:rFonts w:asciiTheme="minorHAnsi" w:eastAsiaTheme="minorEastAsia" w:hAnsiTheme="minorHAnsi" w:cstheme="minorBidi"/>
                <w:noProof/>
                <w:sz w:val="22"/>
                <w:szCs w:val="22"/>
              </w:rPr>
              <w:tab/>
            </w:r>
            <w:r w:rsidRPr="00CE3F10">
              <w:rPr>
                <w:rStyle w:val="Hyperlink"/>
                <w:noProof/>
              </w:rPr>
              <w:t>Cycle GAN specification</w:t>
            </w:r>
            <w:r>
              <w:rPr>
                <w:noProof/>
                <w:webHidden/>
              </w:rPr>
              <w:tab/>
            </w:r>
            <w:r>
              <w:rPr>
                <w:noProof/>
                <w:webHidden/>
              </w:rPr>
              <w:fldChar w:fldCharType="begin"/>
            </w:r>
            <w:r>
              <w:rPr>
                <w:noProof/>
                <w:webHidden/>
              </w:rPr>
              <w:instrText xml:space="preserve"> PAGEREF _Toc51534383 \h </w:instrText>
            </w:r>
            <w:r>
              <w:rPr>
                <w:noProof/>
                <w:webHidden/>
              </w:rPr>
            </w:r>
            <w:r>
              <w:rPr>
                <w:noProof/>
                <w:webHidden/>
              </w:rPr>
              <w:fldChar w:fldCharType="separate"/>
            </w:r>
            <w:r>
              <w:rPr>
                <w:noProof/>
                <w:webHidden/>
              </w:rPr>
              <w:t>45</w:t>
            </w:r>
            <w:r>
              <w:rPr>
                <w:noProof/>
                <w:webHidden/>
              </w:rPr>
              <w:fldChar w:fldCharType="end"/>
            </w:r>
          </w:hyperlink>
        </w:p>
        <w:p w14:paraId="5D1E6A8C" w14:textId="15D60457"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84" w:history="1">
            <w:r w:rsidRPr="00CE3F10">
              <w:rPr>
                <w:rStyle w:val="Hyperlink"/>
                <w:noProof/>
              </w:rPr>
              <w:t>5.5.</w:t>
            </w:r>
            <w:r>
              <w:rPr>
                <w:rFonts w:asciiTheme="minorHAnsi" w:eastAsiaTheme="minorEastAsia" w:hAnsiTheme="minorHAnsi" w:cstheme="minorBidi"/>
                <w:noProof/>
                <w:sz w:val="22"/>
                <w:szCs w:val="22"/>
              </w:rPr>
              <w:tab/>
            </w:r>
            <w:r w:rsidRPr="00CE3F10">
              <w:rPr>
                <w:rStyle w:val="Hyperlink"/>
                <w:noProof/>
              </w:rPr>
              <w:t>Implement cycle GAN</w:t>
            </w:r>
            <w:r>
              <w:rPr>
                <w:noProof/>
                <w:webHidden/>
              </w:rPr>
              <w:tab/>
            </w:r>
            <w:r>
              <w:rPr>
                <w:noProof/>
                <w:webHidden/>
              </w:rPr>
              <w:fldChar w:fldCharType="begin"/>
            </w:r>
            <w:r>
              <w:rPr>
                <w:noProof/>
                <w:webHidden/>
              </w:rPr>
              <w:instrText xml:space="preserve"> PAGEREF _Toc51534384 \h </w:instrText>
            </w:r>
            <w:r>
              <w:rPr>
                <w:noProof/>
                <w:webHidden/>
              </w:rPr>
            </w:r>
            <w:r>
              <w:rPr>
                <w:noProof/>
                <w:webHidden/>
              </w:rPr>
              <w:fldChar w:fldCharType="separate"/>
            </w:r>
            <w:r>
              <w:rPr>
                <w:noProof/>
                <w:webHidden/>
              </w:rPr>
              <w:t>46</w:t>
            </w:r>
            <w:r>
              <w:rPr>
                <w:noProof/>
                <w:webHidden/>
              </w:rPr>
              <w:fldChar w:fldCharType="end"/>
            </w:r>
          </w:hyperlink>
        </w:p>
        <w:p w14:paraId="72EA5FFD" w14:textId="3266FC3A"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85" w:history="1">
            <w:r w:rsidRPr="00CE3F10">
              <w:rPr>
                <w:rStyle w:val="Hyperlink"/>
                <w:noProof/>
              </w:rPr>
              <w:t>5.6.</w:t>
            </w:r>
            <w:r>
              <w:rPr>
                <w:rFonts w:asciiTheme="minorHAnsi" w:eastAsiaTheme="minorEastAsia" w:hAnsiTheme="minorHAnsi" w:cstheme="minorBidi"/>
                <w:noProof/>
                <w:sz w:val="22"/>
                <w:szCs w:val="22"/>
              </w:rPr>
              <w:tab/>
            </w:r>
            <w:r w:rsidRPr="00CE3F10">
              <w:rPr>
                <w:rStyle w:val="Hyperlink"/>
                <w:noProof/>
              </w:rPr>
              <w:t>Temporal Predictor Network Implementation</w:t>
            </w:r>
            <w:r>
              <w:rPr>
                <w:noProof/>
                <w:webHidden/>
              </w:rPr>
              <w:tab/>
            </w:r>
            <w:r>
              <w:rPr>
                <w:noProof/>
                <w:webHidden/>
              </w:rPr>
              <w:fldChar w:fldCharType="begin"/>
            </w:r>
            <w:r>
              <w:rPr>
                <w:noProof/>
                <w:webHidden/>
              </w:rPr>
              <w:instrText xml:space="preserve"> PAGEREF _Toc51534385 \h </w:instrText>
            </w:r>
            <w:r>
              <w:rPr>
                <w:noProof/>
                <w:webHidden/>
              </w:rPr>
            </w:r>
            <w:r>
              <w:rPr>
                <w:noProof/>
                <w:webHidden/>
              </w:rPr>
              <w:fldChar w:fldCharType="separate"/>
            </w:r>
            <w:r>
              <w:rPr>
                <w:noProof/>
                <w:webHidden/>
              </w:rPr>
              <w:t>47</w:t>
            </w:r>
            <w:r>
              <w:rPr>
                <w:noProof/>
                <w:webHidden/>
              </w:rPr>
              <w:fldChar w:fldCharType="end"/>
            </w:r>
          </w:hyperlink>
        </w:p>
        <w:p w14:paraId="247152AA" w14:textId="523BA581"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86" w:history="1">
            <w:r w:rsidRPr="00CE3F10">
              <w:rPr>
                <w:rStyle w:val="Hyperlink"/>
                <w:noProof/>
              </w:rPr>
              <w:t>5.7.</w:t>
            </w:r>
            <w:r>
              <w:rPr>
                <w:rFonts w:asciiTheme="minorHAnsi" w:eastAsiaTheme="minorEastAsia" w:hAnsiTheme="minorHAnsi" w:cstheme="minorBidi"/>
                <w:noProof/>
                <w:sz w:val="22"/>
                <w:szCs w:val="22"/>
              </w:rPr>
              <w:tab/>
            </w:r>
            <w:r w:rsidRPr="00CE3F10">
              <w:rPr>
                <w:rStyle w:val="Hyperlink"/>
                <w:noProof/>
              </w:rPr>
              <w:t>Feature Preserving Loss Implementation</w:t>
            </w:r>
            <w:r>
              <w:rPr>
                <w:noProof/>
                <w:webHidden/>
              </w:rPr>
              <w:tab/>
            </w:r>
            <w:r>
              <w:rPr>
                <w:noProof/>
                <w:webHidden/>
              </w:rPr>
              <w:fldChar w:fldCharType="begin"/>
            </w:r>
            <w:r>
              <w:rPr>
                <w:noProof/>
                <w:webHidden/>
              </w:rPr>
              <w:instrText xml:space="preserve"> PAGEREF _Toc51534386 \h </w:instrText>
            </w:r>
            <w:r>
              <w:rPr>
                <w:noProof/>
                <w:webHidden/>
              </w:rPr>
            </w:r>
            <w:r>
              <w:rPr>
                <w:noProof/>
                <w:webHidden/>
              </w:rPr>
              <w:fldChar w:fldCharType="separate"/>
            </w:r>
            <w:r>
              <w:rPr>
                <w:noProof/>
                <w:webHidden/>
              </w:rPr>
              <w:t>48</w:t>
            </w:r>
            <w:r>
              <w:rPr>
                <w:noProof/>
                <w:webHidden/>
              </w:rPr>
              <w:fldChar w:fldCharType="end"/>
            </w:r>
          </w:hyperlink>
        </w:p>
        <w:p w14:paraId="2A7D1103" w14:textId="425753A5"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87" w:history="1">
            <w:r w:rsidRPr="00CE3F10">
              <w:rPr>
                <w:rStyle w:val="Hyperlink"/>
                <w:noProof/>
              </w:rPr>
              <w:t>5.8.</w:t>
            </w:r>
            <w:r>
              <w:rPr>
                <w:rFonts w:asciiTheme="minorHAnsi" w:eastAsiaTheme="minorEastAsia" w:hAnsiTheme="minorHAnsi" w:cstheme="minorBidi"/>
                <w:noProof/>
                <w:sz w:val="22"/>
                <w:szCs w:val="22"/>
              </w:rPr>
              <w:tab/>
            </w:r>
            <w:r w:rsidRPr="00CE3F10">
              <w:rPr>
                <w:rStyle w:val="Hyperlink"/>
                <w:noProof/>
              </w:rPr>
              <w:t>Temporal aware Discriminator Network Implementation</w:t>
            </w:r>
            <w:r>
              <w:rPr>
                <w:noProof/>
                <w:webHidden/>
              </w:rPr>
              <w:tab/>
            </w:r>
            <w:r>
              <w:rPr>
                <w:noProof/>
                <w:webHidden/>
              </w:rPr>
              <w:fldChar w:fldCharType="begin"/>
            </w:r>
            <w:r>
              <w:rPr>
                <w:noProof/>
                <w:webHidden/>
              </w:rPr>
              <w:instrText xml:space="preserve"> PAGEREF _Toc51534387 \h </w:instrText>
            </w:r>
            <w:r>
              <w:rPr>
                <w:noProof/>
                <w:webHidden/>
              </w:rPr>
            </w:r>
            <w:r>
              <w:rPr>
                <w:noProof/>
                <w:webHidden/>
              </w:rPr>
              <w:fldChar w:fldCharType="separate"/>
            </w:r>
            <w:r>
              <w:rPr>
                <w:noProof/>
                <w:webHidden/>
              </w:rPr>
              <w:t>48</w:t>
            </w:r>
            <w:r>
              <w:rPr>
                <w:noProof/>
                <w:webHidden/>
              </w:rPr>
              <w:fldChar w:fldCharType="end"/>
            </w:r>
          </w:hyperlink>
        </w:p>
        <w:p w14:paraId="1B025DFC" w14:textId="413AEA65"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88" w:history="1">
            <w:r w:rsidRPr="00CE3F10">
              <w:rPr>
                <w:rStyle w:val="Hyperlink"/>
                <w:noProof/>
              </w:rPr>
              <w:t>5.9.</w:t>
            </w:r>
            <w:r>
              <w:rPr>
                <w:rFonts w:asciiTheme="minorHAnsi" w:eastAsiaTheme="minorEastAsia" w:hAnsiTheme="minorHAnsi" w:cstheme="minorBidi"/>
                <w:noProof/>
                <w:sz w:val="22"/>
                <w:szCs w:val="22"/>
              </w:rPr>
              <w:tab/>
            </w:r>
            <w:r w:rsidRPr="00CE3F10">
              <w:rPr>
                <w:rStyle w:val="Hyperlink"/>
                <w:noProof/>
              </w:rPr>
              <w:t>Temporal information Implementation</w:t>
            </w:r>
            <w:r>
              <w:rPr>
                <w:noProof/>
                <w:webHidden/>
              </w:rPr>
              <w:tab/>
            </w:r>
            <w:r>
              <w:rPr>
                <w:noProof/>
                <w:webHidden/>
              </w:rPr>
              <w:fldChar w:fldCharType="begin"/>
            </w:r>
            <w:r>
              <w:rPr>
                <w:noProof/>
                <w:webHidden/>
              </w:rPr>
              <w:instrText xml:space="preserve"> PAGEREF _Toc51534388 \h </w:instrText>
            </w:r>
            <w:r>
              <w:rPr>
                <w:noProof/>
                <w:webHidden/>
              </w:rPr>
            </w:r>
            <w:r>
              <w:rPr>
                <w:noProof/>
                <w:webHidden/>
              </w:rPr>
              <w:fldChar w:fldCharType="separate"/>
            </w:r>
            <w:r>
              <w:rPr>
                <w:noProof/>
                <w:webHidden/>
              </w:rPr>
              <w:t>48</w:t>
            </w:r>
            <w:r>
              <w:rPr>
                <w:noProof/>
                <w:webHidden/>
              </w:rPr>
              <w:fldChar w:fldCharType="end"/>
            </w:r>
          </w:hyperlink>
        </w:p>
        <w:p w14:paraId="44DC415F" w14:textId="63FEF4A0" w:rsidR="0076728B" w:rsidRDefault="0076728B">
          <w:pPr>
            <w:pStyle w:val="TOC2"/>
            <w:tabs>
              <w:tab w:val="left" w:pos="1100"/>
              <w:tab w:val="right" w:leader="dot" w:pos="9350"/>
            </w:tabs>
            <w:rPr>
              <w:rFonts w:asciiTheme="minorHAnsi" w:eastAsiaTheme="minorEastAsia" w:hAnsiTheme="minorHAnsi" w:cstheme="minorBidi"/>
              <w:noProof/>
              <w:sz w:val="22"/>
              <w:szCs w:val="22"/>
            </w:rPr>
          </w:pPr>
          <w:hyperlink w:anchor="_Toc51534389" w:history="1">
            <w:r w:rsidRPr="00CE3F10">
              <w:rPr>
                <w:rStyle w:val="Hyperlink"/>
                <w:noProof/>
              </w:rPr>
              <w:t>5.10.</w:t>
            </w:r>
            <w:r>
              <w:rPr>
                <w:rFonts w:asciiTheme="minorHAnsi" w:eastAsiaTheme="minorEastAsia" w:hAnsiTheme="minorHAnsi" w:cstheme="minorBidi"/>
                <w:noProof/>
                <w:sz w:val="22"/>
                <w:szCs w:val="22"/>
              </w:rPr>
              <w:tab/>
            </w:r>
            <w:r w:rsidRPr="00CE3F10">
              <w:rPr>
                <w:rStyle w:val="Hyperlink"/>
                <w:noProof/>
              </w:rPr>
              <w:t>Experiment Class</w:t>
            </w:r>
            <w:r>
              <w:rPr>
                <w:noProof/>
                <w:webHidden/>
              </w:rPr>
              <w:tab/>
            </w:r>
            <w:r>
              <w:rPr>
                <w:noProof/>
                <w:webHidden/>
              </w:rPr>
              <w:fldChar w:fldCharType="begin"/>
            </w:r>
            <w:r>
              <w:rPr>
                <w:noProof/>
                <w:webHidden/>
              </w:rPr>
              <w:instrText xml:space="preserve"> PAGEREF _Toc51534389 \h </w:instrText>
            </w:r>
            <w:r>
              <w:rPr>
                <w:noProof/>
                <w:webHidden/>
              </w:rPr>
            </w:r>
            <w:r>
              <w:rPr>
                <w:noProof/>
                <w:webHidden/>
              </w:rPr>
              <w:fldChar w:fldCharType="separate"/>
            </w:r>
            <w:r>
              <w:rPr>
                <w:noProof/>
                <w:webHidden/>
              </w:rPr>
              <w:t>49</w:t>
            </w:r>
            <w:r>
              <w:rPr>
                <w:noProof/>
                <w:webHidden/>
              </w:rPr>
              <w:fldChar w:fldCharType="end"/>
            </w:r>
          </w:hyperlink>
        </w:p>
        <w:p w14:paraId="50C4B586" w14:textId="2FB53CA0" w:rsidR="0076728B" w:rsidRDefault="0076728B">
          <w:pPr>
            <w:pStyle w:val="TOC1"/>
            <w:tabs>
              <w:tab w:val="left" w:pos="440"/>
              <w:tab w:val="right" w:leader="dot" w:pos="9350"/>
            </w:tabs>
            <w:rPr>
              <w:rFonts w:asciiTheme="minorHAnsi" w:eastAsiaTheme="minorEastAsia" w:hAnsiTheme="minorHAnsi" w:cstheme="minorBidi"/>
              <w:noProof/>
              <w:sz w:val="22"/>
              <w:szCs w:val="22"/>
            </w:rPr>
          </w:pPr>
          <w:hyperlink w:anchor="_Toc51534390" w:history="1">
            <w:r w:rsidRPr="00CE3F10">
              <w:rPr>
                <w:rStyle w:val="Hyperlink"/>
                <w:noProof/>
              </w:rPr>
              <w:t>6.</w:t>
            </w:r>
            <w:r>
              <w:rPr>
                <w:rFonts w:asciiTheme="minorHAnsi" w:eastAsiaTheme="minorEastAsia" w:hAnsiTheme="minorHAnsi" w:cstheme="minorBidi"/>
                <w:noProof/>
                <w:sz w:val="22"/>
                <w:szCs w:val="22"/>
              </w:rPr>
              <w:tab/>
            </w:r>
            <w:r w:rsidRPr="00CE3F10">
              <w:rPr>
                <w:rStyle w:val="Hyperlink"/>
                <w:noProof/>
              </w:rPr>
              <w:t>Evaluation, Results, and Discussion</w:t>
            </w:r>
            <w:r>
              <w:rPr>
                <w:noProof/>
                <w:webHidden/>
              </w:rPr>
              <w:tab/>
            </w:r>
            <w:r>
              <w:rPr>
                <w:noProof/>
                <w:webHidden/>
              </w:rPr>
              <w:fldChar w:fldCharType="begin"/>
            </w:r>
            <w:r>
              <w:rPr>
                <w:noProof/>
                <w:webHidden/>
              </w:rPr>
              <w:instrText xml:space="preserve"> PAGEREF _Toc51534390 \h </w:instrText>
            </w:r>
            <w:r>
              <w:rPr>
                <w:noProof/>
                <w:webHidden/>
              </w:rPr>
            </w:r>
            <w:r>
              <w:rPr>
                <w:noProof/>
                <w:webHidden/>
              </w:rPr>
              <w:fldChar w:fldCharType="separate"/>
            </w:r>
            <w:r>
              <w:rPr>
                <w:noProof/>
                <w:webHidden/>
              </w:rPr>
              <w:t>50</w:t>
            </w:r>
            <w:r>
              <w:rPr>
                <w:noProof/>
                <w:webHidden/>
              </w:rPr>
              <w:fldChar w:fldCharType="end"/>
            </w:r>
          </w:hyperlink>
        </w:p>
        <w:p w14:paraId="2574B19E" w14:textId="4ED6D5F9"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91" w:history="1">
            <w:r w:rsidRPr="00CE3F10">
              <w:rPr>
                <w:rStyle w:val="Hyperlink"/>
                <w:noProof/>
              </w:rPr>
              <w:t>6.1.</w:t>
            </w:r>
            <w:r>
              <w:rPr>
                <w:rFonts w:asciiTheme="minorHAnsi" w:eastAsiaTheme="minorEastAsia" w:hAnsiTheme="minorHAnsi" w:cstheme="minorBidi"/>
                <w:noProof/>
                <w:sz w:val="22"/>
                <w:szCs w:val="22"/>
              </w:rPr>
              <w:tab/>
            </w:r>
            <w:r w:rsidRPr="00CE3F10">
              <w:rPr>
                <w:rStyle w:val="Hyperlink"/>
                <w:noProof/>
              </w:rPr>
              <w:t>Overview</w:t>
            </w:r>
            <w:r>
              <w:rPr>
                <w:noProof/>
                <w:webHidden/>
              </w:rPr>
              <w:tab/>
            </w:r>
            <w:r>
              <w:rPr>
                <w:noProof/>
                <w:webHidden/>
              </w:rPr>
              <w:fldChar w:fldCharType="begin"/>
            </w:r>
            <w:r>
              <w:rPr>
                <w:noProof/>
                <w:webHidden/>
              </w:rPr>
              <w:instrText xml:space="preserve"> PAGEREF _Toc51534391 \h </w:instrText>
            </w:r>
            <w:r>
              <w:rPr>
                <w:noProof/>
                <w:webHidden/>
              </w:rPr>
            </w:r>
            <w:r>
              <w:rPr>
                <w:noProof/>
                <w:webHidden/>
              </w:rPr>
              <w:fldChar w:fldCharType="separate"/>
            </w:r>
            <w:r>
              <w:rPr>
                <w:noProof/>
                <w:webHidden/>
              </w:rPr>
              <w:t>50</w:t>
            </w:r>
            <w:r>
              <w:rPr>
                <w:noProof/>
                <w:webHidden/>
              </w:rPr>
              <w:fldChar w:fldCharType="end"/>
            </w:r>
          </w:hyperlink>
        </w:p>
        <w:p w14:paraId="08CECF5F" w14:textId="108A29BC"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92" w:history="1">
            <w:r w:rsidRPr="00CE3F10">
              <w:rPr>
                <w:rStyle w:val="Hyperlink"/>
                <w:noProof/>
              </w:rPr>
              <w:t>6.2.</w:t>
            </w:r>
            <w:r>
              <w:rPr>
                <w:rFonts w:asciiTheme="minorHAnsi" w:eastAsiaTheme="minorEastAsia" w:hAnsiTheme="minorHAnsi" w:cstheme="minorBidi"/>
                <w:noProof/>
                <w:sz w:val="22"/>
                <w:szCs w:val="22"/>
              </w:rPr>
              <w:tab/>
            </w:r>
            <w:r w:rsidRPr="00CE3F10">
              <w:rPr>
                <w:rStyle w:val="Hyperlink"/>
                <w:noProof/>
              </w:rPr>
              <w:t>Video to video Translation</w:t>
            </w:r>
            <w:r>
              <w:rPr>
                <w:noProof/>
                <w:webHidden/>
              </w:rPr>
              <w:tab/>
            </w:r>
            <w:r>
              <w:rPr>
                <w:noProof/>
                <w:webHidden/>
              </w:rPr>
              <w:fldChar w:fldCharType="begin"/>
            </w:r>
            <w:r>
              <w:rPr>
                <w:noProof/>
                <w:webHidden/>
              </w:rPr>
              <w:instrText xml:space="preserve"> PAGEREF _Toc51534392 \h </w:instrText>
            </w:r>
            <w:r>
              <w:rPr>
                <w:noProof/>
                <w:webHidden/>
              </w:rPr>
            </w:r>
            <w:r>
              <w:rPr>
                <w:noProof/>
                <w:webHidden/>
              </w:rPr>
              <w:fldChar w:fldCharType="separate"/>
            </w:r>
            <w:r>
              <w:rPr>
                <w:noProof/>
                <w:webHidden/>
              </w:rPr>
              <w:t>50</w:t>
            </w:r>
            <w:r>
              <w:rPr>
                <w:noProof/>
                <w:webHidden/>
              </w:rPr>
              <w:fldChar w:fldCharType="end"/>
            </w:r>
          </w:hyperlink>
        </w:p>
        <w:p w14:paraId="00F6223E" w14:textId="45F2B802" w:rsidR="0076728B" w:rsidRDefault="0076728B">
          <w:pPr>
            <w:pStyle w:val="TOC3"/>
            <w:tabs>
              <w:tab w:val="left" w:pos="1320"/>
              <w:tab w:val="right" w:leader="dot" w:pos="9350"/>
            </w:tabs>
            <w:rPr>
              <w:rFonts w:asciiTheme="minorHAnsi" w:hAnsiTheme="minorHAnsi" w:cstheme="minorBidi"/>
              <w:noProof/>
            </w:rPr>
          </w:pPr>
          <w:hyperlink w:anchor="_Toc51534393" w:history="1">
            <w:r w:rsidRPr="00CE3F10">
              <w:rPr>
                <w:rStyle w:val="Hyperlink"/>
                <w:noProof/>
              </w:rPr>
              <w:t>6.2.1.</w:t>
            </w:r>
            <w:r>
              <w:rPr>
                <w:rFonts w:asciiTheme="minorHAnsi" w:hAnsiTheme="minorHAnsi" w:cstheme="minorBidi"/>
                <w:noProof/>
              </w:rPr>
              <w:tab/>
            </w:r>
            <w:r w:rsidRPr="00CE3F10">
              <w:rPr>
                <w:rStyle w:val="Hyperlink"/>
                <w:noProof/>
              </w:rPr>
              <w:t>Flower to Flower</w:t>
            </w:r>
            <w:r>
              <w:rPr>
                <w:noProof/>
                <w:webHidden/>
              </w:rPr>
              <w:tab/>
            </w:r>
            <w:r>
              <w:rPr>
                <w:noProof/>
                <w:webHidden/>
              </w:rPr>
              <w:fldChar w:fldCharType="begin"/>
            </w:r>
            <w:r>
              <w:rPr>
                <w:noProof/>
                <w:webHidden/>
              </w:rPr>
              <w:instrText xml:space="preserve"> PAGEREF _Toc51534393 \h </w:instrText>
            </w:r>
            <w:r>
              <w:rPr>
                <w:noProof/>
                <w:webHidden/>
              </w:rPr>
            </w:r>
            <w:r>
              <w:rPr>
                <w:noProof/>
                <w:webHidden/>
              </w:rPr>
              <w:fldChar w:fldCharType="separate"/>
            </w:r>
            <w:r>
              <w:rPr>
                <w:noProof/>
                <w:webHidden/>
              </w:rPr>
              <w:t>50</w:t>
            </w:r>
            <w:r>
              <w:rPr>
                <w:noProof/>
                <w:webHidden/>
              </w:rPr>
              <w:fldChar w:fldCharType="end"/>
            </w:r>
          </w:hyperlink>
        </w:p>
        <w:p w14:paraId="7D8C56DF" w14:textId="5E8CD78D" w:rsidR="0076728B" w:rsidRDefault="0076728B">
          <w:pPr>
            <w:pStyle w:val="TOC3"/>
            <w:tabs>
              <w:tab w:val="left" w:pos="1320"/>
              <w:tab w:val="right" w:leader="dot" w:pos="9350"/>
            </w:tabs>
            <w:rPr>
              <w:rFonts w:asciiTheme="minorHAnsi" w:hAnsiTheme="minorHAnsi" w:cstheme="minorBidi"/>
              <w:noProof/>
            </w:rPr>
          </w:pPr>
          <w:hyperlink w:anchor="_Toc51534394" w:history="1">
            <w:r w:rsidRPr="00CE3F10">
              <w:rPr>
                <w:rStyle w:val="Hyperlink"/>
                <w:noProof/>
              </w:rPr>
              <w:t>6.2.1.</w:t>
            </w:r>
            <w:r>
              <w:rPr>
                <w:rFonts w:asciiTheme="minorHAnsi" w:hAnsiTheme="minorHAnsi" w:cstheme="minorBidi"/>
                <w:noProof/>
              </w:rPr>
              <w:tab/>
            </w:r>
            <w:r w:rsidRPr="00CE3F10">
              <w:rPr>
                <w:rStyle w:val="Hyperlink"/>
                <w:noProof/>
              </w:rPr>
              <w:t>Sunset to Day</w:t>
            </w:r>
            <w:r>
              <w:rPr>
                <w:noProof/>
                <w:webHidden/>
              </w:rPr>
              <w:tab/>
            </w:r>
            <w:r>
              <w:rPr>
                <w:noProof/>
                <w:webHidden/>
              </w:rPr>
              <w:fldChar w:fldCharType="begin"/>
            </w:r>
            <w:r>
              <w:rPr>
                <w:noProof/>
                <w:webHidden/>
              </w:rPr>
              <w:instrText xml:space="preserve"> PAGEREF _Toc51534394 \h </w:instrText>
            </w:r>
            <w:r>
              <w:rPr>
                <w:noProof/>
                <w:webHidden/>
              </w:rPr>
            </w:r>
            <w:r>
              <w:rPr>
                <w:noProof/>
                <w:webHidden/>
              </w:rPr>
              <w:fldChar w:fldCharType="separate"/>
            </w:r>
            <w:r>
              <w:rPr>
                <w:noProof/>
                <w:webHidden/>
              </w:rPr>
              <w:t>54</w:t>
            </w:r>
            <w:r>
              <w:rPr>
                <w:noProof/>
                <w:webHidden/>
              </w:rPr>
              <w:fldChar w:fldCharType="end"/>
            </w:r>
          </w:hyperlink>
        </w:p>
        <w:p w14:paraId="0BEDAB9E" w14:textId="750FEB60" w:rsidR="0076728B" w:rsidRDefault="0076728B">
          <w:pPr>
            <w:pStyle w:val="TOC3"/>
            <w:tabs>
              <w:tab w:val="left" w:pos="1320"/>
              <w:tab w:val="right" w:leader="dot" w:pos="9350"/>
            </w:tabs>
            <w:rPr>
              <w:rFonts w:asciiTheme="minorHAnsi" w:hAnsiTheme="minorHAnsi" w:cstheme="minorBidi"/>
              <w:noProof/>
            </w:rPr>
          </w:pPr>
          <w:hyperlink w:anchor="_Toc51534395" w:history="1">
            <w:r w:rsidRPr="00CE3F10">
              <w:rPr>
                <w:rStyle w:val="Hyperlink"/>
                <w:noProof/>
              </w:rPr>
              <w:t>6.2.2.</w:t>
            </w:r>
            <w:r>
              <w:rPr>
                <w:rFonts w:asciiTheme="minorHAnsi" w:hAnsiTheme="minorHAnsi" w:cstheme="minorBidi"/>
                <w:noProof/>
              </w:rPr>
              <w:tab/>
            </w:r>
            <w:r w:rsidRPr="00CE3F10">
              <w:rPr>
                <w:rStyle w:val="Hyperlink"/>
                <w:noProof/>
              </w:rPr>
              <w:t>Face to Face</w:t>
            </w:r>
            <w:r>
              <w:rPr>
                <w:noProof/>
                <w:webHidden/>
              </w:rPr>
              <w:tab/>
            </w:r>
            <w:r>
              <w:rPr>
                <w:noProof/>
                <w:webHidden/>
              </w:rPr>
              <w:fldChar w:fldCharType="begin"/>
            </w:r>
            <w:r>
              <w:rPr>
                <w:noProof/>
                <w:webHidden/>
              </w:rPr>
              <w:instrText xml:space="preserve"> PAGEREF _Toc51534395 \h </w:instrText>
            </w:r>
            <w:r>
              <w:rPr>
                <w:noProof/>
                <w:webHidden/>
              </w:rPr>
            </w:r>
            <w:r>
              <w:rPr>
                <w:noProof/>
                <w:webHidden/>
              </w:rPr>
              <w:fldChar w:fldCharType="separate"/>
            </w:r>
            <w:r>
              <w:rPr>
                <w:noProof/>
                <w:webHidden/>
              </w:rPr>
              <w:t>56</w:t>
            </w:r>
            <w:r>
              <w:rPr>
                <w:noProof/>
                <w:webHidden/>
              </w:rPr>
              <w:fldChar w:fldCharType="end"/>
            </w:r>
          </w:hyperlink>
        </w:p>
        <w:p w14:paraId="37DD7C21" w14:textId="7A64E6E9" w:rsidR="0076728B" w:rsidRDefault="0076728B">
          <w:pPr>
            <w:pStyle w:val="TOC1"/>
            <w:tabs>
              <w:tab w:val="left" w:pos="440"/>
              <w:tab w:val="right" w:leader="dot" w:pos="9350"/>
            </w:tabs>
            <w:rPr>
              <w:rFonts w:asciiTheme="minorHAnsi" w:eastAsiaTheme="minorEastAsia" w:hAnsiTheme="minorHAnsi" w:cstheme="minorBidi"/>
              <w:noProof/>
              <w:sz w:val="22"/>
              <w:szCs w:val="22"/>
            </w:rPr>
          </w:pPr>
          <w:hyperlink w:anchor="_Toc51534396" w:history="1">
            <w:r w:rsidRPr="00CE3F10">
              <w:rPr>
                <w:rStyle w:val="Hyperlink"/>
                <w:noProof/>
              </w:rPr>
              <w:t>7.</w:t>
            </w:r>
            <w:r>
              <w:rPr>
                <w:rFonts w:asciiTheme="minorHAnsi" w:eastAsiaTheme="minorEastAsia" w:hAnsiTheme="minorHAnsi" w:cstheme="minorBidi"/>
                <w:noProof/>
                <w:sz w:val="22"/>
                <w:szCs w:val="22"/>
              </w:rPr>
              <w:tab/>
            </w:r>
            <w:r w:rsidRPr="00CE3F10">
              <w:rPr>
                <w:rStyle w:val="Hyperlink"/>
                <w:noProof/>
              </w:rPr>
              <w:t>Conclusion and Future work</w:t>
            </w:r>
            <w:r>
              <w:rPr>
                <w:noProof/>
                <w:webHidden/>
              </w:rPr>
              <w:tab/>
            </w:r>
            <w:r>
              <w:rPr>
                <w:noProof/>
                <w:webHidden/>
              </w:rPr>
              <w:fldChar w:fldCharType="begin"/>
            </w:r>
            <w:r>
              <w:rPr>
                <w:noProof/>
                <w:webHidden/>
              </w:rPr>
              <w:instrText xml:space="preserve"> PAGEREF _Toc51534396 \h </w:instrText>
            </w:r>
            <w:r>
              <w:rPr>
                <w:noProof/>
                <w:webHidden/>
              </w:rPr>
            </w:r>
            <w:r>
              <w:rPr>
                <w:noProof/>
                <w:webHidden/>
              </w:rPr>
              <w:fldChar w:fldCharType="separate"/>
            </w:r>
            <w:r>
              <w:rPr>
                <w:noProof/>
                <w:webHidden/>
              </w:rPr>
              <w:t>57</w:t>
            </w:r>
            <w:r>
              <w:rPr>
                <w:noProof/>
                <w:webHidden/>
              </w:rPr>
              <w:fldChar w:fldCharType="end"/>
            </w:r>
          </w:hyperlink>
        </w:p>
        <w:p w14:paraId="46EFCC83" w14:textId="051CE399"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97" w:history="1">
            <w:r w:rsidRPr="00CE3F10">
              <w:rPr>
                <w:rStyle w:val="Hyperlink"/>
                <w:noProof/>
              </w:rPr>
              <w:t>7.1.</w:t>
            </w:r>
            <w:r>
              <w:rPr>
                <w:rFonts w:asciiTheme="minorHAnsi" w:eastAsiaTheme="minorEastAsia" w:hAnsiTheme="minorHAnsi" w:cstheme="minorBidi"/>
                <w:noProof/>
                <w:sz w:val="22"/>
                <w:szCs w:val="22"/>
              </w:rPr>
              <w:tab/>
            </w:r>
            <w:r w:rsidRPr="00CE3F10">
              <w:rPr>
                <w:rStyle w:val="Hyperlink"/>
                <w:noProof/>
              </w:rPr>
              <w:t>Conclusion</w:t>
            </w:r>
            <w:r>
              <w:rPr>
                <w:noProof/>
                <w:webHidden/>
              </w:rPr>
              <w:tab/>
            </w:r>
            <w:r>
              <w:rPr>
                <w:noProof/>
                <w:webHidden/>
              </w:rPr>
              <w:fldChar w:fldCharType="begin"/>
            </w:r>
            <w:r>
              <w:rPr>
                <w:noProof/>
                <w:webHidden/>
              </w:rPr>
              <w:instrText xml:space="preserve"> PAGEREF _Toc51534397 \h </w:instrText>
            </w:r>
            <w:r>
              <w:rPr>
                <w:noProof/>
                <w:webHidden/>
              </w:rPr>
            </w:r>
            <w:r>
              <w:rPr>
                <w:noProof/>
                <w:webHidden/>
              </w:rPr>
              <w:fldChar w:fldCharType="separate"/>
            </w:r>
            <w:r>
              <w:rPr>
                <w:noProof/>
                <w:webHidden/>
              </w:rPr>
              <w:t>57</w:t>
            </w:r>
            <w:r>
              <w:rPr>
                <w:noProof/>
                <w:webHidden/>
              </w:rPr>
              <w:fldChar w:fldCharType="end"/>
            </w:r>
          </w:hyperlink>
        </w:p>
        <w:p w14:paraId="7885A536" w14:textId="7D6E9287" w:rsidR="0076728B" w:rsidRDefault="0076728B">
          <w:pPr>
            <w:pStyle w:val="TOC2"/>
            <w:tabs>
              <w:tab w:val="left" w:pos="880"/>
              <w:tab w:val="right" w:leader="dot" w:pos="9350"/>
            </w:tabs>
            <w:rPr>
              <w:rFonts w:asciiTheme="minorHAnsi" w:eastAsiaTheme="minorEastAsia" w:hAnsiTheme="minorHAnsi" w:cstheme="minorBidi"/>
              <w:noProof/>
              <w:sz w:val="22"/>
              <w:szCs w:val="22"/>
            </w:rPr>
          </w:pPr>
          <w:hyperlink w:anchor="_Toc51534398" w:history="1">
            <w:r w:rsidRPr="00CE3F10">
              <w:rPr>
                <w:rStyle w:val="Hyperlink"/>
                <w:noProof/>
              </w:rPr>
              <w:t>7.2.</w:t>
            </w:r>
            <w:r>
              <w:rPr>
                <w:rFonts w:asciiTheme="minorHAnsi" w:eastAsiaTheme="minorEastAsia" w:hAnsiTheme="minorHAnsi" w:cstheme="minorBidi"/>
                <w:noProof/>
                <w:sz w:val="22"/>
                <w:szCs w:val="22"/>
              </w:rPr>
              <w:tab/>
            </w:r>
            <w:r w:rsidRPr="00CE3F10">
              <w:rPr>
                <w:rStyle w:val="Hyperlink"/>
                <w:noProof/>
              </w:rPr>
              <w:t>Future work</w:t>
            </w:r>
            <w:r>
              <w:rPr>
                <w:noProof/>
                <w:webHidden/>
              </w:rPr>
              <w:tab/>
            </w:r>
            <w:r>
              <w:rPr>
                <w:noProof/>
                <w:webHidden/>
              </w:rPr>
              <w:fldChar w:fldCharType="begin"/>
            </w:r>
            <w:r>
              <w:rPr>
                <w:noProof/>
                <w:webHidden/>
              </w:rPr>
              <w:instrText xml:space="preserve"> PAGEREF _Toc51534398 \h </w:instrText>
            </w:r>
            <w:r>
              <w:rPr>
                <w:noProof/>
                <w:webHidden/>
              </w:rPr>
            </w:r>
            <w:r>
              <w:rPr>
                <w:noProof/>
                <w:webHidden/>
              </w:rPr>
              <w:fldChar w:fldCharType="separate"/>
            </w:r>
            <w:r>
              <w:rPr>
                <w:noProof/>
                <w:webHidden/>
              </w:rPr>
              <w:t>58</w:t>
            </w:r>
            <w:r>
              <w:rPr>
                <w:noProof/>
                <w:webHidden/>
              </w:rPr>
              <w:fldChar w:fldCharType="end"/>
            </w:r>
          </w:hyperlink>
        </w:p>
        <w:p w14:paraId="3A2010D6" w14:textId="63DA0B0F" w:rsidR="0076728B" w:rsidRDefault="0076728B">
          <w:pPr>
            <w:pStyle w:val="TOC1"/>
            <w:tabs>
              <w:tab w:val="right" w:leader="dot" w:pos="9350"/>
            </w:tabs>
            <w:rPr>
              <w:rFonts w:asciiTheme="minorHAnsi" w:eastAsiaTheme="minorEastAsia" w:hAnsiTheme="minorHAnsi" w:cstheme="minorBidi"/>
              <w:noProof/>
              <w:sz w:val="22"/>
              <w:szCs w:val="22"/>
            </w:rPr>
          </w:pPr>
          <w:hyperlink w:anchor="_Toc51534399" w:history="1">
            <w:r w:rsidRPr="00CE3F10">
              <w:rPr>
                <w:rStyle w:val="Hyperlink"/>
                <w:noProof/>
              </w:rPr>
              <w:t>References</w:t>
            </w:r>
            <w:r>
              <w:rPr>
                <w:noProof/>
                <w:webHidden/>
              </w:rPr>
              <w:tab/>
            </w:r>
            <w:r>
              <w:rPr>
                <w:noProof/>
                <w:webHidden/>
              </w:rPr>
              <w:fldChar w:fldCharType="begin"/>
            </w:r>
            <w:r>
              <w:rPr>
                <w:noProof/>
                <w:webHidden/>
              </w:rPr>
              <w:instrText xml:space="preserve"> PAGEREF _Toc51534399 \h </w:instrText>
            </w:r>
            <w:r>
              <w:rPr>
                <w:noProof/>
                <w:webHidden/>
              </w:rPr>
            </w:r>
            <w:r>
              <w:rPr>
                <w:noProof/>
                <w:webHidden/>
              </w:rPr>
              <w:fldChar w:fldCharType="separate"/>
            </w:r>
            <w:r>
              <w:rPr>
                <w:noProof/>
                <w:webHidden/>
              </w:rPr>
              <w:t>59</w:t>
            </w:r>
            <w:r>
              <w:rPr>
                <w:noProof/>
                <w:webHidden/>
              </w:rPr>
              <w:fldChar w:fldCharType="end"/>
            </w:r>
          </w:hyperlink>
        </w:p>
        <w:p w14:paraId="7B32C445" w14:textId="11F4E520" w:rsidR="0076728B" w:rsidRDefault="0076728B">
          <w:pPr>
            <w:pStyle w:val="TOC1"/>
            <w:tabs>
              <w:tab w:val="right" w:leader="dot" w:pos="9350"/>
            </w:tabs>
            <w:rPr>
              <w:rFonts w:asciiTheme="minorHAnsi" w:eastAsiaTheme="minorEastAsia" w:hAnsiTheme="minorHAnsi" w:cstheme="minorBidi"/>
              <w:noProof/>
              <w:sz w:val="22"/>
              <w:szCs w:val="22"/>
            </w:rPr>
          </w:pPr>
          <w:hyperlink w:anchor="_Toc51534400" w:history="1">
            <w:r w:rsidRPr="00CE3F10">
              <w:rPr>
                <w:rStyle w:val="Hyperlink"/>
                <w:noProof/>
              </w:rPr>
              <w:t>Appendix</w:t>
            </w:r>
            <w:r>
              <w:rPr>
                <w:noProof/>
                <w:webHidden/>
              </w:rPr>
              <w:tab/>
            </w:r>
            <w:r>
              <w:rPr>
                <w:noProof/>
                <w:webHidden/>
              </w:rPr>
              <w:fldChar w:fldCharType="begin"/>
            </w:r>
            <w:r>
              <w:rPr>
                <w:noProof/>
                <w:webHidden/>
              </w:rPr>
              <w:instrText xml:space="preserve"> PAGEREF _Toc51534400 \h </w:instrText>
            </w:r>
            <w:r>
              <w:rPr>
                <w:noProof/>
                <w:webHidden/>
              </w:rPr>
            </w:r>
            <w:r>
              <w:rPr>
                <w:noProof/>
                <w:webHidden/>
              </w:rPr>
              <w:fldChar w:fldCharType="separate"/>
            </w:r>
            <w:r>
              <w:rPr>
                <w:noProof/>
                <w:webHidden/>
              </w:rPr>
              <w:t>64</w:t>
            </w:r>
            <w:r>
              <w:rPr>
                <w:noProof/>
                <w:webHidden/>
              </w:rPr>
              <w:fldChar w:fldCharType="end"/>
            </w:r>
          </w:hyperlink>
        </w:p>
        <w:p w14:paraId="19A75D50" w14:textId="65A085CC"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5E5B52">
          <w:footerReference w:type="first" r:id="rId16"/>
          <w:pgSz w:w="12240" w:h="15840"/>
          <w:pgMar w:top="1440" w:right="1440" w:bottom="1440" w:left="1440" w:header="720" w:footer="720" w:gutter="0"/>
          <w:pgNumType w:fmt="lowerRoman" w:start="2"/>
          <w:cols w:space="720"/>
          <w:titlePg/>
          <w:docGrid w:linePitch="360"/>
        </w:sectPr>
      </w:pPr>
    </w:p>
    <w:p w14:paraId="3B85C0F7" w14:textId="6F0C5AD5" w:rsidR="001105C1" w:rsidRDefault="001105C1" w:rsidP="002560DF">
      <w:pPr>
        <w:pStyle w:val="Heading1"/>
      </w:pPr>
      <w:r>
        <w:lastRenderedPageBreak/>
        <w:t xml:space="preserve">List of </w:t>
      </w:r>
      <w:r>
        <w:t>Table</w:t>
      </w:r>
    </w:p>
    <w:p w14:paraId="15A7066D" w14:textId="77777777" w:rsidR="001105C1" w:rsidRDefault="001105C1" w:rsidP="001C1FA8">
      <w:pPr>
        <w:spacing w:line="259" w:lineRule="auto"/>
        <w:jc w:val="left"/>
        <w:rPr>
          <w:rFonts w:asciiTheme="majorHAnsi" w:eastAsiaTheme="majorEastAsia" w:hAnsiTheme="majorHAnsi" w:cstheme="majorBidi"/>
          <w:color w:val="2F5496" w:themeColor="accent1" w:themeShade="BF"/>
          <w:sz w:val="36"/>
          <w:szCs w:val="36"/>
        </w:rPr>
        <w:sectPr w:rsidR="001105C1" w:rsidSect="001105C1">
          <w:footerReference w:type="first" r:id="rId17"/>
          <w:pgSz w:w="12240" w:h="15840"/>
          <w:pgMar w:top="1440" w:right="1440" w:bottom="1440" w:left="1440" w:header="720" w:footer="720" w:gutter="0"/>
          <w:pgNumType w:fmt="lowerRoman"/>
          <w:cols w:space="720"/>
          <w:titlePg/>
          <w:docGrid w:linePitch="360"/>
        </w:sectPr>
      </w:pPr>
    </w:p>
    <w:p w14:paraId="411E1E86" w14:textId="77777777" w:rsidR="001105C1" w:rsidRDefault="001105C1" w:rsidP="002560DF">
      <w:pPr>
        <w:pStyle w:val="Heading1"/>
      </w:pPr>
      <w:r>
        <w:lastRenderedPageBreak/>
        <w:t>List of Figure</w:t>
      </w:r>
    </w:p>
    <w:p w14:paraId="1435320B" w14:textId="2DB50C56"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1105C1">
          <w:pgSz w:w="12240" w:h="15840"/>
          <w:pgMar w:top="1440" w:right="1440" w:bottom="1440" w:left="1440" w:header="720" w:footer="720" w:gutter="0"/>
          <w:pgNumType w:fmt="lowerRoman"/>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E8D3CA1"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EF66F5"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EF66F5"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proofErr w:type="spellStart"/>
      <w:r>
        <w:t>IoU</w:t>
      </w:r>
      <w:proofErr w:type="spellEnd"/>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bookmarkEnd w:id="1"/>
    <w:p w14:paraId="0FA71839" w14:textId="5DFE651F" w:rsidR="009C504F" w:rsidRDefault="009C504F" w:rsidP="00D40699">
      <w:pPr>
        <w:pStyle w:val="Title"/>
      </w:pPr>
      <w:r>
        <w:lastRenderedPageBreak/>
        <w:t>CHAPTER ONE</w:t>
      </w:r>
    </w:p>
    <w:p w14:paraId="346BA068" w14:textId="51E8EBE9" w:rsidR="001C1FA8" w:rsidRDefault="001C1FA8" w:rsidP="002560DF">
      <w:pPr>
        <w:pStyle w:val="Heading1"/>
        <w:numPr>
          <w:ilvl w:val="0"/>
          <w:numId w:val="44"/>
        </w:numPr>
      </w:pPr>
      <w:bookmarkStart w:id="5" w:name="_Toc51534325"/>
      <w:r>
        <w:t>Introduction</w:t>
      </w:r>
      <w:bookmarkEnd w:id="5"/>
    </w:p>
    <w:p w14:paraId="463360FC" w14:textId="1C8F4F95" w:rsidR="00E52B5C" w:rsidRDefault="00E52B5C" w:rsidP="00D23019">
      <w:bookmarkStart w:id="6"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398B8BD0"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00BC42C5">
        <w:fldChar w:fldCharType="begin" w:fldLock="1"/>
      </w:r>
      <w:r w:rsidR="00DB59ED">
        <w:instrText>ADDIN CSL_CITATION {"citationItems":[{"id":"ITEM-1","itemData":{"ISBN":"9781491912058","author":[{"dropping-particle":"","family":"Vanderplas","given":"Jake","non-dropping-particle":"","parse-names":false,"suffix":""}],"id":"ITEM-1","issued":{"date-parts":[["2017"]]},"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fldChar w:fldCharType="separate"/>
      </w:r>
      <w:r w:rsidR="00BC42C5" w:rsidRPr="00BC42C5">
        <w:rPr>
          <w:noProof/>
        </w:rPr>
        <w:t>[1]</w:t>
      </w:r>
      <w:r w:rsidR="00BC42C5">
        <w:fldChar w:fldCharType="end"/>
      </w:r>
      <w:r w:rsidR="00BC42C5">
        <w:t>.</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7E579BCC"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F778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fldChar w:fldCharType="separate"/>
      </w:r>
      <w:r w:rsidR="00BC42C5" w:rsidRPr="00BC42C5">
        <w:rPr>
          <w:noProof/>
        </w:rPr>
        <w:t>[2]</w:t>
      </w:r>
      <w:r w:rsidR="004E4FBA">
        <w:fldChar w:fldCharType="end"/>
      </w:r>
      <w:r w:rsidR="004E57D0" w:rsidRPr="004E4FBA">
        <w:t>.</w:t>
      </w:r>
      <w:r w:rsidR="004E57D0" w:rsidRPr="004E57D0">
        <w:rPr>
          <w:color w:val="FF0000"/>
        </w:rPr>
        <w:t xml:space="preserve"> </w:t>
      </w:r>
      <w:r w:rsidR="004E57D0">
        <w:t xml:space="preserve">The research around DL exploded in 2012 when Alex </w:t>
      </w:r>
      <w:proofErr w:type="spellStart"/>
      <w:r w:rsidR="004E57D0">
        <w:t>Krizhevsky</w:t>
      </w:r>
      <w:proofErr w:type="spellEnd"/>
      <w:r w:rsidR="004E57D0">
        <w:t xml:space="preserve"> achieved remarkable results in the ImageNet competition (ILSVRC2012) using a convolutional neural network (CNN) </w:t>
      </w:r>
      <w:r w:rsidR="00EB512A" w:rsidRPr="00EB512A">
        <w:fldChar w:fldCharType="begin" w:fldLock="1"/>
      </w:r>
      <w:r w:rsidR="00F778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EB512A">
        <w:fldChar w:fldCharType="separate"/>
      </w:r>
      <w:r w:rsidR="00BC42C5" w:rsidRPr="00BC42C5">
        <w:rPr>
          <w:noProof/>
        </w:rPr>
        <w:t>[3]</w:t>
      </w:r>
      <w:r w:rsidR="00EB512A" w:rsidRPr="00EB512A">
        <w:fldChar w:fldCharType="end"/>
      </w:r>
      <w:r w:rsidR="004E57D0" w:rsidRPr="00EB512A">
        <w:t xml:space="preserve">. </w:t>
      </w:r>
      <w:r w:rsidR="004E57D0">
        <w:t xml:space="preserve">But the pioneer of CNNs goes to Yann </w:t>
      </w:r>
      <w:proofErr w:type="spellStart"/>
      <w:r w:rsidR="004E57D0">
        <w:t>LeCun</w:t>
      </w:r>
      <w:proofErr w:type="spellEnd"/>
      <w:r w:rsidR="00CB5472">
        <w:t xml:space="preserve"> </w:t>
      </w:r>
      <w:r w:rsidR="00CB5472">
        <w:fldChar w:fldCharType="begin" w:fldLock="1"/>
      </w:r>
      <w:r w:rsidR="00F778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fldChar w:fldCharType="separate"/>
      </w:r>
      <w:r w:rsidR="00BC42C5" w:rsidRPr="00BC42C5">
        <w:rPr>
          <w:noProof/>
        </w:rPr>
        <w:t>[4]</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 xml:space="preserve">the lack of available data and the second due to bad performance in hardware. </w:t>
      </w:r>
      <w:r w:rsidR="002258A6">
        <w:t>So,</w:t>
      </w:r>
      <w:r w:rsidR="004E57D0">
        <w:t xml:space="preserve">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756EFBA3"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fldChar w:fldCharType="separate"/>
      </w:r>
      <w:r w:rsidR="00BC42C5" w:rsidRPr="00BC42C5">
        <w:rPr>
          <w:noProof/>
        </w:rPr>
        <w:t>[5]</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w:t>
      </w:r>
      <w:r w:rsidR="002258A6">
        <w:t xml:space="preserve">the </w:t>
      </w:r>
      <w:r w:rsidR="00E92388" w:rsidRPr="005E08C8">
        <w:t xml:space="preserve">generator generates </w:t>
      </w:r>
      <w:r w:rsidR="00E92388" w:rsidRPr="005E08C8">
        <w:lastRenderedPageBreak/>
        <w:t xml:space="preserve">fake data while </w:t>
      </w:r>
      <w:r w:rsidR="002258A6">
        <w:t xml:space="preserve">the </w:t>
      </w:r>
      <w:r w:rsidR="00E92388" w:rsidRPr="005E08C8">
        <w:t>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497EAED2" w14:textId="77777777" w:rsidR="002B3670" w:rsidRDefault="00CB5472" w:rsidP="002B3670">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5EC99C72" w:rsidR="00CB5472" w:rsidRPr="00611D77" w:rsidRDefault="002B3670" w:rsidP="002B3670">
      <w:pPr>
        <w:pStyle w:val="Caption"/>
        <w:jc w:val="center"/>
        <w:rPr>
          <w:color w:val="auto"/>
          <w:sz w:val="24"/>
          <w:szCs w:val="24"/>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a) input image. (b) style image. (c) output image</w:t>
      </w:r>
    </w:p>
    <w:p w14:paraId="6693A3B1" w14:textId="5EDCEB85" w:rsidR="00B86166" w:rsidRDefault="00B86166" w:rsidP="00B86166">
      <w:r w:rsidRPr="00744E24">
        <w:t xml:space="preserve">Last year (2018) all Artificial intelligence news </w:t>
      </w:r>
      <w:r>
        <w:fldChar w:fldCharType="begin" w:fldLock="1"/>
      </w:r>
      <w:r w:rsidR="00F7780F">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6]","plainTextFormattedCitation":"[6]","previouslyFormattedCitation":"[6]"},"properties":{"noteIndex":0},"schema":"https://github.com/citation-style-language/schema/raw/master/csl-citation.json"}</w:instrText>
      </w:r>
      <w:r>
        <w:fldChar w:fldCharType="separate"/>
      </w:r>
      <w:r w:rsidR="00BC42C5" w:rsidRPr="00BC42C5">
        <w:rPr>
          <w:noProof/>
        </w:rPr>
        <w:t>[6]</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6BCF692D" w:rsidR="00B86166" w:rsidRPr="00744E24" w:rsidRDefault="00B86166" w:rsidP="00B86166">
      <w:r>
        <w:lastRenderedPageBreak/>
        <w:t xml:space="preserve">Perhaps the first successful neural style transfer paper was published in 2015 by </w:t>
      </w:r>
      <w:r>
        <w:fldChar w:fldCharType="begin" w:fldLock="1"/>
      </w:r>
      <w:r w:rsidR="00F7780F">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7]","plainTextFormattedCitation":"[7]","previouslyFormattedCitation":"[7]"},"properties":{"noteIndex":0},"schema":"https://github.com/citation-style-language/schema/raw/master/csl-citation.json"}</w:instrText>
      </w:r>
      <w:r>
        <w:fldChar w:fldCharType="separate"/>
      </w:r>
      <w:r w:rsidR="00BC42C5" w:rsidRPr="00BC42C5">
        <w:rPr>
          <w:noProof/>
        </w:rPr>
        <w:t>[7]</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9F426B">
      <w:pPr>
        <w:pStyle w:val="Heading2"/>
        <w:numPr>
          <w:ilvl w:val="1"/>
          <w:numId w:val="30"/>
        </w:numPr>
      </w:pPr>
      <w:bookmarkStart w:id="7" w:name="_Toc51534326"/>
      <w:r w:rsidRPr="006B18C6">
        <w:t>Backgrounds</w:t>
      </w:r>
      <w:bookmarkEnd w:id="7"/>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836C21">
      <w:pPr>
        <w:pStyle w:val="Heading3"/>
      </w:pPr>
      <w:bookmarkStart w:id="8" w:name="_Toc51534327"/>
      <w:r>
        <w:t>Generative Adversarial Networks</w:t>
      </w:r>
      <w:bookmarkEnd w:id="8"/>
    </w:p>
    <w:p w14:paraId="2DF5116C" w14:textId="09159137" w:rsidR="00997C2A" w:rsidRDefault="00BB05D4" w:rsidP="00997C2A">
      <w:r>
        <w:t>GAN (</w:t>
      </w:r>
      <w:r w:rsidR="00AC5488">
        <w:t>Generative Adversarial Networks</w:t>
      </w:r>
      <w:r>
        <w:t>)</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61797CC1"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w:t>
      </w:r>
      <w:r w:rsidR="00817FC0">
        <w:t>t</w:t>
      </w:r>
      <w:r w:rsidR="005D7E9C" w:rsidRPr="005D7E9C">
        <w:t>he goal is to produce new data close to that</w:t>
      </w:r>
      <w:r w:rsidR="005D7E9C">
        <w:t xml:space="preserve"> of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6A8A0BB8" w14:textId="77777777" w:rsidR="002B3670" w:rsidRDefault="00026014" w:rsidP="0055259C">
      <w:r w:rsidRPr="00B07A68">
        <w:lastRenderedPageBreak/>
        <w:t xml:space="preserve">The second </w:t>
      </w:r>
      <w:r>
        <w:t>Network</w:t>
      </w:r>
      <w:r w:rsidRPr="00B07A68">
        <w:t xml:space="preserve"> is </w:t>
      </w:r>
      <w:r>
        <w:t>entitled</w:t>
      </w:r>
      <w:r w:rsidRPr="00B07A68">
        <w:t xml:space="preserve"> the </w:t>
      </w:r>
      <w:r w:rsidRPr="0048055F">
        <w:rPr>
          <w:rStyle w:val="Strong"/>
          <w:b w:val="0"/>
          <w:bCs w:val="0"/>
        </w:rPr>
        <w:t>Discriminator</w:t>
      </w:r>
      <w:r w:rsidRPr="00B07A68">
        <w:t>. This model’s goal is to recognize if an input data is ‘</w:t>
      </w:r>
      <w:r w:rsidRPr="00B07A68">
        <w:rPr>
          <w:rStyle w:val="Emphasis"/>
        </w:rPr>
        <w:t>real’ — </w:t>
      </w:r>
      <w:r w:rsidR="0033032F" w:rsidRPr="00B07A68">
        <w:t>goes</w:t>
      </w:r>
      <w:r w:rsidRPr="00B07A68">
        <w:t xml:space="preserve"> to the original dataset — or if it is ‘</w:t>
      </w:r>
      <w:r w:rsidRPr="00B07A68">
        <w:rPr>
          <w:rStyle w:val="Emphasis"/>
        </w:rPr>
        <w:t>fake’</w:t>
      </w:r>
      <w:r w:rsidRPr="00B07A68">
        <w:t xml:space="preserve"> — generated by a </w:t>
      </w:r>
      <w:r w:rsidR="0033032F" w:rsidRPr="00B07A68">
        <w:t>falsifier</w:t>
      </w:r>
      <w:r w:rsidRPr="00B07A68">
        <w:t xml:space="preserve"> Generator Network. In this scenario, a Discriminator is </w:t>
      </w:r>
      <w:r w:rsidR="00071A18" w:rsidRPr="00B07A68">
        <w:t>corresponding</w:t>
      </w:r>
      <w:r w:rsidRPr="00B07A68">
        <w:t xml:space="preserve"> to the </w:t>
      </w:r>
      <w:r w:rsidR="00B44282" w:rsidRPr="00B07A68">
        <w:t xml:space="preserve">law enforcement </w:t>
      </w:r>
      <w:r w:rsidR="00B44282">
        <w:t>agent</w:t>
      </w:r>
      <w:r w:rsidRPr="00B07A68">
        <w:t xml:space="preserve"> (or an art expert), which tries to </w:t>
      </w:r>
      <w:r w:rsidR="00B44282" w:rsidRPr="00B07A68">
        <w:t>spot</w:t>
      </w:r>
      <w:r w:rsidRPr="00B07A68">
        <w:t xml:space="preserve"> artworks as truthful or fraud.</w:t>
      </w:r>
      <w:r w:rsidR="0055259C">
        <w:t xml:space="preserve"> Successful training of a GAN requires reaching an equilibrium state between two opposing objectives, unlike CNN or Long Short-Term </w:t>
      </w:r>
    </w:p>
    <w:p w14:paraId="54B12FDD" w14:textId="40837794" w:rsidR="00026014" w:rsidRPr="00B07A68" w:rsidRDefault="0055259C" w:rsidP="0055259C">
      <w:r>
        <w:t xml:space="preserve">Memory (LSTM) where the training objective is to minimize or maximize the value of a single </w:t>
      </w:r>
      <w:r w:rsidR="002B3670">
        <w:rPr>
          <w:noProof/>
        </w:rPr>
        <mc:AlternateContent>
          <mc:Choice Requires="wps">
            <w:drawing>
              <wp:anchor distT="0" distB="0" distL="114300" distR="114300" simplePos="0" relativeHeight="251805696" behindDoc="0" locked="0" layoutInCell="1" allowOverlap="1" wp14:anchorId="0E8F33FF" wp14:editId="4371FF49">
                <wp:simplePos x="0" y="0"/>
                <wp:positionH relativeFrom="column">
                  <wp:posOffset>1261110</wp:posOffset>
                </wp:positionH>
                <wp:positionV relativeFrom="paragraph">
                  <wp:posOffset>134620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BBBF9E5" w:rsidR="00EF66F5" w:rsidRPr="00611D77" w:rsidRDefault="00EF66F5" w:rsidP="002B3670">
                            <w:pPr>
                              <w:pStyle w:val="Caption"/>
                              <w:jc w:val="center"/>
                              <w:rPr>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99.3pt;margin-top:106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" stroked="f">
                <v:textbox style="mso-fit-shape-to-text:t" inset="0,0,0,0">
                  <w:txbxContent>
                    <w:p w14:paraId="5AB72E99" w14:textId="5BBBF9E5" w:rsidR="00EF66F5" w:rsidRPr="00611D77" w:rsidRDefault="00EF66F5" w:rsidP="002B3670">
                      <w:pPr>
                        <w:pStyle w:val="Caption"/>
                        <w:jc w:val="center"/>
                        <w:rPr>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p>
                  </w:txbxContent>
                </v:textbox>
                <w10:wrap type="topAndBottom"/>
              </v:shape>
            </w:pict>
          </mc:Fallback>
        </mc:AlternateConten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t>loss function.</w:t>
      </w:r>
    </w:p>
    <w:p w14:paraId="51E52FC7" w14:textId="43AC94C6" w:rsidR="00026014" w:rsidRDefault="00026014" w:rsidP="006B18C6">
      <w:pPr>
        <w:pStyle w:val="Heading4"/>
      </w:pPr>
      <w:r w:rsidRPr="006B18C6">
        <w:t>Conditional</w:t>
      </w:r>
      <w:r>
        <w:t xml:space="preserve"> GAN</w:t>
      </w:r>
    </w:p>
    <w:p w14:paraId="58749005" w14:textId="2C81BF9C" w:rsidR="00021215" w:rsidRPr="00567B00" w:rsidRDefault="001310C2" w:rsidP="00567B00">
      <w:bookmarkStart w:id="9" w:name="_Toc47219613"/>
      <w:r w:rsidRPr="00567B00">
        <w:t>The conditional GAN</w:t>
      </w:r>
      <w:r w:rsidR="00194262" w:rsidRPr="00567B00">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rsidR="00194262" w:rsidRPr="00567B00">
        <w:fldChar w:fldCharType="separate"/>
      </w:r>
      <w:r w:rsidR="00BC42C5" w:rsidRPr="00BC42C5">
        <w:rPr>
          <w:noProof/>
        </w:rPr>
        <w:t>[10]</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194262" w:rsidRPr="00567B00">
        <w:fldChar w:fldCharType="separate"/>
      </w:r>
      <w:r w:rsidR="00BC42C5" w:rsidRPr="00BC42C5">
        <w:rPr>
          <w:noProof/>
        </w:rPr>
        <w:t>[5]</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 xml:space="preserve">by </w:t>
      </w:r>
      <w:r w:rsidR="002258A6">
        <w:t xml:space="preserve">the </w:t>
      </w:r>
      <w:r w:rsidR="00660F9E" w:rsidRPr="00567B00">
        <w:t>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 xml:space="preserve">meaning to generate the fake data </w:t>
      </w:r>
      <w:proofErr w:type="spellStart"/>
      <w:r w:rsidRPr="00567B00">
        <w:t>cGAN</w:t>
      </w:r>
      <w:proofErr w:type="spellEnd"/>
      <w:r w:rsidRPr="00567B00">
        <w:t xml:space="preserve">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r w:rsidR="00EF66F5">
        <w:fldChar w:fldCharType="begin"/>
      </w:r>
      <w:r w:rsidR="00EF66F5">
        <w:instrText xml:space="preserve"> STYLEREF 1 \s </w:instrText>
      </w:r>
      <w:r w:rsidR="00EF66F5">
        <w:fldChar w:fldCharType="separate"/>
      </w:r>
      <w:r w:rsidR="0092595D">
        <w:rPr>
          <w:noProof/>
        </w:rPr>
        <w:t>1</w:t>
      </w:r>
      <w:r w:rsidR="00EF66F5">
        <w:rPr>
          <w:noProof/>
        </w:rPr>
        <w:fldChar w:fldCharType="end"/>
      </w:r>
      <w:r w:rsidR="0092595D">
        <w:noBreakHyphen/>
      </w:r>
      <w:r w:rsidR="00EF66F5">
        <w:fldChar w:fldCharType="begin"/>
      </w:r>
      <w:r w:rsidR="00EF66F5">
        <w:instrText xml:space="preserve"> SEQ Figure \* ARABIC \s 1 </w:instrText>
      </w:r>
      <w:r w:rsidR="00EF66F5">
        <w:fldChar w:fldCharType="separate"/>
      </w:r>
      <w:r w:rsidR="0092595D">
        <w:rPr>
          <w:noProof/>
        </w:rPr>
        <w:t>3</w:t>
      </w:r>
      <w:r w:rsidR="00EF66F5">
        <w:rPr>
          <w:noProof/>
        </w:rPr>
        <w:fldChar w:fldCharType="end"/>
      </w:r>
      <w:r w:rsidRPr="00567B00">
        <w:t>.</w:t>
      </w:r>
      <w:bookmarkEnd w:id="9"/>
    </w:p>
    <w:p w14:paraId="4EA185B4" w14:textId="3F2FD228" w:rsidR="00895771" w:rsidRDefault="00895771" w:rsidP="00895771">
      <w:pPr>
        <w:pStyle w:val="Heading4"/>
      </w:pPr>
      <w:r>
        <w:t xml:space="preserve">Video to video </w:t>
      </w:r>
      <w:r w:rsidRPr="00E23AD3">
        <w:t>transfer</w:t>
      </w:r>
      <w:r>
        <w:t xml:space="preserve">  </w:t>
      </w:r>
    </w:p>
    <w:p w14:paraId="56B229A1" w14:textId="77C01CC1"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w:t>
      </w:r>
      <w:r w:rsidR="00D24175">
        <w:t xml:space="preserve">the </w:t>
      </w:r>
      <w:r>
        <w:t xml:space="preserve">human face </w:t>
      </w:r>
      <w:r>
        <w:fldChar w:fldCharType="begin" w:fldLock="1"/>
      </w:r>
      <w:r w:rsidR="00F7780F">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1]","plainTextFormattedCitation":"[11]","previouslyFormattedCitation":"[11]"},"properties":{"noteIndex":0},"schema":"https://github.com/citation-style-language/schema/raw/master/csl-citation.json"}</w:instrText>
      </w:r>
      <w:r>
        <w:fldChar w:fldCharType="separate"/>
      </w:r>
      <w:r w:rsidR="00BC42C5" w:rsidRPr="00BC42C5">
        <w:rPr>
          <w:noProof/>
        </w:rPr>
        <w:t>[11]</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use conditional GAN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which works enforcing cycle consistency </w:t>
      </w:r>
      <w:r w:rsidR="00E22C96">
        <w:t xml:space="preserve">for </w:t>
      </w:r>
      <w:r w:rsidR="00C41426">
        <w:t xml:space="preserve">the </w:t>
      </w:r>
      <w:r>
        <w:t>unpaired image.</w:t>
      </w:r>
    </w:p>
    <w:p w14:paraId="571617AA" w14:textId="02D6BF5F" w:rsidR="00CE50D2" w:rsidRDefault="001C1FA8" w:rsidP="00267F4A">
      <w:r>
        <w:t xml:space="preserve">The recent state of artwork work </w:t>
      </w:r>
      <w:proofErr w:type="spellStart"/>
      <w:r>
        <w:t>ReCycle</w:t>
      </w:r>
      <w:proofErr w:type="spellEnd"/>
      <w:r>
        <w:t xml:space="preserve"> GAN by Bansal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motivated by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189CE94E" w:rsidR="001C1FA8" w:rsidRDefault="001C1FA8" w:rsidP="009F426B">
      <w:pPr>
        <w:pStyle w:val="Heading2"/>
      </w:pPr>
      <w:bookmarkStart w:id="10" w:name="_Toc51534328"/>
      <w:bookmarkEnd w:id="6"/>
      <w:r>
        <w:t>Motivation</w:t>
      </w:r>
      <w:bookmarkEnd w:id="10"/>
    </w:p>
    <w:p w14:paraId="4F6803FF" w14:textId="43E14ECB" w:rsidR="005C17D5" w:rsidRPr="009920C8" w:rsidRDefault="00753828" w:rsidP="00DF45B5">
      <w:r w:rsidRPr="009920C8">
        <w:t>Recent</w:t>
      </w:r>
      <w:r w:rsidR="00DD077B" w:rsidRPr="009920C8">
        <w:t xml:space="preserve"> deep learning</w:t>
      </w:r>
      <w:r w:rsidR="002358CF" w:rsidRPr="009920C8">
        <w:t xml:space="preserve"> </w:t>
      </w:r>
      <w:r w:rsidR="0015370C" w:rsidRPr="009920C8">
        <w:t>achievement</w:t>
      </w:r>
      <w:r w:rsidR="00DD077B" w:rsidRPr="009920C8">
        <w:t xml:space="preserve"> </w:t>
      </w:r>
      <w:r w:rsidR="002358CF" w:rsidRPr="009920C8">
        <w:t xml:space="preserve">has </w:t>
      </w:r>
      <w:r w:rsidR="0022564E" w:rsidRPr="009920C8">
        <w:t xml:space="preserve">been </w:t>
      </w:r>
      <w:r w:rsidR="00DD077B" w:rsidRPr="009920C8">
        <w:t xml:space="preserve">done because of </w:t>
      </w:r>
      <w:r w:rsidR="002358CF" w:rsidRPr="009920C8">
        <w:t xml:space="preserve">the </w:t>
      </w:r>
      <w:r w:rsidR="00DD077B" w:rsidRPr="009920C8">
        <w:t>huge amount of data available now</w:t>
      </w:r>
      <w:r w:rsidR="002358CF" w:rsidRPr="009920C8">
        <w:t>a</w:t>
      </w:r>
      <w:r w:rsidR="00DD077B" w:rsidRPr="009920C8">
        <w:t xml:space="preserve">days, but </w:t>
      </w:r>
      <w:r w:rsidR="005C17D5" w:rsidRPr="009920C8">
        <w:t>still there</w:t>
      </w:r>
      <w:r w:rsidR="0030288C" w:rsidRPr="009920C8">
        <w:t xml:space="preserve"> </w:t>
      </w:r>
      <w:r w:rsidR="002258A6" w:rsidRPr="009920C8">
        <w:t>is</w:t>
      </w:r>
      <w:r w:rsidR="0030288C" w:rsidRPr="009920C8">
        <w:t xml:space="preserve"> a </w:t>
      </w:r>
      <w:r w:rsidR="00DD077B" w:rsidRPr="009920C8">
        <w:t xml:space="preserve">big problem to collect data </w:t>
      </w:r>
      <w:r w:rsidR="002358CF" w:rsidRPr="009920C8">
        <w:t>e</w:t>
      </w:r>
      <w:r w:rsidR="00DD077B" w:rsidRPr="009920C8">
        <w:t xml:space="preserve">specially when we need paired data </w:t>
      </w:r>
      <w:r w:rsidR="001157A4" w:rsidRPr="009920C8">
        <w:t>set (</w:t>
      </w:r>
      <w:r w:rsidR="006F7F02" w:rsidRPr="009920C8">
        <w:t xml:space="preserve">such as </w:t>
      </w:r>
      <w:r w:rsidR="001157A4" w:rsidRPr="009920C8">
        <w:t xml:space="preserve">day and night) </w:t>
      </w:r>
      <w:r w:rsidR="0030288C" w:rsidRPr="009920C8">
        <w:t>since</w:t>
      </w:r>
      <w:r w:rsidR="001157A4" w:rsidRPr="009920C8">
        <w:t xml:space="preserve"> capturing dataset</w:t>
      </w:r>
      <w:r w:rsidR="00576712" w:rsidRPr="009920C8">
        <w:t>s</w:t>
      </w:r>
      <w:r w:rsidR="001157A4" w:rsidRPr="009920C8">
        <w:t xml:space="preserve"> in two</w:t>
      </w:r>
      <w:r w:rsidR="00576712" w:rsidRPr="009920C8">
        <w:t xml:space="preserve"> (or more) </w:t>
      </w:r>
      <w:r w:rsidR="001157A4" w:rsidRPr="009920C8">
        <w:t>completely different environment</w:t>
      </w:r>
      <w:r w:rsidR="002358CF" w:rsidRPr="009920C8">
        <w:t>s</w:t>
      </w:r>
      <w:r w:rsidR="001157A4" w:rsidRPr="009920C8">
        <w:t xml:space="preserve"> is </w:t>
      </w:r>
      <w:r w:rsidR="00576712" w:rsidRPr="009920C8">
        <w:t>dreadful</w:t>
      </w:r>
      <w:r w:rsidR="005A617F" w:rsidRPr="009920C8">
        <w:t xml:space="preserve">. </w:t>
      </w:r>
      <w:r w:rsidR="00046D79" w:rsidRPr="009920C8">
        <w:t>T</w:t>
      </w:r>
      <w:r w:rsidR="005A617F" w:rsidRPr="009920C8">
        <w:t>his thesis work plan to improve video to video transfer</w:t>
      </w:r>
      <w:r w:rsidR="00576712" w:rsidRPr="009920C8">
        <w:t xml:space="preserve"> which is one of the mechanisms to overcome such problems</w:t>
      </w:r>
      <w:r w:rsidR="005A617F" w:rsidRPr="009920C8">
        <w:t xml:space="preserve"> </w:t>
      </w:r>
      <w:r w:rsidR="00576712" w:rsidRPr="009920C8">
        <w:t xml:space="preserve">and </w:t>
      </w:r>
      <w:r w:rsidR="005A617F" w:rsidRPr="009920C8">
        <w:t xml:space="preserve">it could have </w:t>
      </w:r>
      <w:r w:rsidR="002358CF" w:rsidRPr="009920C8">
        <w:t xml:space="preserve">a </w:t>
      </w:r>
      <w:r w:rsidR="005A617F" w:rsidRPr="009920C8">
        <w:t xml:space="preserve">great impact </w:t>
      </w:r>
      <w:r w:rsidR="002358CF" w:rsidRPr="009920C8">
        <w:t>o</w:t>
      </w:r>
      <w:r w:rsidR="005A617F" w:rsidRPr="009920C8">
        <w:t>n</w:t>
      </w:r>
      <w:r w:rsidR="001157A4" w:rsidRPr="009920C8">
        <w:t xml:space="preserve"> </w:t>
      </w:r>
      <w:r w:rsidR="005A617F" w:rsidRPr="009920C8">
        <w:t xml:space="preserve">computer vision and deep learning society. </w:t>
      </w:r>
    </w:p>
    <w:p w14:paraId="574E7E84" w14:textId="0F919EBE" w:rsidR="00DF45B5" w:rsidRPr="009920C8" w:rsidRDefault="005A617F" w:rsidP="00DF45B5">
      <w:r w:rsidRPr="009920C8">
        <w:t xml:space="preserve">Even though </w:t>
      </w:r>
      <w:r w:rsidR="00C37D2A" w:rsidRPr="009920C8">
        <w:t>this work</w:t>
      </w:r>
      <w:r w:rsidRPr="009920C8">
        <w:t xml:space="preserve"> focused </w:t>
      </w:r>
      <w:r w:rsidR="00C41426" w:rsidRPr="009920C8">
        <w:t>on</w:t>
      </w:r>
      <w:r w:rsidRPr="009920C8">
        <w:t xml:space="preserve"> </w:t>
      </w:r>
      <w:r w:rsidR="00C37D2A" w:rsidRPr="009920C8">
        <w:t>un</w:t>
      </w:r>
      <w:r w:rsidRPr="009920C8">
        <w:t xml:space="preserve">pair dataset there is one major addition this thesis work could </w:t>
      </w:r>
      <w:r w:rsidR="00576712" w:rsidRPr="009920C8">
        <w:t xml:space="preserve">back </w:t>
      </w:r>
      <w:r w:rsidRPr="009920C8">
        <w:t xml:space="preserve">specifically in data augmentation to improve data </w:t>
      </w:r>
      <w:r w:rsidR="00576712" w:rsidRPr="009920C8">
        <w:t xml:space="preserve">insufficiency in </w:t>
      </w:r>
      <w:r w:rsidRPr="009920C8">
        <w:t>deep learning</w:t>
      </w:r>
      <w:r w:rsidR="00576712" w:rsidRPr="009920C8">
        <w:t xml:space="preserve"> so as to improve convergence</w:t>
      </w:r>
      <w:r w:rsidRPr="009920C8">
        <w:t xml:space="preserve"> </w:t>
      </w:r>
      <w:r w:rsidR="007003BF" w:rsidRPr="009920C8">
        <w:t>experience</w:t>
      </w:r>
      <w:r w:rsidR="00576712" w:rsidRPr="009920C8">
        <w:t>.</w:t>
      </w:r>
      <w:r w:rsidR="007003BF" w:rsidRPr="009920C8">
        <w:t xml:space="preserve"> </w:t>
      </w:r>
      <w:r w:rsidR="00D45520" w:rsidRPr="009920C8">
        <w:t>since</w:t>
      </w:r>
      <w:r w:rsidR="007003BF" w:rsidRPr="009920C8">
        <w:t xml:space="preserve"> there is still </w:t>
      </w:r>
      <w:r w:rsidR="006B09AA" w:rsidRPr="009920C8">
        <w:t xml:space="preserve">no enough </w:t>
      </w:r>
      <w:r w:rsidR="007003BF" w:rsidRPr="009920C8">
        <w:t>data</w:t>
      </w:r>
      <w:r w:rsidR="006B09AA" w:rsidRPr="009920C8">
        <w:t xml:space="preserve"> in many computer vision problem</w:t>
      </w:r>
      <w:r w:rsidR="002358CF" w:rsidRPr="009920C8">
        <w:t>s</w:t>
      </w:r>
      <w:r w:rsidR="007003BF" w:rsidRPr="009920C8">
        <w:t>.</w:t>
      </w:r>
      <w:r w:rsidR="006B09AA" w:rsidRPr="009920C8">
        <w:t xml:space="preserve"> this issue </w:t>
      </w:r>
      <w:r w:rsidR="00055DAD" w:rsidRPr="009920C8">
        <w:t>remains</w:t>
      </w:r>
      <w:r w:rsidR="006B09AA" w:rsidRPr="009920C8">
        <w:t xml:space="preserve"> one of the </w:t>
      </w:r>
      <w:r w:rsidR="00071A18" w:rsidRPr="009920C8">
        <w:t>extreme</w:t>
      </w:r>
      <w:r w:rsidR="00C41426" w:rsidRPr="009920C8">
        <w:t>ly</w:t>
      </w:r>
      <w:r w:rsidR="006B09AA" w:rsidRPr="009920C8">
        <w:t xml:space="preserve"> challenging problem</w:t>
      </w:r>
      <w:r w:rsidR="002358CF" w:rsidRPr="009920C8">
        <w:t>s</w:t>
      </w:r>
      <w:r w:rsidR="006B09AA" w:rsidRPr="009920C8">
        <w:t xml:space="preserve"> in computer vision when </w:t>
      </w:r>
      <w:r w:rsidR="002358CF" w:rsidRPr="009920C8">
        <w:t xml:space="preserve">the </w:t>
      </w:r>
      <w:r w:rsidR="006B09AA" w:rsidRPr="009920C8">
        <w:t>real</w:t>
      </w:r>
      <w:r w:rsidR="002358CF" w:rsidRPr="009920C8">
        <w:t>-</w:t>
      </w:r>
      <w:r w:rsidR="006B09AA" w:rsidRPr="009920C8">
        <w:t>life scenario is considered. This study tr</w:t>
      </w:r>
      <w:r w:rsidR="002358CF" w:rsidRPr="009920C8">
        <w:t>ies</w:t>
      </w:r>
      <w:r w:rsidR="006B09AA" w:rsidRPr="009920C8">
        <w:t xml:space="preserve"> to solve </w:t>
      </w:r>
      <w:r w:rsidR="0022564E" w:rsidRPr="009920C8">
        <w:t xml:space="preserve">the </w:t>
      </w:r>
      <w:r w:rsidR="00BF3BC7" w:rsidRPr="009920C8">
        <w:t xml:space="preserve">video temporal discontinuity </w:t>
      </w:r>
      <w:r w:rsidR="006B09AA" w:rsidRPr="009920C8">
        <w:t>problem by extending solutions presented in previous works</w:t>
      </w:r>
      <w:r w:rsidR="00E8173E" w:rsidRPr="009920C8">
        <w:t xml:space="preserve"> </w:t>
      </w:r>
      <w:r w:rsidR="00E8173E" w:rsidRPr="009920C8">
        <w:fldChar w:fldCharType="begin" w:fldLock="1"/>
      </w:r>
      <w:r w:rsidR="00F7780F" w:rsidRPr="009920C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2], [13]","plainTextFormattedCitation":"[12], [13]","previouslyFormattedCitation":"[12], [13]"},"properties":{"noteIndex":0},"schema":"https://github.com/citation-style-language/schema/raw/master/csl-citation.json"}</w:instrText>
      </w:r>
      <w:r w:rsidR="00E8173E" w:rsidRPr="009920C8">
        <w:fldChar w:fldCharType="separate"/>
      </w:r>
      <w:r w:rsidR="00BC42C5" w:rsidRPr="009920C8">
        <w:rPr>
          <w:noProof/>
        </w:rPr>
        <w:t>[12], [13]</w:t>
      </w:r>
      <w:r w:rsidR="00E8173E" w:rsidRPr="009920C8">
        <w:fldChar w:fldCharType="end"/>
      </w:r>
      <w:r w:rsidR="006B09AA" w:rsidRPr="009920C8">
        <w:t xml:space="preserve"> </w:t>
      </w:r>
      <w:r w:rsidR="009F597E" w:rsidRPr="009920C8">
        <w:t>explicitly</w:t>
      </w:r>
      <w:r w:rsidR="006B09AA" w:rsidRPr="009920C8">
        <w:t xml:space="preserve"> for </w:t>
      </w:r>
      <w:r w:rsidR="002358CF" w:rsidRPr="009920C8">
        <w:t xml:space="preserve">a </w:t>
      </w:r>
      <w:r w:rsidR="006B09AA" w:rsidRPr="009920C8">
        <w:t>video to video translation.</w:t>
      </w:r>
    </w:p>
    <w:p w14:paraId="7FAD9DE8" w14:textId="0A6C240E" w:rsidR="001C1FA8" w:rsidRDefault="001C1FA8" w:rsidP="009F426B">
      <w:pPr>
        <w:pStyle w:val="Heading2"/>
      </w:pPr>
      <w:bookmarkStart w:id="11" w:name="_Toc51534329"/>
      <w:r w:rsidRPr="00597B94">
        <w:t>Statement of the Problem</w:t>
      </w:r>
      <w:bookmarkEnd w:id="11"/>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w:t>
      </w:r>
      <w:r>
        <w:rPr>
          <w:rFonts w:eastAsiaTheme="minorEastAsia"/>
        </w:rPr>
        <w:lastRenderedPageBreak/>
        <w:t xml:space="preserve">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w:t>
      </w:r>
      <w:proofErr w:type="spellStart"/>
      <w:r>
        <w:rPr>
          <w:rFonts w:eastAsiaTheme="minorEastAsia"/>
        </w:rPr>
        <w:t>eo</w:t>
      </w:r>
      <w:proofErr w:type="spellEnd"/>
      <w:r>
        <w:rPr>
          <w:rFonts w:eastAsiaTheme="minorEastAsia"/>
        </w:rPr>
        <w:t xml:space="preserve">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A10AF0"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claims </w:t>
      </w:r>
      <w:r w:rsidR="00201877" w:rsidRPr="004D6645">
        <w:rPr>
          <w:b/>
          <w:bCs/>
        </w:rPr>
        <w:t>“</w:t>
      </w:r>
      <w:r w:rsidRPr="004D6645">
        <w:rPr>
          <w:b/>
          <w:bCs/>
          <w:i/>
          <w:iCs/>
        </w:rPr>
        <w:t>video to video translation is under constraint</w:t>
      </w:r>
      <w:r w:rsidRPr="004D6645">
        <w:rPr>
          <w:b/>
          <w:bCs/>
        </w:rPr>
        <w:t>”</w:t>
      </w:r>
      <w:r>
        <w:t xml:space="preserve">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70D33142" w:rsidR="001C1FA8" w:rsidRDefault="001C1FA8" w:rsidP="001C1FA8">
      <w:r>
        <w:t xml:space="preserve">To do so an extensive experimental attempt </w:t>
      </w:r>
      <w:r w:rsidR="00B736C1">
        <w:t xml:space="preserve">was </w:t>
      </w:r>
      <w:r w:rsidR="00BB760C">
        <w:t>done</w:t>
      </w:r>
      <w:r>
        <w:t xml:space="preserve"> with the </w:t>
      </w:r>
      <w:r w:rsidR="006C4541">
        <w:t>purpose</w:t>
      </w:r>
      <w:r>
        <w:t xml:space="preserve"> of answer</w:t>
      </w:r>
      <w:r w:rsidR="006C4541">
        <w:t>ing</w:t>
      </w:r>
      <w:r>
        <w:t xml:space="preserve"> the following research question. </w:t>
      </w:r>
    </w:p>
    <w:p w14:paraId="772ABF4C" w14:textId="260D8C7C" w:rsidR="00923BDC" w:rsidRPr="00E8085A" w:rsidRDefault="006373F2" w:rsidP="00923BDC">
      <w:pPr>
        <w:pStyle w:val="ListParagraph"/>
        <w:numPr>
          <w:ilvl w:val="0"/>
          <w:numId w:val="2"/>
        </w:numPr>
        <w:rPr>
          <w:rStyle w:val="Emphasis"/>
          <w:highlight w:val="yellow"/>
        </w:rPr>
      </w:pPr>
      <w:r w:rsidRPr="00E8085A">
        <w:rPr>
          <w:rStyle w:val="Emphasis"/>
          <w:highlight w:val="yellow"/>
        </w:rPr>
        <w:t>Is adding additional constraint improve</w:t>
      </w:r>
      <w:r w:rsidR="00B736C1">
        <w:rPr>
          <w:rStyle w:val="Emphasis"/>
          <w:highlight w:val="yellow"/>
        </w:rPr>
        <w:t>s</w:t>
      </w:r>
      <w:r w:rsidRPr="00E8085A">
        <w:rPr>
          <w:rStyle w:val="Emphasis"/>
          <w:highlight w:val="yellow"/>
        </w:rPr>
        <w:t xml:space="preserve"> temporal coherency for video translation</w:t>
      </w:r>
      <w:r w:rsidR="00923BDC" w:rsidRPr="00E8085A">
        <w:rPr>
          <w:rStyle w:val="Emphasis"/>
          <w:highlight w:val="yellow"/>
        </w:rPr>
        <w:t>?</w:t>
      </w:r>
    </w:p>
    <w:p w14:paraId="160A1C5D" w14:textId="7115A45D" w:rsidR="008B5E4C" w:rsidRPr="00E8085A" w:rsidRDefault="001C1FA8" w:rsidP="00D47498">
      <w:pPr>
        <w:pStyle w:val="ListParagraph"/>
        <w:numPr>
          <w:ilvl w:val="0"/>
          <w:numId w:val="2"/>
        </w:numPr>
        <w:rPr>
          <w:i/>
          <w:iCs/>
          <w:highlight w:val="yellow"/>
        </w:rPr>
      </w:pPr>
      <w:r w:rsidRPr="00E8085A">
        <w:rPr>
          <w:i/>
          <w:iCs/>
          <w:highlight w:val="yellow"/>
        </w:rPr>
        <w:t xml:space="preserve">What is the effect of </w:t>
      </w:r>
      <w:r w:rsidR="006F6578" w:rsidRPr="00E8085A">
        <w:rPr>
          <w:i/>
          <w:iCs/>
          <w:highlight w:val="yellow"/>
        </w:rPr>
        <w:t>temporal cycle</w:t>
      </w:r>
      <w:r w:rsidRPr="00E8085A">
        <w:rPr>
          <w:i/>
          <w:iCs/>
          <w:highlight w:val="yellow"/>
        </w:rPr>
        <w:t xml:space="preserve"> consistency on </w:t>
      </w:r>
      <w:r w:rsidR="00B736C1">
        <w:rPr>
          <w:i/>
          <w:iCs/>
          <w:highlight w:val="yellow"/>
        </w:rPr>
        <w:t xml:space="preserve">the </w:t>
      </w:r>
      <w:r w:rsidRPr="00E8085A">
        <w:rPr>
          <w:i/>
          <w:iCs/>
          <w:highlight w:val="yellow"/>
        </w:rPr>
        <w:t>unsupervised video to video transfer?</w:t>
      </w:r>
    </w:p>
    <w:p w14:paraId="2E3989CE" w14:textId="118310FA" w:rsidR="001C1FA8" w:rsidRPr="000E70C0" w:rsidRDefault="00D70CDA" w:rsidP="009F426B">
      <w:pPr>
        <w:pStyle w:val="Heading2"/>
      </w:pPr>
      <w:bookmarkStart w:id="12" w:name="_Toc51534330"/>
      <w:r>
        <w:t xml:space="preserve">The </w:t>
      </w:r>
      <w:r w:rsidR="001C1FA8" w:rsidRPr="000E70C0">
        <w:t>Objective</w:t>
      </w:r>
      <w:r>
        <w:t xml:space="preserve"> o</w:t>
      </w:r>
      <w:r w:rsidR="00D82757">
        <w:t xml:space="preserve">f </w:t>
      </w:r>
      <w:r w:rsidR="00C41426">
        <w:t xml:space="preserve">the </w:t>
      </w:r>
      <w:r w:rsidR="00D82757">
        <w:t>Thesis</w:t>
      </w:r>
      <w:bookmarkEnd w:id="12"/>
    </w:p>
    <w:p w14:paraId="70687FD8" w14:textId="2A162342" w:rsidR="001C1FA8" w:rsidRDefault="001C1FA8" w:rsidP="00836C21">
      <w:pPr>
        <w:pStyle w:val="Heading3"/>
      </w:pPr>
      <w:bookmarkStart w:id="13" w:name="_Toc46601390"/>
      <w:bookmarkStart w:id="14" w:name="_Toc46601527"/>
      <w:bookmarkStart w:id="15" w:name="_Toc46746787"/>
      <w:bookmarkStart w:id="16" w:name="_Toc47207568"/>
      <w:bookmarkStart w:id="17" w:name="_Toc47231476"/>
      <w:bookmarkStart w:id="18" w:name="_Toc48646268"/>
      <w:bookmarkStart w:id="19" w:name="_Toc48646362"/>
      <w:bookmarkStart w:id="20" w:name="_Toc46601391"/>
      <w:bookmarkStart w:id="21" w:name="_Toc46601528"/>
      <w:bookmarkStart w:id="22" w:name="_Toc46746788"/>
      <w:bookmarkStart w:id="23" w:name="_Toc47207569"/>
      <w:bookmarkStart w:id="24" w:name="_Toc47231477"/>
      <w:bookmarkStart w:id="25" w:name="_Toc48646269"/>
      <w:bookmarkStart w:id="26" w:name="_Toc48646363"/>
      <w:bookmarkStart w:id="27" w:name="_Toc46601392"/>
      <w:bookmarkStart w:id="28" w:name="_Toc46601529"/>
      <w:bookmarkStart w:id="29" w:name="_Toc46746789"/>
      <w:bookmarkStart w:id="30" w:name="_Toc47207570"/>
      <w:bookmarkStart w:id="31" w:name="_Toc47231478"/>
      <w:bookmarkStart w:id="32" w:name="_Toc48646270"/>
      <w:bookmarkStart w:id="33" w:name="_Toc48646364"/>
      <w:bookmarkStart w:id="34" w:name="_Toc51534331"/>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r w:rsidRPr="009C166F">
        <w:t>General</w:t>
      </w:r>
      <w:r>
        <w:t xml:space="preserve"> Objective</w:t>
      </w:r>
      <w:bookmarkEnd w:id="34"/>
    </w:p>
    <w:p w14:paraId="73FD83C4" w14:textId="11F4E4C4"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00B736C1">
        <w:t xml:space="preserve">the </w:t>
      </w:r>
      <w:r w:rsidRPr="00C83A42">
        <w:rPr>
          <w:b/>
          <w:bCs/>
        </w:rPr>
        <w:t xml:space="preserve">video </w:t>
      </w:r>
      <w:r w:rsidRPr="00140D8E">
        <w:rPr>
          <w:b/>
          <w:bCs/>
        </w:rPr>
        <w:t>to video translation</w:t>
      </w:r>
      <w:r>
        <w:t xml:space="preserve">. This </w:t>
      </w:r>
      <w:r w:rsidR="00D70CDA">
        <w:t xml:space="preserve">work </w:t>
      </w:r>
      <w:r w:rsidR="00B736C1">
        <w:t xml:space="preserve">is </w:t>
      </w:r>
      <w:r w:rsidR="00D70CDA">
        <w:t>motivated by</w:t>
      </w:r>
      <w:r>
        <w:t xml:space="preserve">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w:t>
      </w:r>
      <w:proofErr w:type="spellStart"/>
      <w:r>
        <w:t>ReCycle</w:t>
      </w:r>
      <w:proofErr w:type="spellEnd"/>
      <w:r w:rsidR="00AC5123">
        <w:t>-</w:t>
      </w:r>
      <w:r>
        <w:t>GAN.</w:t>
      </w:r>
    </w:p>
    <w:p w14:paraId="5FB4F19C" w14:textId="7B61BC19" w:rsidR="001C1FA8" w:rsidRDefault="001C1FA8" w:rsidP="00836C21">
      <w:pPr>
        <w:pStyle w:val="Heading3"/>
      </w:pPr>
      <w:bookmarkStart w:id="35" w:name="_Toc51534332"/>
      <w:r>
        <w:t>Specific Objective</w:t>
      </w:r>
      <w:bookmarkEnd w:id="35"/>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74C71" w:rsidRDefault="00286CDE" w:rsidP="00D47498">
      <w:pPr>
        <w:pStyle w:val="ListParagraph"/>
        <w:numPr>
          <w:ilvl w:val="0"/>
          <w:numId w:val="1"/>
        </w:numPr>
      </w:pPr>
      <w:r w:rsidRPr="00C74C71">
        <w:t>Reviewing related works to understand the area and the works that are done by others.</w:t>
      </w:r>
    </w:p>
    <w:p w14:paraId="19B39A0F" w14:textId="511E2ECF" w:rsidR="00286CDE" w:rsidRPr="00C74C71" w:rsidRDefault="00DC10F7" w:rsidP="00D47498">
      <w:pPr>
        <w:pStyle w:val="ListParagraph"/>
        <w:numPr>
          <w:ilvl w:val="0"/>
          <w:numId w:val="1"/>
        </w:numPr>
      </w:pPr>
      <w:r w:rsidRPr="00C74C71">
        <w:t>Gather</w:t>
      </w:r>
      <w:r w:rsidR="00286CDE" w:rsidRPr="00C74C71">
        <w:t xml:space="preserve"> dataset for training and testing.</w:t>
      </w:r>
    </w:p>
    <w:p w14:paraId="3BA5CDCE" w14:textId="6A6E049B" w:rsidR="001C1FA8" w:rsidRPr="00C74C71" w:rsidRDefault="001C1FA8" w:rsidP="00D47498">
      <w:pPr>
        <w:pStyle w:val="ListParagraph"/>
        <w:numPr>
          <w:ilvl w:val="0"/>
          <w:numId w:val="1"/>
        </w:numPr>
      </w:pPr>
      <w:r w:rsidRPr="00C74C71">
        <w:t xml:space="preserve">To preprocess </w:t>
      </w:r>
      <w:r w:rsidR="002358CF" w:rsidRPr="00C74C71">
        <w:t xml:space="preserve">the </w:t>
      </w:r>
      <w:r w:rsidRPr="00C74C71">
        <w:t xml:space="preserve">dataset in order to enhance its quality. </w:t>
      </w:r>
    </w:p>
    <w:p w14:paraId="62D53366" w14:textId="4A8982AF" w:rsidR="001C1FA8" w:rsidRPr="00C74C71" w:rsidRDefault="001C1FA8" w:rsidP="00D47498">
      <w:pPr>
        <w:pStyle w:val="ListParagraph"/>
        <w:numPr>
          <w:ilvl w:val="0"/>
          <w:numId w:val="1"/>
        </w:numPr>
      </w:pPr>
      <w:r w:rsidRPr="00C74C71">
        <w:t xml:space="preserve">To </w:t>
      </w:r>
      <w:r w:rsidR="00A217C2" w:rsidRPr="00C74C71">
        <w:t>effectively e</w:t>
      </w:r>
      <w:r w:rsidR="00C41426" w:rsidRPr="00C74C71">
        <w:t>x</w:t>
      </w:r>
      <w:r w:rsidR="00A217C2" w:rsidRPr="00C74C71">
        <w:t xml:space="preserve">tract </w:t>
      </w:r>
      <w:r w:rsidRPr="00C74C71">
        <w:t xml:space="preserve">temporal information </w:t>
      </w:r>
      <w:r w:rsidR="00A217C2" w:rsidRPr="00C74C71">
        <w:t xml:space="preserve">from </w:t>
      </w:r>
      <w:r w:rsidR="00C41426" w:rsidRPr="00C74C71">
        <w:t xml:space="preserve">the </w:t>
      </w:r>
      <w:r w:rsidRPr="00C74C71">
        <w:t>video.</w:t>
      </w:r>
    </w:p>
    <w:p w14:paraId="2E4BCA31" w14:textId="31EA3B03" w:rsidR="001C1FA8" w:rsidRPr="00C74C71" w:rsidRDefault="001C1FA8" w:rsidP="00D47498">
      <w:pPr>
        <w:pStyle w:val="ListParagraph"/>
        <w:numPr>
          <w:ilvl w:val="0"/>
          <w:numId w:val="1"/>
        </w:numPr>
      </w:pPr>
      <w:r w:rsidRPr="00C74C71">
        <w:t xml:space="preserve">To design </w:t>
      </w:r>
      <w:r w:rsidR="002358CF" w:rsidRPr="00C74C71">
        <w:t xml:space="preserve">a </w:t>
      </w:r>
      <w:r w:rsidRPr="00C74C71">
        <w:t xml:space="preserve">deep learning </w:t>
      </w:r>
      <w:r w:rsidR="00837359" w:rsidRPr="00C74C71">
        <w:t xml:space="preserve">video translation </w:t>
      </w:r>
      <w:r w:rsidRPr="00C74C71">
        <w:t xml:space="preserve">model using </w:t>
      </w:r>
      <w:proofErr w:type="spellStart"/>
      <w:r w:rsidR="002358CF" w:rsidRPr="00C74C71">
        <w:t>K</w:t>
      </w:r>
      <w:r w:rsidRPr="00C74C71">
        <w:t>eras</w:t>
      </w:r>
      <w:proofErr w:type="spellEnd"/>
      <w:r w:rsidRPr="00C74C71">
        <w:t xml:space="preserve"> and </w:t>
      </w:r>
      <w:r w:rsidR="00F27F8E" w:rsidRPr="00C74C71">
        <w:t>TensorFlow</w:t>
      </w:r>
      <w:r w:rsidRPr="00C74C71">
        <w:t xml:space="preserve"> framework. </w:t>
      </w:r>
    </w:p>
    <w:p w14:paraId="2C9890A5" w14:textId="18674074" w:rsidR="001C1FA8" w:rsidRPr="00C74C71" w:rsidRDefault="001C1FA8" w:rsidP="00D47498">
      <w:pPr>
        <w:pStyle w:val="ListParagraph"/>
        <w:numPr>
          <w:ilvl w:val="0"/>
          <w:numId w:val="1"/>
        </w:numPr>
      </w:pPr>
      <w:r w:rsidRPr="00C74C71">
        <w:t xml:space="preserve">To </w:t>
      </w:r>
      <w:r w:rsidR="00DE0AAC" w:rsidRPr="00C74C71">
        <w:t>blend</w:t>
      </w:r>
      <w:r w:rsidRPr="00C74C71">
        <w:t xml:space="preserve"> spatial</w:t>
      </w:r>
      <w:r w:rsidR="007A700C" w:rsidRPr="00C74C71">
        <w:t xml:space="preserve"> Information and </w:t>
      </w:r>
      <w:r w:rsidRPr="00C74C71">
        <w:t xml:space="preserve">Temporal </w:t>
      </w:r>
      <w:r w:rsidR="007A700C" w:rsidRPr="00C74C71">
        <w:t>Information</w:t>
      </w:r>
      <w:r w:rsidRPr="00C74C71">
        <w:t xml:space="preserve">.  </w:t>
      </w:r>
    </w:p>
    <w:p w14:paraId="5183839F" w14:textId="4C20638D" w:rsidR="007126E5" w:rsidRPr="00C74C71" w:rsidRDefault="007126E5" w:rsidP="00D47498">
      <w:pPr>
        <w:pStyle w:val="ListParagraph"/>
        <w:numPr>
          <w:ilvl w:val="0"/>
          <w:numId w:val="1"/>
        </w:numPr>
      </w:pPr>
      <w:r w:rsidRPr="00C74C71">
        <w:lastRenderedPageBreak/>
        <w:t xml:space="preserve">To train the model using </w:t>
      </w:r>
      <w:r w:rsidR="00C41426" w:rsidRPr="00C74C71">
        <w:t xml:space="preserve">a </w:t>
      </w:r>
      <w:r w:rsidRPr="00C74C71">
        <w:t>proper dataset.</w:t>
      </w:r>
    </w:p>
    <w:p w14:paraId="73F1D16C" w14:textId="11980805" w:rsidR="001C1FA8" w:rsidRPr="00C74C71" w:rsidRDefault="001C1FA8" w:rsidP="00D47498">
      <w:pPr>
        <w:pStyle w:val="ListParagraph"/>
        <w:numPr>
          <w:ilvl w:val="0"/>
          <w:numId w:val="1"/>
        </w:numPr>
      </w:pPr>
      <w:r w:rsidRPr="00C74C71">
        <w:t xml:space="preserve">To test the trained model with </w:t>
      </w:r>
      <w:r w:rsidR="002358CF" w:rsidRPr="00C74C71">
        <w:t xml:space="preserve">a </w:t>
      </w:r>
      <w:r w:rsidRPr="00C74C71">
        <w:t>test</w:t>
      </w:r>
      <w:r w:rsidR="00C41426" w:rsidRPr="00C74C71">
        <w:t xml:space="preserve"> </w:t>
      </w:r>
      <w:r w:rsidRPr="00C74C71">
        <w:t xml:space="preserve">set. </w:t>
      </w:r>
    </w:p>
    <w:p w14:paraId="1EFC0104" w14:textId="68653FA0" w:rsidR="001C1FA8" w:rsidRPr="00C74C71" w:rsidRDefault="001C1FA8" w:rsidP="00D47498">
      <w:pPr>
        <w:pStyle w:val="ListParagraph"/>
        <w:numPr>
          <w:ilvl w:val="0"/>
          <w:numId w:val="1"/>
        </w:numPr>
      </w:pPr>
      <w:r w:rsidRPr="00C74C71">
        <w:t xml:space="preserve">To </w:t>
      </w:r>
      <w:r w:rsidR="00B54679" w:rsidRPr="00C74C71">
        <w:t>assess</w:t>
      </w:r>
      <w:r w:rsidRPr="00C74C71">
        <w:t xml:space="preserve"> the performance of the </w:t>
      </w:r>
      <w:r w:rsidR="00837359" w:rsidRPr="00C74C71">
        <w:t>model</w:t>
      </w:r>
      <w:r w:rsidRPr="00C74C71">
        <w:t>.</w:t>
      </w:r>
    </w:p>
    <w:p w14:paraId="16F82174" w14:textId="761138EF" w:rsidR="00926776" w:rsidRPr="00CA45EF" w:rsidRDefault="00926776" w:rsidP="009F426B">
      <w:pPr>
        <w:pStyle w:val="Heading2"/>
      </w:pPr>
      <w:bookmarkStart w:id="36" w:name="_Toc21334375"/>
      <w:bookmarkStart w:id="37" w:name="_Toc51534333"/>
      <w:r w:rsidRPr="00CA45EF">
        <w:t xml:space="preserve">Research </w:t>
      </w:r>
      <w:r w:rsidRPr="00926776">
        <w:t>Methodology</w:t>
      </w:r>
      <w:bookmarkEnd w:id="36"/>
      <w:bookmarkEnd w:id="37"/>
    </w:p>
    <w:p w14:paraId="48282EB7" w14:textId="77777777" w:rsidR="00926776" w:rsidRPr="00CA45EF" w:rsidRDefault="00926776" w:rsidP="00926776">
      <w:r w:rsidRPr="00CA45EF">
        <w:t xml:space="preserve">The following methods and techniques are applied in order to meet the objectives of this study. </w:t>
      </w:r>
    </w:p>
    <w:p w14:paraId="4894F893" w14:textId="77D711C6" w:rsidR="00926776" w:rsidRPr="00CA45EF" w:rsidRDefault="00926776" w:rsidP="00836C21">
      <w:pPr>
        <w:pStyle w:val="Heading3"/>
      </w:pPr>
      <w:bookmarkStart w:id="38" w:name="_Toc46601396"/>
      <w:bookmarkStart w:id="39" w:name="_Toc46601533"/>
      <w:bookmarkStart w:id="40" w:name="_Toc46746793"/>
      <w:bookmarkStart w:id="41" w:name="_Toc47207574"/>
      <w:bookmarkStart w:id="42" w:name="_Toc47231482"/>
      <w:bookmarkStart w:id="43" w:name="_Toc48646274"/>
      <w:bookmarkStart w:id="44" w:name="_Toc48646368"/>
      <w:bookmarkStart w:id="45" w:name="_Toc294054"/>
      <w:bookmarkStart w:id="46" w:name="_Toc21334376"/>
      <w:bookmarkStart w:id="47" w:name="_Toc51534334"/>
      <w:bookmarkEnd w:id="38"/>
      <w:bookmarkEnd w:id="39"/>
      <w:bookmarkEnd w:id="40"/>
      <w:bookmarkEnd w:id="41"/>
      <w:bookmarkEnd w:id="42"/>
      <w:bookmarkEnd w:id="43"/>
      <w:bookmarkEnd w:id="44"/>
      <w:r w:rsidRPr="00CA45EF">
        <w:t xml:space="preserve">Data </w:t>
      </w:r>
      <w:r w:rsidRPr="00926776">
        <w:t>Collection</w:t>
      </w:r>
      <w:bookmarkEnd w:id="45"/>
      <w:bookmarkEnd w:id="46"/>
      <w:bookmarkEnd w:id="47"/>
    </w:p>
    <w:p w14:paraId="1610EDEE" w14:textId="748C243D" w:rsidR="00926776" w:rsidRPr="00CA45EF" w:rsidRDefault="00926776" w:rsidP="009F4433">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r w:rsidR="00C81F2D">
        <w:t xml:space="preserve"> Beside</w:t>
      </w:r>
      <w:r w:rsidR="009F4433">
        <w:t>s</w:t>
      </w:r>
      <w:r w:rsidR="00C81F2D">
        <w:t xml:space="preserve"> the popular datasets available on inter</w:t>
      </w:r>
      <w:r w:rsidR="009F4433">
        <w:t>net</w:t>
      </w:r>
      <w:r w:rsidR="00C81F2D">
        <w:t xml:space="preserve"> this work plan to collect local video dataset to </w:t>
      </w:r>
      <w:r w:rsidR="009F4433" w:rsidRPr="009F4433">
        <w:t xml:space="preserve">inference </w:t>
      </w:r>
      <w:r w:rsidR="00C81F2D">
        <w:t>the study.</w:t>
      </w:r>
      <w:r w:rsidR="009F4433">
        <w:t xml:space="preserve"> </w:t>
      </w:r>
      <w:r w:rsidR="009F4433" w:rsidRPr="009F4433">
        <w:t>Most of these videos were long and made up of several frames, each shot being a different scene.</w:t>
      </w:r>
    </w:p>
    <w:p w14:paraId="228484BA" w14:textId="74673005" w:rsidR="00926776" w:rsidRPr="00CA45EF" w:rsidRDefault="00926776" w:rsidP="00836C21">
      <w:pPr>
        <w:pStyle w:val="Heading3"/>
      </w:pPr>
      <w:bookmarkStart w:id="48" w:name="_Toc294055"/>
      <w:bookmarkStart w:id="49" w:name="_Toc21334377"/>
      <w:bookmarkStart w:id="50" w:name="_Toc51534335"/>
      <w:r w:rsidRPr="00CA45EF">
        <w:t>Literature Review</w:t>
      </w:r>
      <w:bookmarkEnd w:id="48"/>
      <w:bookmarkEnd w:id="49"/>
      <w:bookmarkEnd w:id="50"/>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Default="00926776" w:rsidP="00836C21">
      <w:pPr>
        <w:pStyle w:val="Heading3"/>
      </w:pPr>
      <w:bookmarkStart w:id="51" w:name="_Toc294056"/>
      <w:bookmarkStart w:id="52" w:name="_Toc21334378"/>
      <w:bookmarkStart w:id="53" w:name="_Toc51534336"/>
      <w:r w:rsidRPr="00926776">
        <w:t>Evaluation</w:t>
      </w:r>
      <w:bookmarkEnd w:id="51"/>
      <w:bookmarkEnd w:id="52"/>
      <w:bookmarkEnd w:id="53"/>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36B54644" w:rsidR="00864A5F" w:rsidRPr="00CA45EF" w:rsidRDefault="00864A5F" w:rsidP="00836C21">
      <w:pPr>
        <w:pStyle w:val="Heading3"/>
      </w:pPr>
      <w:bookmarkStart w:id="54" w:name="_Toc294057"/>
      <w:bookmarkStart w:id="55" w:name="_Toc21334379"/>
      <w:bookmarkStart w:id="56" w:name="_Toc51534337"/>
      <w:r w:rsidRPr="00CA45EF">
        <w:t>Implementation Tools</w:t>
      </w:r>
      <w:bookmarkEnd w:id="54"/>
      <w:bookmarkEnd w:id="55"/>
      <w:bookmarkEnd w:id="56"/>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D47498">
      <w:pPr>
        <w:pStyle w:val="ListParagraph"/>
        <w:numPr>
          <w:ilvl w:val="0"/>
          <w:numId w:val="21"/>
        </w:numPr>
      </w:pPr>
      <w:r w:rsidRPr="00CA45EF">
        <w:t xml:space="preserve">OpenCV, </w:t>
      </w:r>
      <w:r w:rsidR="004756D4" w:rsidRPr="00CA45EF">
        <w:t>TensorFlow</w:t>
      </w:r>
      <w:r w:rsidR="00C41426">
        <w:t>,</w:t>
      </w:r>
      <w:r w:rsidRPr="00CA45EF">
        <w:t xml:space="preserve"> and </w:t>
      </w:r>
      <w:proofErr w:type="spellStart"/>
      <w:r w:rsidRPr="00CA45EF">
        <w:t>Keras</w:t>
      </w:r>
      <w:proofErr w:type="spellEnd"/>
      <w:r w:rsidRPr="00CA45EF">
        <w:t xml:space="preserve">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D47498">
      <w:pPr>
        <w:pStyle w:val="ListParagraph"/>
        <w:numPr>
          <w:ilvl w:val="0"/>
          <w:numId w:val="21"/>
        </w:numPr>
      </w:pPr>
      <w:r>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D47498">
      <w:pPr>
        <w:pStyle w:val="ListParagraph"/>
        <w:numPr>
          <w:ilvl w:val="0"/>
          <w:numId w:val="21"/>
        </w:numPr>
      </w:pPr>
      <w:r>
        <w:lastRenderedPageBreak/>
        <w:t>GPU</w:t>
      </w:r>
      <w:r w:rsidR="00F75927">
        <w:t xml:space="preserve"> to train the network more </w:t>
      </w:r>
      <w:r w:rsidR="007525AB">
        <w:t>efficiently</w:t>
      </w:r>
      <w:r w:rsidR="00F75927">
        <w:t>.</w:t>
      </w:r>
    </w:p>
    <w:p w14:paraId="448F3148" w14:textId="6F8F0806" w:rsidR="000D77B7" w:rsidRPr="005037DA" w:rsidRDefault="000D77B7" w:rsidP="009F426B">
      <w:pPr>
        <w:pStyle w:val="Heading2"/>
      </w:pPr>
      <w:bookmarkStart w:id="57" w:name="_Toc51534338"/>
      <w:r w:rsidRPr="005037DA">
        <w:t xml:space="preserve">Scope </w:t>
      </w:r>
      <w:r w:rsidR="00864A5F" w:rsidRPr="005037DA">
        <w:t>and Limitation</w:t>
      </w:r>
      <w:bookmarkEnd w:id="57"/>
    </w:p>
    <w:p w14:paraId="718FDA8E" w14:textId="128D491D" w:rsidR="007E129A" w:rsidRPr="007E129A" w:rsidRDefault="007E129A" w:rsidP="00836C21">
      <w:pPr>
        <w:pStyle w:val="Heading3"/>
      </w:pPr>
      <w:bookmarkStart w:id="58" w:name="_Toc46601402"/>
      <w:bookmarkStart w:id="59" w:name="_Toc46601539"/>
      <w:bookmarkStart w:id="60" w:name="_Toc46746799"/>
      <w:bookmarkStart w:id="61" w:name="_Toc47207580"/>
      <w:bookmarkStart w:id="62" w:name="_Toc47231488"/>
      <w:bookmarkStart w:id="63" w:name="_Toc48646280"/>
      <w:bookmarkStart w:id="64" w:name="_Toc48646374"/>
      <w:bookmarkStart w:id="65" w:name="_Toc51534339"/>
      <w:bookmarkEnd w:id="58"/>
      <w:bookmarkEnd w:id="59"/>
      <w:bookmarkEnd w:id="60"/>
      <w:bookmarkEnd w:id="61"/>
      <w:bookmarkEnd w:id="62"/>
      <w:bookmarkEnd w:id="63"/>
      <w:bookmarkEnd w:id="64"/>
      <w:r>
        <w:t>Scope</w:t>
      </w:r>
      <w:bookmarkEnd w:id="65"/>
    </w:p>
    <w:p w14:paraId="6B24EE8B" w14:textId="44FE9409" w:rsidR="000D77B7" w:rsidRPr="005037DA" w:rsidRDefault="000D77B7" w:rsidP="000D77B7">
      <w:r w:rsidRPr="005037DA">
        <w:t xml:space="preserve">The scope of the thesis work within a given time </w:t>
      </w:r>
      <w:r w:rsidR="00815577">
        <w:t>a</w:t>
      </w:r>
      <w:r w:rsidR="002026EE" w:rsidRPr="005037DA">
        <w:t xml:space="preserve">nd resource </w:t>
      </w:r>
      <w:r w:rsidR="00205B18" w:rsidRPr="005037DA">
        <w:t>includes: -</w:t>
      </w:r>
    </w:p>
    <w:p w14:paraId="640AF5BA" w14:textId="3D56D171" w:rsidR="004756D4" w:rsidRPr="005037DA" w:rsidRDefault="004756D4" w:rsidP="00D47498">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5E73A414" w14:textId="1AE559A9" w:rsidR="003F04DD" w:rsidRDefault="003F04DD" w:rsidP="00D47498">
      <w:pPr>
        <w:pStyle w:val="ListParagraph"/>
        <w:numPr>
          <w:ilvl w:val="0"/>
          <w:numId w:val="19"/>
        </w:numPr>
      </w:pPr>
      <w:r>
        <w:t xml:space="preserve">Add </w:t>
      </w:r>
      <w:r w:rsidR="00C42905">
        <w:t xml:space="preserve">learning </w:t>
      </w:r>
      <w:r>
        <w:t>constraint to Cycle GAN network</w:t>
      </w:r>
      <w:r w:rsidR="00C42905">
        <w:t>.</w:t>
      </w:r>
    </w:p>
    <w:p w14:paraId="3F85A55B" w14:textId="41AE800F" w:rsidR="00576BA8" w:rsidRPr="005037DA" w:rsidRDefault="009E0CA4" w:rsidP="00D47498">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439D5F70" w:rsidR="007E129A" w:rsidRPr="00CA45EF" w:rsidRDefault="007E129A" w:rsidP="00836C21">
      <w:pPr>
        <w:pStyle w:val="Heading3"/>
      </w:pPr>
      <w:bookmarkStart w:id="66" w:name="_Toc294060"/>
      <w:bookmarkStart w:id="67" w:name="_Toc21334382"/>
      <w:bookmarkStart w:id="68" w:name="_Toc51534340"/>
      <w:r w:rsidRPr="007E129A">
        <w:t>Limitations</w:t>
      </w:r>
      <w:bookmarkEnd w:id="66"/>
      <w:bookmarkEnd w:id="67"/>
      <w:bookmarkEnd w:id="68"/>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D47498">
      <w:pPr>
        <w:pStyle w:val="ListParagraph"/>
        <w:numPr>
          <w:ilvl w:val="0"/>
          <w:numId w:val="18"/>
        </w:numPr>
      </w:pPr>
      <w:r w:rsidRPr="00CF5BE3">
        <w:rPr>
          <w:b/>
          <w:i/>
          <w:iCs/>
        </w:rPr>
        <w:t xml:space="preserve">One to many video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D47498">
      <w:pPr>
        <w:pStyle w:val="ListParagraph"/>
        <w:numPr>
          <w:ilvl w:val="0"/>
          <w:numId w:val="18"/>
        </w:numPr>
      </w:pPr>
      <w:r w:rsidRPr="003D7857">
        <w:t xml:space="preserve">The video does </w:t>
      </w:r>
      <w:r w:rsidRPr="000577CA">
        <w:rPr>
          <w:b/>
          <w:bCs/>
        </w:rPr>
        <w:t xml:space="preserve">not zoom in </w:t>
      </w:r>
      <w:r w:rsidRPr="000577CA">
        <w:t>or</w:t>
      </w:r>
      <w:r w:rsidRPr="000577CA">
        <w:rPr>
          <w:b/>
          <w:bCs/>
        </w:rPr>
        <w:t xml:space="preserve"> out</w:t>
      </w:r>
      <w:r w:rsidR="00A72202">
        <w:t xml:space="preserve"> </w:t>
      </w:r>
      <w:r w:rsidR="001902F7">
        <w:t>throughout</w:t>
      </w:r>
      <w:r w:rsidR="00A72202">
        <w:t xml:space="preserve"> the </w:t>
      </w:r>
      <w:r w:rsidR="00C41426">
        <w:t>w</w:t>
      </w:r>
      <w:r w:rsidR="00A72202">
        <w:t>hole process.</w:t>
      </w:r>
    </w:p>
    <w:p w14:paraId="0961E59D" w14:textId="0971D1AF" w:rsidR="006B18C6" w:rsidRDefault="006B18C6" w:rsidP="009F426B">
      <w:pPr>
        <w:pStyle w:val="Heading2"/>
      </w:pPr>
      <w:bookmarkStart w:id="69" w:name="_Toc51534341"/>
      <w:r>
        <w:t>Organization of the thesis</w:t>
      </w:r>
      <w:bookmarkEnd w:id="69"/>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w:t>
      </w:r>
      <w:r w:rsidR="000577CA">
        <w:t>s</w:t>
      </w:r>
      <w:r>
        <w:t xml:space="preserve"> ha</w:t>
      </w:r>
      <w:r w:rsidR="00C41426">
        <w:t>ve</w:t>
      </w:r>
      <w:r>
        <w:t xml:space="preserve"> been discussed.</w:t>
      </w:r>
    </w:p>
    <w:p w14:paraId="734DEEC8" w14:textId="77777777" w:rsidR="000577CA" w:rsidRDefault="000577CA" w:rsidP="00091C6C"/>
    <w:p w14:paraId="7DAADDCD" w14:textId="4D0A0AE1" w:rsidR="000577CA" w:rsidRDefault="000577CA" w:rsidP="00091C6C">
      <w:r>
        <w:t>Chapter Five:</w:t>
      </w:r>
      <w:r w:rsidRPr="000577CA">
        <w:t xml:space="preserve"> </w:t>
      </w:r>
      <w:r w:rsidR="004E31A2">
        <w:t>E</w:t>
      </w:r>
      <w:r w:rsidR="004E31A2" w:rsidRPr="004E31A2">
        <w:t xml:space="preserve">xplains how the desired </w:t>
      </w:r>
      <w:r w:rsidR="004E31A2">
        <w:t xml:space="preserve">proposed </w:t>
      </w:r>
      <w:r w:rsidR="004E31A2" w:rsidRPr="004E31A2">
        <w:t>solution is implemented.</w:t>
      </w:r>
      <w:r>
        <w:t xml:space="preserve"> The working environment, cycle-GAN implementation,</w:t>
      </w:r>
      <w:r w:rsidR="004E31A2">
        <w:t xml:space="preserve"> with training pseudocode implementation </w:t>
      </w:r>
      <w:r w:rsidR="005220DC">
        <w:t xml:space="preserve">described </w:t>
      </w:r>
      <w:r w:rsidR="004E31A2">
        <w:t>using snip code</w:t>
      </w:r>
      <w:r w:rsidR="005220DC">
        <w:t>.</w:t>
      </w:r>
    </w:p>
    <w:p w14:paraId="20D2AF88" w14:textId="0FCE6FFC" w:rsidR="007836BC" w:rsidRDefault="007836BC" w:rsidP="00091C6C">
      <w:r w:rsidRPr="00FB3727">
        <w:t>Chapter</w:t>
      </w:r>
      <w:r>
        <w:t xml:space="preserve"> </w:t>
      </w:r>
      <w:r w:rsidR="000577CA">
        <w:t>Six</w:t>
      </w:r>
      <w:r>
        <w:t>:</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176803A6" w:rsidR="006B18C6" w:rsidRDefault="00E948FF" w:rsidP="00091C6C">
      <w:r w:rsidRPr="00FB3727">
        <w:t>C</w:t>
      </w:r>
      <w:r w:rsidR="008C7F48" w:rsidRPr="00FB3727">
        <w:t>hapter</w:t>
      </w:r>
      <w:r>
        <w:t xml:space="preserve"> </w:t>
      </w:r>
      <w:r w:rsidR="000577CA">
        <w:t>Seven</w:t>
      </w:r>
      <w:r>
        <w:t xml:space="preserve">: </w:t>
      </w:r>
      <w:r w:rsidR="00FB3727" w:rsidRPr="00FB3727">
        <w:t>concludes the research and provides directions for possible future work.</w:t>
      </w:r>
    </w:p>
    <w:p w14:paraId="531431BD" w14:textId="77777777" w:rsidR="006E1565" w:rsidRDefault="006E1565" w:rsidP="00091C6C">
      <w:pPr>
        <w:sectPr w:rsidR="006E1565" w:rsidSect="005E5B52">
          <w:pgSz w:w="12240" w:h="15840"/>
          <w:pgMar w:top="1440" w:right="1440" w:bottom="1440" w:left="1440" w:header="720" w:footer="720" w:gutter="0"/>
          <w:pgNumType w:start="1"/>
          <w:cols w:space="720"/>
          <w:docGrid w:linePitch="360"/>
        </w:sectPr>
      </w:pPr>
    </w:p>
    <w:p w14:paraId="4254DBB3" w14:textId="266ADC06" w:rsidR="009C504F" w:rsidRDefault="009C504F" w:rsidP="00D40699">
      <w:pPr>
        <w:pStyle w:val="Title"/>
      </w:pPr>
      <w:r>
        <w:lastRenderedPageBreak/>
        <w:t>CHAPTER TWO</w:t>
      </w:r>
    </w:p>
    <w:p w14:paraId="55EF9E17" w14:textId="279B9EDE" w:rsidR="00645A4E" w:rsidRPr="00645A4E" w:rsidRDefault="009C166F" w:rsidP="002560DF">
      <w:pPr>
        <w:pStyle w:val="Heading1"/>
      </w:pPr>
      <w:bookmarkStart w:id="70" w:name="_Toc51534342"/>
      <w:r>
        <w:t>Literature review</w:t>
      </w:r>
      <w:bookmarkStart w:id="71" w:name="_Toc44355908"/>
      <w:bookmarkStart w:id="72" w:name="_Toc44355967"/>
      <w:bookmarkStart w:id="73" w:name="_Toc44462721"/>
      <w:bookmarkStart w:id="74" w:name="_Toc44644513"/>
      <w:bookmarkStart w:id="75" w:name="_Toc44647366"/>
      <w:bookmarkStart w:id="76" w:name="_Toc46593320"/>
      <w:bookmarkStart w:id="77" w:name="_Toc46593393"/>
      <w:bookmarkStart w:id="78" w:name="_Toc46600113"/>
      <w:bookmarkStart w:id="79" w:name="_Toc46600189"/>
      <w:bookmarkStart w:id="80" w:name="_Toc46601408"/>
      <w:bookmarkStart w:id="81" w:name="_Toc46601545"/>
      <w:bookmarkStart w:id="82" w:name="_Toc46746805"/>
      <w:bookmarkStart w:id="83" w:name="_Toc47207586"/>
      <w:bookmarkStart w:id="84" w:name="_Toc47231494"/>
      <w:bookmarkStart w:id="85" w:name="_Toc48646286"/>
      <w:bookmarkStart w:id="86" w:name="_Toc48646380"/>
      <w:bookmarkStart w:id="87" w:name="_Toc46601409"/>
      <w:bookmarkStart w:id="88" w:name="_Toc46601546"/>
      <w:bookmarkStart w:id="89" w:name="_Toc46746806"/>
      <w:bookmarkStart w:id="90" w:name="_Toc47207587"/>
      <w:bookmarkStart w:id="91" w:name="_Toc47231495"/>
      <w:bookmarkStart w:id="92" w:name="_Toc48646287"/>
      <w:bookmarkStart w:id="93" w:name="_Toc48646381"/>
      <w:bookmarkStart w:id="94" w:name="_Toc50399149"/>
      <w:bookmarkStart w:id="95" w:name="_Toc50399227"/>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p>
    <w:p w14:paraId="00B6FC9F" w14:textId="70E31C6A" w:rsidR="00A73555" w:rsidRDefault="00A73555" w:rsidP="009F426B">
      <w:pPr>
        <w:pStyle w:val="Heading2"/>
      </w:pPr>
      <w:bookmarkStart w:id="96" w:name="_Toc51534343"/>
      <w:r>
        <w:t>Introduction</w:t>
      </w:r>
      <w:bookmarkEnd w:id="96"/>
      <w:r>
        <w:t xml:space="preserve"> </w:t>
      </w:r>
    </w:p>
    <w:p w14:paraId="290FB021" w14:textId="214A4805"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In another sense</w:t>
      </w:r>
      <w:r w:rsidR="00B4677B">
        <w:t>,</w:t>
      </w:r>
      <w:r w:rsidR="00A73555">
        <w:t xml:space="preserve"> </w:t>
      </w:r>
      <w:r>
        <w:t>Generative models</w:t>
      </w:r>
      <w:r w:rsidR="00A73555">
        <w:t xml:space="preserve"> </w:t>
      </w:r>
      <w:r w:rsidR="00FC17C4">
        <w:t xml:space="preserve">are </w:t>
      </w:r>
      <w:r>
        <w:t xml:space="preserve">opposed to discriminative models, </w:t>
      </w:r>
      <w:r w:rsidR="00A73555">
        <w:t xml:space="preserve">which </w:t>
      </w:r>
      <w:r>
        <w:t xml:space="preserve">maps how the input data was generated. </w:t>
      </w:r>
    </w:p>
    <w:p w14:paraId="6C7B0EC3" w14:textId="353AB63B" w:rsidR="000F5FA4" w:rsidRDefault="002B3670" w:rsidP="00021417">
      <w:pPr>
        <w:keepNext/>
      </w:pPr>
      <w:r>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1031E4B0" w:rsidR="00EF66F5" w:rsidRPr="00611D77" w:rsidRDefault="00EF66F5" w:rsidP="002B3670">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1031E4B0" w:rsidR="00EF66F5" w:rsidRPr="00611D77" w:rsidRDefault="00EF66F5" w:rsidP="002B3670">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p>
                  </w:txbxContent>
                </v:textbox>
                <w10:wrap type="topAndBottom"/>
              </v:shape>
            </w:pict>
          </mc:Fallback>
        </mc:AlternateContent>
      </w:r>
      <w:r w:rsidR="006E1565"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fldChar w:fldCharType="separate"/>
      </w:r>
      <w:r w:rsidR="00BC42C5" w:rsidRPr="00BC42C5">
        <w:rPr>
          <w:noProof/>
        </w:rPr>
        <w:t>[5]</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w:t>
      </w:r>
      <w:r w:rsidR="008B5E4C">
        <w:lastRenderedPageBreak/>
        <w:t xml:space="preserve">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35D7EAB3" w:rsidR="003E67AA" w:rsidRDefault="004046DC" w:rsidP="009F426B">
      <w:pPr>
        <w:pStyle w:val="Heading2"/>
      </w:pPr>
      <w:bookmarkStart w:id="97" w:name="_Inside_GAN"/>
      <w:bookmarkStart w:id="98" w:name="_Toc51534344"/>
      <w:bookmarkEnd w:id="97"/>
      <w:r>
        <w:t>Inside GAN</w:t>
      </w:r>
      <w:bookmarkEnd w:id="98"/>
    </w:p>
    <w:p w14:paraId="6B363AAF" w14:textId="36A65E12"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hyperlink w:anchor="_Inside_GAN" w:history="1">
        <w:r w:rsidR="005070E7" w:rsidRPr="002258A6">
          <w:rPr>
            <w:rStyle w:val="Hyperlink"/>
          </w:rPr>
          <w:t xml:space="preserve">figure </w:t>
        </w:r>
        <w:r w:rsidR="002258A6" w:rsidRPr="002258A6">
          <w:rPr>
            <w:rStyle w:val="Hyperlink"/>
          </w:rPr>
          <w:t>2_1</w:t>
        </w:r>
      </w:hyperlink>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2A03E0" w:rsidR="00FA1F33" w:rsidRDefault="00FA1F33" w:rsidP="00FA1F33">
      <w:r>
        <w:t xml:space="preserve">The loss function used in training the networks is formulated </w:t>
      </w:r>
      <w:r w:rsidR="00286C02">
        <w:t xml:space="preserve">as </w:t>
      </w:r>
      <w:r w:rsidR="00286C02">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fldChar w:fldCharType="separate"/>
      </w:r>
      <w:r w:rsidR="00BC42C5" w:rsidRPr="00BC42C5">
        <w:rPr>
          <w:noProof/>
        </w:rPr>
        <w:t>[5]</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9BB8B3C" w:rsidR="00FA1F33" w:rsidRPr="00611D77" w:rsidRDefault="00FA1F33" w:rsidP="00FA1F33">
      <w:pPr>
        <w:pStyle w:val="Caption"/>
        <w:keepNext/>
        <w:jc w:val="center"/>
        <w:rPr>
          <w:color w:val="auto"/>
          <w:sz w:val="24"/>
          <w:szCs w:val="24"/>
        </w:rPr>
      </w:pPr>
      <w:r w:rsidRPr="00611D77">
        <w:rPr>
          <w:color w:val="auto"/>
          <w:sz w:val="24"/>
          <w:szCs w:val="24"/>
        </w:rPr>
        <w:t xml:space="preserve">Equation </w:t>
      </w:r>
      <w:r w:rsidR="00E81976" w:rsidRPr="00611D77">
        <w:rPr>
          <w:color w:val="auto"/>
          <w:sz w:val="24"/>
          <w:szCs w:val="24"/>
        </w:rPr>
        <w:fldChar w:fldCharType="begin"/>
      </w:r>
      <w:r w:rsidR="00E81976" w:rsidRPr="00611D77">
        <w:rPr>
          <w:color w:val="auto"/>
          <w:sz w:val="24"/>
          <w:szCs w:val="24"/>
        </w:rPr>
        <w:instrText xml:space="preserve"> SEQ Equation \* ARABIC </w:instrText>
      </w:r>
      <w:r w:rsidR="00E81976" w:rsidRPr="00611D77">
        <w:rPr>
          <w:color w:val="auto"/>
          <w:sz w:val="24"/>
          <w:szCs w:val="24"/>
        </w:rPr>
        <w:fldChar w:fldCharType="separate"/>
      </w:r>
      <w:r w:rsidR="00611D77">
        <w:rPr>
          <w:noProof/>
          <w:color w:val="auto"/>
          <w:sz w:val="24"/>
          <w:szCs w:val="24"/>
        </w:rPr>
        <w:t>1</w:t>
      </w:r>
      <w:r w:rsidR="00E81976" w:rsidRPr="00611D77">
        <w:rPr>
          <w:noProof/>
          <w:color w:val="auto"/>
          <w:sz w:val="24"/>
          <w:szCs w:val="24"/>
        </w:rPr>
        <w:fldChar w:fldCharType="end"/>
      </w:r>
      <w:r w:rsidRPr="00611D77">
        <w:rPr>
          <w:color w:val="auto"/>
          <w:sz w:val="24"/>
          <w:szCs w:val="24"/>
        </w:rPr>
        <w:t xml:space="preserve"> Adversarial loss function</w:t>
      </w:r>
    </w:p>
    <w:p w14:paraId="155911DF" w14:textId="198C8602" w:rsidR="00C64304" w:rsidRPr="00DB5652" w:rsidRDefault="00C64304" w:rsidP="00C64304">
      <w:r>
        <w:t xml:space="preserve">The generator can be seen as a kind of reverse CNN. It takes an </w:t>
      </w:r>
      <m:oMath>
        <m:r>
          <w:rPr>
            <w:rFonts w:ascii="Cambria Math" w:hAnsi="Cambria Math"/>
          </w:rPr>
          <m:t>z</m:t>
        </m:r>
      </m:oMath>
      <w:r>
        <w:t>-dimensional vector of noise and upsamples it to an image</w:t>
      </w:r>
      <w:r w:rsidR="00453D22">
        <w:t xml:space="preserve"> using</w:t>
      </w:r>
      <w:r>
        <w:t xml:space="preserve"> </w:t>
      </w:r>
      <w:r w:rsidR="00286C02">
        <w:t xml:space="preserve">transposed </w:t>
      </w:r>
      <w:r w:rsidR="004A6B1D">
        <w:t>convolution</w:t>
      </w:r>
      <w:r w:rsidR="00021417">
        <w:t>(</w:t>
      </w:r>
      <w:proofErr w:type="spellStart"/>
      <w:r w:rsidR="00021417">
        <w:t>transconv</w:t>
      </w:r>
      <w:proofErr w:type="spellEnd"/>
      <w:r w:rsidR="00021417">
        <w:t>)</w:t>
      </w:r>
      <w:r w:rsidR="00286C02">
        <w:t xml:space="preserve"> </w:t>
      </w:r>
      <w:r>
        <w:t xml:space="preserve">to be </w:t>
      </w:r>
      <w:r w:rsidR="007A7E29">
        <w:t>specific</w:t>
      </w:r>
      <w:r w:rsidR="00BC40AC">
        <w:t xml:space="preserve"> </w:t>
      </w:r>
      <w:proofErr w:type="spellStart"/>
      <w:r w:rsidR="00DA1CE8">
        <w:t>transconv</w:t>
      </w:r>
      <w:proofErr w:type="spellEnd"/>
      <w:r w:rsidR="00DA1CE8">
        <w:t xml:space="preserve"> can be seen as a </w:t>
      </w:r>
      <w:r w:rsidR="007A7E29">
        <w:t>convolutional</w:t>
      </w:r>
      <w:r w:rsidR="00BC40AC">
        <w:t xml:space="preserve"> </w:t>
      </w:r>
      <w:proofErr w:type="spellStart"/>
      <w:r w:rsidR="00DA1CE8">
        <w:t>upsampling</w:t>
      </w:r>
      <w:proofErr w:type="spellEnd"/>
      <w:r w:rsidR="00DA1CE8">
        <w:t xml:space="preserve">.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D47498">
      <w:pPr>
        <w:pStyle w:val="ListParagraph"/>
        <w:numPr>
          <w:ilvl w:val="1"/>
          <w:numId w:val="3"/>
        </w:numPr>
        <w:rPr>
          <w:rStyle w:val="Heading3Char"/>
          <w:b w:val="0"/>
          <w:vanish/>
        </w:rPr>
      </w:pPr>
      <w:bookmarkStart w:id="99" w:name="_Toc46601412"/>
      <w:bookmarkStart w:id="100" w:name="_Toc46601549"/>
      <w:bookmarkStart w:id="101" w:name="_Toc46746809"/>
      <w:bookmarkStart w:id="102" w:name="_Toc47207590"/>
      <w:bookmarkStart w:id="103" w:name="_Toc47231498"/>
      <w:bookmarkStart w:id="104" w:name="_Toc48646290"/>
      <w:bookmarkStart w:id="105" w:name="_Toc48646384"/>
      <w:bookmarkEnd w:id="99"/>
      <w:bookmarkEnd w:id="100"/>
      <w:bookmarkEnd w:id="101"/>
      <w:bookmarkEnd w:id="102"/>
      <w:bookmarkEnd w:id="103"/>
      <w:bookmarkEnd w:id="104"/>
      <w:bookmarkEnd w:id="105"/>
    </w:p>
    <w:p w14:paraId="09F3A6AB" w14:textId="77777777" w:rsidR="00E90D56" w:rsidRPr="00E90D56" w:rsidRDefault="00E90D56" w:rsidP="00D47498">
      <w:pPr>
        <w:pStyle w:val="ListParagraph"/>
        <w:numPr>
          <w:ilvl w:val="1"/>
          <w:numId w:val="3"/>
        </w:numPr>
        <w:rPr>
          <w:rStyle w:val="Heading3Char"/>
          <w:b w:val="0"/>
          <w:vanish/>
        </w:rPr>
      </w:pPr>
      <w:bookmarkStart w:id="106" w:name="_Toc46601413"/>
      <w:bookmarkStart w:id="107" w:name="_Toc46601550"/>
      <w:bookmarkStart w:id="108" w:name="_Toc46746810"/>
      <w:bookmarkStart w:id="109" w:name="_Toc47207591"/>
      <w:bookmarkStart w:id="110" w:name="_Toc47231499"/>
      <w:bookmarkStart w:id="111" w:name="_Toc48646291"/>
      <w:bookmarkStart w:id="112" w:name="_Toc48646385"/>
      <w:bookmarkEnd w:id="106"/>
      <w:bookmarkEnd w:id="107"/>
      <w:bookmarkEnd w:id="108"/>
      <w:bookmarkEnd w:id="109"/>
      <w:bookmarkEnd w:id="110"/>
      <w:bookmarkEnd w:id="111"/>
      <w:bookmarkEnd w:id="112"/>
    </w:p>
    <w:p w14:paraId="518E8D06" w14:textId="07919BC1" w:rsidR="00DB5652" w:rsidRDefault="00021417" w:rsidP="00836C21">
      <w:pPr>
        <w:pStyle w:val="Heading3"/>
        <w:rPr>
          <w:shd w:val="clear" w:color="auto" w:fill="FFFFFF"/>
        </w:rPr>
      </w:pPr>
      <w:bookmarkStart w:id="113" w:name="_Toc51534345"/>
      <w:r w:rsidRPr="00DB5652">
        <w:rPr>
          <w:rStyle w:val="Heading3Char"/>
        </w:rPr>
        <w:t>G</w:t>
      </w:r>
      <w:r w:rsidR="00DB5652">
        <w:rPr>
          <w:rStyle w:val="Heading3Char"/>
        </w:rPr>
        <w:t>AN</w:t>
      </w:r>
      <w:r w:rsidRPr="00DB5652">
        <w:rPr>
          <w:rStyle w:val="Heading3Char"/>
        </w:rPr>
        <w:t xml:space="preserve"> training</w:t>
      </w:r>
      <w:bookmarkEnd w:id="113"/>
      <w:r>
        <w:rPr>
          <w:shd w:val="clear" w:color="auto" w:fill="FFFFFF"/>
        </w:rPr>
        <w:t xml:space="preserve"> </w:t>
      </w:r>
    </w:p>
    <w:p w14:paraId="66BAA541" w14:textId="7B65DB4E"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w:t>
      </w:r>
      <w:r w:rsidR="00B4677B">
        <w:rPr>
          <w:shd w:val="clear" w:color="auto" w:fill="FFFFFF"/>
        </w:rPr>
        <w:t>ce</w:t>
      </w:r>
      <w:r w:rsidR="00C4194C">
        <w:rPr>
          <w:shd w:val="clear" w:color="auto" w:fill="FFFFFF"/>
        </w:rPr>
        <w:t xml:space="preserve"> for GAN training is all about </w:t>
      </w:r>
      <w:r w:rsidR="00B4677B">
        <w:rPr>
          <w:shd w:val="clear" w:color="auto" w:fill="FFFFFF"/>
        </w:rPr>
        <w:t xml:space="preserve">the </w:t>
      </w:r>
      <w:r w:rsidR="00C4194C">
        <w:rPr>
          <w:shd w:val="clear" w:color="auto" w:fill="FFFFFF"/>
        </w:rPr>
        <w:t xml:space="preserve">process </w:t>
      </w:r>
      <w:r w:rsidR="00CE341F">
        <w:rPr>
          <w:shd w:val="clear" w:color="auto" w:fill="FFFFFF"/>
        </w:rPr>
        <w:t xml:space="preserve">of </w:t>
      </w:r>
      <w:r w:rsidR="00C4194C">
        <w:rPr>
          <w:shd w:val="clear" w:color="auto" w:fill="FFFFFF"/>
        </w:rPr>
        <w:t>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a</w:t>
      </w:r>
      <w:r w:rsidR="00B4677B">
        <w:rPr>
          <w:shd w:val="clear" w:color="auto" w:fill="FFFFFF"/>
        </w:rPr>
        <w:t>n</w:t>
      </w:r>
      <w:r w:rsidR="00C41426">
        <w:rPr>
          <w:shd w:val="clear" w:color="auto" w:fill="FFFFFF"/>
        </w:rPr>
        <w:t xml:space="preserve"> </w:t>
      </w:r>
      <w:r w:rsidR="00A064A7">
        <w:rPr>
          <w:shd w:val="clear" w:color="auto" w:fill="FFFFFF"/>
        </w:rPr>
        <w:t xml:space="preserve">adversarial </w:t>
      </w:r>
      <w:r w:rsidR="00C4194C">
        <w:rPr>
          <w:shd w:val="clear" w:color="auto" w:fill="FFFFFF"/>
        </w:rPr>
        <w:t xml:space="preserve">conflict between discriminator and generator. </w:t>
      </w:r>
    </w:p>
    <w:p w14:paraId="17D2157A" w14:textId="0D9B48E8"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w:t>
      </w:r>
      <w:r w:rsidR="00E46625">
        <w:rPr>
          <w:shd w:val="clear" w:color="auto" w:fill="FFFFFF"/>
        </w:rPr>
        <w:t>t</w:t>
      </w:r>
      <w:r w:rsidR="00E46625" w:rsidRPr="00E46625">
        <w:rPr>
          <w:shd w:val="clear" w:color="auto" w:fill="FFFFFF"/>
        </w:rPr>
        <w:t xml:space="preserve">o get as real as </w:t>
      </w:r>
      <w:r w:rsidRPr="00C4194C">
        <w:rPr>
          <w:shd w:val="clear" w:color="auto" w:fill="FFFFFF"/>
        </w:rPr>
        <w:t>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73D79898" w14:textId="721E24FE" w:rsidR="00B0643E" w:rsidRPr="002B3670" w:rsidRDefault="00A0430D" w:rsidP="002B3670">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072B56D0" w14:textId="2C937BDC" w:rsidR="002B3670" w:rsidRPr="00611D77" w:rsidRDefault="002B3670" w:rsidP="002B3670">
      <w:pPr>
        <w:pStyle w:val="Caption"/>
        <w:keepNext/>
        <w:rPr>
          <w:color w:val="auto"/>
          <w:sz w:val="24"/>
          <w:szCs w:val="24"/>
        </w:rPr>
      </w:pPr>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015C8A" w:rsidRPr="00611D77">
        <w:rPr>
          <w:noProof/>
          <w:color w:val="auto"/>
          <w:sz w:val="24"/>
          <w:szCs w:val="24"/>
        </w:rPr>
        <w:t>1</w:t>
      </w:r>
      <w:r w:rsidR="005E42A1" w:rsidRPr="00611D77">
        <w:rPr>
          <w:color w:val="auto"/>
          <w:sz w:val="24"/>
          <w:szCs w:val="24"/>
        </w:rPr>
        <w:fldChar w:fldCharType="end"/>
      </w:r>
      <w:r w:rsidRPr="00611D77">
        <w:rPr>
          <w:color w:val="auto"/>
          <w:sz w:val="24"/>
          <w:szCs w:val="24"/>
        </w:rPr>
        <w:t xml:space="preserve"> 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2B3670">
        <w:tc>
          <w:tcPr>
            <w:tcW w:w="1550" w:type="dxa"/>
          </w:tcPr>
          <w:p w14:paraId="0B68BC4E" w14:textId="689E03E5" w:rsidR="00A0430D" w:rsidRDefault="00A0430D" w:rsidP="00A0430D">
            <w:pPr>
              <w:rPr>
                <w:shd w:val="clear" w:color="auto" w:fill="FFFFFF"/>
              </w:rPr>
            </w:pPr>
            <w:r>
              <w:rPr>
                <w:shd w:val="clear" w:color="auto" w:fill="FFFFFF"/>
              </w:rPr>
              <w:t>Generator</w:t>
            </w:r>
          </w:p>
        </w:tc>
        <w:tc>
          <w:tcPr>
            <w:tcW w:w="7800" w:type="dxa"/>
          </w:tcPr>
          <w:p w14:paraId="4C0CAFD0" w14:textId="2F4E30B3" w:rsidR="00A0430D" w:rsidRDefault="00EF66F5"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2B3670">
        <w:tc>
          <w:tcPr>
            <w:tcW w:w="1550" w:type="dxa"/>
          </w:tcPr>
          <w:p w14:paraId="25C72730" w14:textId="57DEB953" w:rsidR="00A0430D" w:rsidRDefault="00A0430D" w:rsidP="00A0430D">
            <w:pPr>
              <w:rPr>
                <w:shd w:val="clear" w:color="auto" w:fill="FFFFFF"/>
              </w:rPr>
            </w:pPr>
            <w:r>
              <w:rPr>
                <w:shd w:val="clear" w:color="auto" w:fill="FFFFFF"/>
              </w:rPr>
              <w:t>Discriminator</w:t>
            </w:r>
          </w:p>
        </w:tc>
        <w:tc>
          <w:tcPr>
            <w:tcW w:w="7800" w:type="dxa"/>
          </w:tcPr>
          <w:p w14:paraId="64372AA9" w14:textId="01FA12F9" w:rsidR="00A0430D" w:rsidRDefault="00EF66F5"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5635B54" w:rsidR="00B0643E" w:rsidRDefault="00B0643E" w:rsidP="00A0430D">
      <w:pPr>
        <w:rPr>
          <w:shd w:val="clear" w:color="auto" w:fill="FFFFFF"/>
        </w:rPr>
      </w:pPr>
      <w:r>
        <w:rPr>
          <w:shd w:val="clear" w:color="auto" w:fill="FFFFFF"/>
        </w:rPr>
        <w:t xml:space="preserve">Now </w:t>
      </w:r>
      <w:r w:rsidR="00E46625">
        <w:rPr>
          <w:shd w:val="clear" w:color="auto" w:fill="FFFFFF"/>
        </w:rPr>
        <w:t>let’s</w:t>
      </w:r>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1558E3" w:rsidRDefault="00B0643E" w:rsidP="00D47498">
      <w:pPr>
        <w:pStyle w:val="ListParagraph"/>
        <w:numPr>
          <w:ilvl w:val="0"/>
          <w:numId w:val="4"/>
        </w:numPr>
        <w:rPr>
          <w:shd w:val="clear" w:color="auto" w:fill="FFFFFF"/>
        </w:rPr>
      </w:pPr>
      <w:r w:rsidRPr="001558E3">
        <w:rPr>
          <w:shd w:val="clear" w:color="auto" w:fill="FFFFFF"/>
        </w:rPr>
        <w:t>Train the Discriminator:</w:t>
      </w:r>
    </w:p>
    <w:p w14:paraId="78B6DE1E" w14:textId="2CCDAC8C" w:rsidR="00B0643E" w:rsidRPr="001558E3" w:rsidRDefault="00B0643E" w:rsidP="00D47498">
      <w:pPr>
        <w:pStyle w:val="ListParagraph"/>
        <w:numPr>
          <w:ilvl w:val="1"/>
          <w:numId w:val="4"/>
        </w:numPr>
        <w:rPr>
          <w:shd w:val="clear" w:color="auto" w:fill="FFFFFF"/>
        </w:rPr>
      </w:pPr>
      <w:r w:rsidRPr="001558E3">
        <w:rPr>
          <w:shd w:val="clear" w:color="auto" w:fill="FFFFFF"/>
        </w:rPr>
        <w:t xml:space="preserve">Take a random mini-batch of real examples: </w:t>
      </w:r>
      <m:oMath>
        <m:r>
          <w:rPr>
            <w:rFonts w:ascii="Cambria Math" w:hAnsi="Cambria Math"/>
            <w:shd w:val="clear" w:color="auto" w:fill="FFFFFF"/>
          </w:rPr>
          <m:t>x</m:t>
        </m:r>
      </m:oMath>
      <w:r w:rsidRPr="001558E3">
        <w:rPr>
          <w:shd w:val="clear" w:color="auto" w:fill="FFFFFF"/>
        </w:rPr>
        <w:t>.</w:t>
      </w:r>
    </w:p>
    <w:p w14:paraId="749AC9F2" w14:textId="67154536" w:rsidR="00B0643E" w:rsidRPr="001558E3" w:rsidRDefault="00B0643E" w:rsidP="00D47498">
      <w:pPr>
        <w:pStyle w:val="ListParagraph"/>
        <w:numPr>
          <w:ilvl w:val="1"/>
          <w:numId w:val="4"/>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1558E3" w:rsidRDefault="00B0643E" w:rsidP="00D47498">
      <w:pPr>
        <w:pStyle w:val="ListParagraph"/>
        <w:numPr>
          <w:ilvl w:val="1"/>
          <w:numId w:val="4"/>
        </w:numPr>
        <w:rPr>
          <w:shd w:val="clear" w:color="auto" w:fill="FFFFFF"/>
        </w:rPr>
      </w:pPr>
      <w:r w:rsidRPr="001558E3">
        <w:rPr>
          <w:shd w:val="clear" w:color="auto" w:fill="FFFFFF"/>
        </w:rPr>
        <w:t xml:space="preserve">Compute the classification losses for </w:t>
      </w:r>
      <m:oMath>
        <m:r>
          <w:rPr>
            <w:rFonts w:ascii="Cambria Math" w:hAnsi="Cambria Math"/>
            <w:shd w:val="clear" w:color="auto" w:fill="FFFFFF"/>
          </w:rPr>
          <m:t>D(x)</m:t>
        </m:r>
      </m:oMath>
      <w:r w:rsidRPr="001558E3">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1558E3">
        <w:rPr>
          <w:shd w:val="clear" w:color="auto" w:fill="FFFFFF"/>
        </w:rPr>
        <w:t xml:space="preserve"> to minimize the classification loss.</w:t>
      </w:r>
    </w:p>
    <w:p w14:paraId="6B5BE10A" w14:textId="59548C0A" w:rsidR="00B0643E" w:rsidRPr="001558E3" w:rsidRDefault="00B0643E" w:rsidP="00D47498">
      <w:pPr>
        <w:pStyle w:val="ListParagraph"/>
        <w:numPr>
          <w:ilvl w:val="0"/>
          <w:numId w:val="4"/>
        </w:numPr>
        <w:rPr>
          <w:shd w:val="clear" w:color="auto" w:fill="FFFFFF"/>
        </w:rPr>
      </w:pPr>
      <w:r w:rsidRPr="001558E3">
        <w:rPr>
          <w:shd w:val="clear" w:color="auto" w:fill="FFFFFF"/>
        </w:rPr>
        <w:t>Train the Generator:</w:t>
      </w:r>
    </w:p>
    <w:p w14:paraId="2D3B8743" w14:textId="0C6E3DE1" w:rsidR="00B0643E" w:rsidRPr="001558E3" w:rsidRDefault="00B0643E" w:rsidP="00D47498">
      <w:pPr>
        <w:pStyle w:val="ListParagraph"/>
        <w:numPr>
          <w:ilvl w:val="0"/>
          <w:numId w:val="5"/>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1558E3" w:rsidRDefault="00B0643E" w:rsidP="00D47498">
      <w:pPr>
        <w:pStyle w:val="ListParagraph"/>
        <w:numPr>
          <w:ilvl w:val="0"/>
          <w:numId w:val="5"/>
        </w:numPr>
        <w:rPr>
          <w:shd w:val="clear" w:color="auto" w:fill="FFFFFF"/>
        </w:rPr>
      </w:pPr>
      <w:r w:rsidRPr="001558E3">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1558E3">
        <w:rPr>
          <w:shd w:val="clear" w:color="auto" w:fill="FFFFFF"/>
        </w:rPr>
        <w:t>to maximize the classification loss.</w:t>
      </w:r>
      <w:r w:rsidR="00613717" w:rsidRPr="001558E3">
        <w:rPr>
          <w:shd w:val="clear" w:color="auto" w:fill="FFFFFF"/>
        </w:rPr>
        <w:t xml:space="preserve"> </w:t>
      </w:r>
    </w:p>
    <w:p w14:paraId="75115502" w14:textId="38D87DD2" w:rsidR="008D49B9" w:rsidRDefault="008D49B9" w:rsidP="008D49B9">
      <w:pPr>
        <w:rPr>
          <w:shd w:val="clear" w:color="auto" w:fill="FFFFFF"/>
        </w:rPr>
      </w:pPr>
      <w:r>
        <w:rPr>
          <w:shd w:val="clear" w:color="auto" w:fill="FFFFFF"/>
        </w:rPr>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3800A646"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w:t>
      </w:r>
      <w:r w:rsidR="00AF2EDA">
        <w:rPr>
          <w:shd w:val="clear" w:color="auto" w:fill="FFFFFF"/>
        </w:rPr>
        <w:t xml:space="preserve">. </w:t>
      </w:r>
      <w:r w:rsidR="00AF2EDA" w:rsidRPr="00AF2EDA">
        <w:rPr>
          <w:shd w:val="clear" w:color="auto" w:fill="FFFFFF"/>
        </w:rPr>
        <w:t>In-game theory, the Generative network converges when the generator and the discriminator hit the Nash equilibrium.</w:t>
      </w:r>
      <w:r>
        <w:rPr>
          <w:shd w:val="clear" w:color="auto" w:fill="FFFFFF"/>
        </w:rPr>
        <w:t xml:space="preserve"> </w:t>
      </w:r>
      <w:r w:rsidR="00A52B45" w:rsidRPr="00A52B45">
        <w:rPr>
          <w:shd w:val="clear" w:color="auto" w:fill="FFFFFF"/>
        </w:rPr>
        <w:t>This is the optimum point for the GAN loss minimax function (equation 1).</w:t>
      </w:r>
      <w:r w:rsidR="005709BF">
        <w:rPr>
          <w:shd w:val="clear" w:color="auto" w:fill="FFFFFF"/>
        </w:rPr>
        <w:t xml:space="preserve"> </w:t>
      </w:r>
      <w:r>
        <w:rPr>
          <w:shd w:val="clear" w:color="auto" w:fill="FFFFFF"/>
        </w:rPr>
        <w:t>Regarding</w:t>
      </w:r>
      <w:r w:rsidR="005709BF">
        <w:rPr>
          <w:shd w:val="clear" w:color="auto" w:fill="FFFFFF"/>
        </w:rPr>
        <w:t xml:space="preserve"> </w:t>
      </w:r>
      <w:r>
        <w:rPr>
          <w:shd w:val="clear" w:color="auto" w:fill="FFFFFF"/>
        </w:rPr>
        <w:t xml:space="preserve">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Default="000A4DF4" w:rsidP="00836C21">
      <w:pPr>
        <w:pStyle w:val="Heading3"/>
        <w:rPr>
          <w:shd w:val="clear" w:color="auto" w:fill="FFFFFF"/>
        </w:rPr>
      </w:pPr>
      <w:bookmarkStart w:id="114" w:name="_Toc51534346"/>
      <w:r>
        <w:rPr>
          <w:shd w:val="clear" w:color="auto" w:fill="FFFFFF"/>
        </w:rPr>
        <w:t>Conditional GAN</w:t>
      </w:r>
      <w:bookmarkEnd w:id="114"/>
    </w:p>
    <w:p w14:paraId="6D0CD7D2" w14:textId="513B29C5" w:rsidR="00543255" w:rsidRDefault="002F129D" w:rsidP="006031A9">
      <w:pPr>
        <w:rPr>
          <w:shd w:val="clear" w:color="auto" w:fill="FFFFFF"/>
        </w:rPr>
      </w:pPr>
      <w:r>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6A08FEAA" w:rsidR="00EF66F5" w:rsidRPr="00611D77" w:rsidRDefault="00EF66F5" w:rsidP="009F0323">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6A08FEAA" w:rsidR="00EF66F5" w:rsidRPr="00611D77" w:rsidRDefault="00EF66F5" w:rsidP="009F0323">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p>
                  </w:txbxContent>
                </v:textbox>
                <w10:wrap type="topAndBottom"/>
              </v:shape>
            </w:pict>
          </mc:Fallback>
        </mc:AlternateContent>
      </w:r>
      <w:r>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2">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DA5D65">
        <w:rPr>
          <w:shd w:val="clear" w:color="auto" w:fill="FFFFFF"/>
        </w:rPr>
        <w:t>Even though GAN models are able to produce new random possible examples for sample data, there is no means of monitoring the types of images produced.</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w:t>
      </w:r>
      <w:r w:rsidR="006031A9">
        <w:rPr>
          <w:shd w:val="clear" w:color="auto" w:fill="FFFFFF"/>
        </w:rPr>
        <w:lastRenderedPageBreak/>
        <w:t xml:space="preserve">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F7780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4]","plainTextFormattedCitation":"[5], [14]","previouslyFormattedCitation":"[5], [14]"},"properties":{"noteIndex":0},"schema":"https://github.com/citation-style-language/schema/raw/master/csl-citation.json"}</w:instrText>
      </w:r>
      <w:r w:rsidR="00543255">
        <w:rPr>
          <w:shd w:val="clear" w:color="auto" w:fill="FFFFFF"/>
        </w:rPr>
        <w:fldChar w:fldCharType="separate"/>
      </w:r>
      <w:r w:rsidR="00BC42C5" w:rsidRPr="00BC42C5">
        <w:rPr>
          <w:noProof/>
          <w:shd w:val="clear" w:color="auto" w:fill="FFFFFF"/>
        </w:rPr>
        <w:t>[5], [14]</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5A203B64" w:rsidR="006031A9" w:rsidRDefault="00543255" w:rsidP="006031A9">
      <w:r>
        <w:t xml:space="preserve">Mirza et al </w:t>
      </w:r>
      <w:r w:rsidR="00F14434">
        <w:t xml:space="preserve">propose </w:t>
      </w:r>
      <w:r w:rsidR="0017203F" w:rsidRPr="0017203F">
        <w:t xml:space="preserve">The conditional generative adversarial network, or </w:t>
      </w:r>
      <w:proofErr w:type="spellStart"/>
      <w:r w:rsidR="0017203F" w:rsidRPr="0017203F">
        <w:t>cGAN</w:t>
      </w:r>
      <w:proofErr w:type="spellEnd"/>
      <w:r w:rsidR="0017203F" w:rsidRPr="0017203F">
        <w:t xml:space="preserve">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w:t>
      </w:r>
      <w:r w:rsidR="0017203F" w:rsidRPr="0017203F">
        <w:t xml:space="preserve">for short, </w:t>
      </w:r>
      <w:r w:rsidR="00F14434">
        <w:t xml:space="preserve">which </w:t>
      </w:r>
      <w:r w:rsidR="0017203F" w:rsidRPr="0017203F">
        <w:t xml:space="preserve">is a type of GAN that involves the conditional generation of images by a generator model. </w:t>
      </w:r>
      <w:r w:rsidR="00D5615C" w:rsidRPr="00D5615C">
        <w:t>Image generation can be based on the label of the class</w:t>
      </w:r>
      <w:r w:rsidR="0087636F">
        <w:t xml:space="preserve"> </w:t>
      </w:r>
      <w:r w:rsidR="00106259" w:rsidRPr="00540C45">
        <w:rPr>
          <w:rStyle w:val="FootnoteReference"/>
        </w:rPr>
        <w:footnoteReference w:id="2"/>
      </w:r>
      <w:r w:rsidR="0017203F" w:rsidRPr="0017203F">
        <w:t xml:space="preserve">, </w:t>
      </w:r>
      <w:r w:rsidR="008C3FC6" w:rsidRPr="008C3FC6">
        <w:t>It requires the Generator network to produce only the target class of frames of a given form by a conditional variable.</w:t>
      </w:r>
      <w:r w:rsidR="00A37FBD">
        <w:t xml:space="preserve"> </w:t>
      </w:r>
      <w:r w:rsidR="004E609C">
        <w:t>The c</w:t>
      </w:r>
      <w:r w:rsidR="00A37FBD">
        <w:t xml:space="preserve">onditional variable </w:t>
      </w:r>
      <m:oMath>
        <m:r>
          <w:rPr>
            <w:rFonts w:ascii="Cambria Math" w:hAnsi="Cambria Math"/>
          </w:rPr>
          <m:t>C</m:t>
        </m:r>
      </m:oMath>
      <w:r w:rsidR="00A37FBD">
        <w:t xml:space="preserve"> is fade to the generator and discriminator networks as shown in figure</w:t>
      </w:r>
      <w:r w:rsidR="006172E9">
        <w:t xml:space="preserve"> </w:t>
      </w:r>
      <w:r w:rsidR="002258A6">
        <w:t>2_2</w:t>
      </w:r>
      <w:r w:rsidR="006172E9">
        <w:t xml:space="preserve">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 [12]","plainTextFormattedCitation":"[8], [12]","previouslyFormattedCitation":"[8], [12]"},"properties":{"noteIndex":0},"schema":"https://github.com/citation-style-language/schema/raw/master/csl-citation.json"}</w:instrText>
      </w:r>
      <w:r w:rsidR="00364310">
        <w:fldChar w:fldCharType="separate"/>
      </w:r>
      <w:r w:rsidR="00BC42C5" w:rsidRPr="00BC42C5">
        <w:rPr>
          <w:noProof/>
        </w:rPr>
        <w:t>[8], [12]</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595188AC" w14:textId="4EDDE930" w:rsidR="009F426B" w:rsidRPr="00EF66F5" w:rsidRDefault="009F426B" w:rsidP="00EF66F5">
      <w:pPr>
        <w:pStyle w:val="Heading2"/>
        <w:rPr>
          <w:rStyle w:val="muitypography-root"/>
        </w:rPr>
      </w:pPr>
      <w:bookmarkStart w:id="115" w:name="_Toc51534347"/>
      <w:r w:rsidRPr="00EF66F5">
        <w:rPr>
          <w:rStyle w:val="muitypography-root"/>
        </w:rPr>
        <w:t>Variational Autoencoders</w:t>
      </w:r>
      <w:bookmarkEnd w:id="115"/>
      <w:r w:rsidRPr="00EF66F5">
        <w:rPr>
          <w:rStyle w:val="muitypography-root"/>
        </w:rPr>
        <w:t xml:space="preserve"> </w:t>
      </w:r>
    </w:p>
    <w:p w14:paraId="30C51800" w14:textId="0B96054A" w:rsidR="009F426B" w:rsidRPr="00874D93" w:rsidRDefault="009F426B" w:rsidP="00874D93">
      <w:r w:rsidRPr="00874D93">
        <w:rPr>
          <w:rStyle w:val="muitypography-root"/>
          <w:color w:val="252525"/>
          <w:shd w:val="clear" w:color="auto" w:fill="FFFFFF"/>
        </w:rPr>
        <w:t xml:space="preserve">Variational Autoencoders (VAEs) is a method that uses convolutional neural networks to generate data. </w:t>
      </w:r>
      <w:r w:rsidR="00257900">
        <w:rPr>
          <w:rStyle w:val="muitypography-root"/>
          <w:color w:val="252525"/>
          <w:shd w:val="clear" w:color="auto" w:fill="FFFFFF"/>
        </w:rPr>
        <w:t>An autoencoder can be described as a network that learns how to compress data in a way that enables it to be reconstructed again.</w:t>
      </w:r>
      <w:r w:rsidRPr="00874D93">
        <w:rPr>
          <w:rStyle w:val="muitypography-root"/>
          <w:color w:val="252525"/>
          <w:shd w:val="clear" w:color="auto" w:fill="FFFFFF"/>
        </w:rPr>
        <w:t xml:space="preserve"> The purpose of the autoencoder is to </w:t>
      </w:r>
      <w:r w:rsidR="008C6A8C">
        <w:rPr>
          <w:rStyle w:val="muitypography-root"/>
          <w:color w:val="252525"/>
          <w:shd w:val="clear" w:color="auto" w:fill="FFFFFF"/>
        </w:rPr>
        <w:t>minimize</w:t>
      </w:r>
      <w:r w:rsidRPr="00874D93">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874D93">
        <w:rPr>
          <w:rStyle w:val="muitypography-root"/>
          <w:color w:val="252525"/>
          <w:shd w:val="clear" w:color="auto" w:fill="FFFFFF"/>
        </w:rPr>
        <w:t>The purpose of the VAE is, therefore, to learn the probability distribution of the data</w:t>
      </w:r>
      <w:r w:rsidRPr="00874D93">
        <w:rPr>
          <w:rStyle w:val="muitypography-root"/>
          <w:color w:val="252525"/>
          <w:shd w:val="clear" w:color="auto" w:fill="FFFFFF"/>
        </w:rPr>
        <w:t>. A data sample can then be generated by drawing a sample from the probability distribution and feeding it to the decoder.</w:t>
      </w:r>
    </w:p>
    <w:p w14:paraId="127CA14C" w14:textId="77777777" w:rsidR="002577E7" w:rsidRDefault="002577E7" w:rsidP="002577E7">
      <w:pPr>
        <w:pStyle w:val="Heading2"/>
      </w:pPr>
      <w:bookmarkStart w:id="116" w:name="_Toc51534348"/>
      <w:r w:rsidRPr="002577E7">
        <w:t>GAN based Image-to-Image Translation using unpaired training data</w:t>
      </w:r>
      <w:bookmarkEnd w:id="116"/>
    </w:p>
    <w:p w14:paraId="31E423C9" w14:textId="2EE140B8" w:rsidR="00DE598A" w:rsidRDefault="00093308" w:rsidP="000922E4">
      <w:r>
        <w:t xml:space="preserve">Let me start by </w:t>
      </w:r>
      <w:proofErr w:type="spellStart"/>
      <w:r>
        <w:t>Abto</w:t>
      </w:r>
      <w:proofErr w:type="spellEnd"/>
      <w:r>
        <w:t xml:space="preserve">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F7780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Pr>
          <w:i/>
          <w:iCs/>
        </w:rPr>
        <w:fldChar w:fldCharType="separate"/>
      </w:r>
      <w:r w:rsidR="00BC42C5" w:rsidRPr="00BC42C5">
        <w:rPr>
          <w:iCs/>
          <w:noProof/>
        </w:rPr>
        <w:t>[15]</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5ECD183A" w:rsidR="00093308" w:rsidRPr="00A71873" w:rsidRDefault="007B483B" w:rsidP="000922E4">
      <w:r>
        <w:t>R</w:t>
      </w:r>
      <w:r w:rsidR="00BD366F">
        <w:t xml:space="preserve">ecent advancements in GANs </w:t>
      </w:r>
      <w:r w:rsidR="00BD366F">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fldChar w:fldCharType="separate"/>
      </w:r>
      <w:r w:rsidR="00BC42C5" w:rsidRPr="00BC42C5">
        <w:rPr>
          <w:noProof/>
        </w:rPr>
        <w:t>[5]</w:t>
      </w:r>
      <w:r w:rsidR="00BD366F">
        <w:fldChar w:fldCharType="end"/>
      </w:r>
      <w:r w:rsidR="00BD366F">
        <w:t xml:space="preserve"> empowers style transfer models to create realistically looking </w:t>
      </w:r>
      <w:r w:rsidR="00BD366F">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9], [16]","plainTextFormattedCitation":"[7]–[9], [16]","previouslyFormattedCitation":"[7]–[9], [16]"},"properties":{"noteIndex":0},"schema":"https://github.com/citation-style-language/schema/raw/master/csl-citation.json"}</w:instrText>
      </w:r>
      <w:r w:rsidR="00BD366F">
        <w:fldChar w:fldCharType="separate"/>
      </w:r>
      <w:r w:rsidR="00BC42C5" w:rsidRPr="00BC42C5">
        <w:rPr>
          <w:noProof/>
        </w:rPr>
        <w:t>[7]–[9], [16]</w:t>
      </w:r>
      <w:r w:rsidR="00BD366F">
        <w:fldChar w:fldCharType="end"/>
      </w:r>
      <w:r w:rsidR="00BD366F">
        <w:t xml:space="preserve"> adapted image (</w:t>
      </w:r>
      <w:r w:rsidR="00F14BED">
        <w:rPr>
          <w:color w:val="FF0000"/>
        </w:rPr>
        <w:t>2-4 B</w:t>
      </w:r>
      <w:r w:rsidR="00BD366F">
        <w:t xml:space="preserve"> show image to image transfer from sunny to rainy).</w:t>
      </w:r>
    </w:p>
    <w:p w14:paraId="064A5719" w14:textId="572F1408" w:rsidR="00392A29" w:rsidRDefault="000922E4" w:rsidP="00392A29">
      <w:r>
        <w:lastRenderedPageBreak/>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291AE1">
        <w:t xml:space="preserve">, meaning </w:t>
      </w:r>
      <w:r w:rsidR="00A9557B">
        <w:t xml:space="preserve">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14BED">
        <w:rPr>
          <w:color w:val="FF0000"/>
        </w:rPr>
        <w:t>2-4</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0054746C">
        <w:fldChar w:fldCharType="separate"/>
      </w:r>
      <w:r w:rsidR="00BC42C5" w:rsidRPr="00BC42C5">
        <w:rPr>
          <w:noProof/>
        </w:rPr>
        <w:t>[8]</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32310302" w:rsidR="00241C6D" w:rsidRDefault="00D900FE" w:rsidP="00D81E34">
      <w:r>
        <w:t>Because in reality pair datasets are very rear and expensive</w:t>
      </w:r>
      <w:r w:rsidR="0054746C">
        <w:t xml:space="preserve"> Zhu et al. came up with Cycle-GAN </w:t>
      </w:r>
      <w:r w:rsidR="0054746C">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4746C">
        <w:fldChar w:fldCharType="separate"/>
      </w:r>
      <w:r w:rsidR="00BC42C5" w:rsidRPr="00BC42C5">
        <w:rPr>
          <w:noProof/>
        </w:rPr>
        <w:t>[9]</w:t>
      </w:r>
      <w:r w:rsidR="0054746C">
        <w:fldChar w:fldCharType="end"/>
      </w:r>
      <w:r w:rsidR="0054746C">
        <w:t xml:space="preserve"> </w:t>
      </w:r>
      <w:r w:rsidR="00C012B2">
        <w:t xml:space="preserve">which </w:t>
      </w:r>
      <w:r w:rsidR="0092595D">
        <w:t xml:space="preserve">was </w:t>
      </w:r>
      <w:r w:rsidR="00392A29">
        <w:t xml:space="preserve">invented to learn bidirectional mapping in absence of paired training data via Cycle consistency loss. </w:t>
      </w:r>
      <w:r w:rsidR="00392A29" w:rsidRPr="004159D3">
        <w:rPr>
          <w:i/>
          <w:iCs/>
        </w:rPr>
        <w:t>Cycle Consistency loss</w:t>
      </w:r>
      <w:r w:rsidR="00392A29">
        <w:t xml:space="preserve"> utilizes to learn transformation between two domains in 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w:t>
      </w:r>
      <w:r w:rsidR="00DF0C39" w:rsidRPr="00CA1354">
        <w:t xml:space="preserve">t “My name is Abebe”. Meaning the difference between </w:t>
      </w:r>
      <w:r w:rsidR="000423D4" w:rsidRPr="00CA1354">
        <w:t>the original</w:t>
      </w:r>
      <w:r w:rsidR="00DF0C39" w:rsidRPr="00CA1354">
        <w:t xml:space="preserve"> text and regenerated text should be minimum.</w:t>
      </w:r>
      <w:r w:rsidR="000423D4" w:rsidRPr="00CA1354">
        <w:t xml:space="preserve"> I use google translator to demonstrate this example as shown in </w:t>
      </w:r>
      <w:r w:rsidR="000423D4" w:rsidRPr="004E609C">
        <w:rPr>
          <w:highlight w:val="yellow"/>
        </w:rPr>
        <w:t>figure</w:t>
      </w:r>
      <w:r w:rsidR="00DC5A91">
        <w:t xml:space="preserve"> 2-3</w:t>
      </w:r>
      <w:r w:rsidR="000423D4" w:rsidRPr="00CA1354">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14:paraId="5BF5FAEE" w14:textId="77777777" w:rsidTr="007B098F">
        <w:tc>
          <w:tcPr>
            <w:tcW w:w="3145" w:type="dxa"/>
          </w:tcPr>
          <w:p w14:paraId="492CFD1A" w14:textId="5C1755A8" w:rsidR="004E609C" w:rsidRDefault="004E609C" w:rsidP="00D81E34">
            <w:r>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BEBA8EAE-BF5A-486C-A8C5-ECC9F3942E4B}">
                                <a14:imgProps xmlns:a14="http://schemas.microsoft.com/office/drawing/2010/main">
                                  <a14:imgLayer r:embed="rId24">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Default="004E609C" w:rsidP="0092595D">
            <w:pPr>
              <w:keepNext/>
            </w:pPr>
            <w:r>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BEBA8EAE-BF5A-486C-A8C5-ECC9F3942E4B}">
                                <a14:imgProps xmlns:a14="http://schemas.microsoft.com/office/drawing/2010/main">
                                  <a14:imgLayer r:embed="rId26">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7BA247FB" w:rsidR="004E609C" w:rsidRPr="0092595D" w:rsidRDefault="0092595D" w:rsidP="0092595D">
      <w:pPr>
        <w:pStyle w:val="Caption"/>
        <w:jc w:val="center"/>
        <w:rPr>
          <w:color w:val="auto"/>
          <w:sz w:val="24"/>
          <w:szCs w:val="24"/>
        </w:rPr>
      </w:pPr>
      <w:r w:rsidRPr="0092595D">
        <w:rPr>
          <w:color w:val="auto"/>
          <w:sz w:val="24"/>
          <w:szCs w:val="24"/>
        </w:rPr>
        <w:t xml:space="preserve">Figure </w:t>
      </w:r>
      <w:r w:rsidRPr="0092595D">
        <w:rPr>
          <w:color w:val="auto"/>
          <w:sz w:val="24"/>
          <w:szCs w:val="24"/>
        </w:rPr>
        <w:fldChar w:fldCharType="begin"/>
      </w:r>
      <w:r w:rsidRPr="0092595D">
        <w:rPr>
          <w:color w:val="auto"/>
          <w:sz w:val="24"/>
          <w:szCs w:val="24"/>
        </w:rPr>
        <w:instrText xml:space="preserve"> STYLEREF 1 \s </w:instrText>
      </w:r>
      <w:r w:rsidRPr="0092595D">
        <w:rPr>
          <w:color w:val="auto"/>
          <w:sz w:val="24"/>
          <w:szCs w:val="24"/>
        </w:rPr>
        <w:fldChar w:fldCharType="separate"/>
      </w:r>
      <w:r w:rsidRPr="0092595D">
        <w:rPr>
          <w:noProof/>
          <w:color w:val="auto"/>
          <w:sz w:val="24"/>
          <w:szCs w:val="24"/>
        </w:rPr>
        <w:t>2</w:t>
      </w:r>
      <w:r w:rsidRPr="0092595D">
        <w:rPr>
          <w:color w:val="auto"/>
          <w:sz w:val="24"/>
          <w:szCs w:val="24"/>
        </w:rPr>
        <w:fldChar w:fldCharType="end"/>
      </w:r>
      <w:r w:rsidRPr="0092595D">
        <w:rPr>
          <w:color w:val="auto"/>
          <w:sz w:val="24"/>
          <w:szCs w:val="24"/>
        </w:rPr>
        <w:noBreakHyphen/>
      </w:r>
      <w:r w:rsidRPr="0092595D">
        <w:rPr>
          <w:color w:val="auto"/>
          <w:sz w:val="24"/>
          <w:szCs w:val="24"/>
        </w:rPr>
        <w:fldChar w:fldCharType="begin"/>
      </w:r>
      <w:r w:rsidRPr="0092595D">
        <w:rPr>
          <w:color w:val="auto"/>
          <w:sz w:val="24"/>
          <w:szCs w:val="24"/>
        </w:rPr>
        <w:instrText xml:space="preserve"> SEQ Figure \* ARABIC \s 1 </w:instrText>
      </w:r>
      <w:r w:rsidRPr="0092595D">
        <w:rPr>
          <w:color w:val="auto"/>
          <w:sz w:val="24"/>
          <w:szCs w:val="24"/>
        </w:rPr>
        <w:fldChar w:fldCharType="separate"/>
      </w:r>
      <w:r w:rsidRPr="0092595D">
        <w:rPr>
          <w:noProof/>
          <w:color w:val="auto"/>
          <w:sz w:val="24"/>
          <w:szCs w:val="24"/>
        </w:rPr>
        <w:t>3</w:t>
      </w:r>
      <w:r w:rsidRPr="0092595D">
        <w:rPr>
          <w:color w:val="auto"/>
          <w:sz w:val="24"/>
          <w:szCs w:val="24"/>
        </w:rPr>
        <w:fldChar w:fldCharType="end"/>
      </w:r>
      <w:r w:rsidR="00874D93">
        <w:rPr>
          <w:color w:val="auto"/>
          <w:sz w:val="24"/>
          <w:szCs w:val="24"/>
        </w:rPr>
        <w:t xml:space="preserve"> Amharic to English </w:t>
      </w:r>
      <w:r w:rsidRPr="0092595D">
        <w:rPr>
          <w:color w:val="auto"/>
          <w:sz w:val="24"/>
          <w:szCs w:val="24"/>
        </w:rPr>
        <w:t xml:space="preserve">language translation using google </w:t>
      </w:r>
      <w:r w:rsidR="00874D93" w:rsidRPr="0092595D">
        <w:rPr>
          <w:color w:val="auto"/>
          <w:sz w:val="24"/>
          <w:szCs w:val="24"/>
        </w:rPr>
        <w:t>translator (</w:t>
      </w:r>
      <w:r w:rsidRPr="0092595D">
        <w:rPr>
          <w:color w:val="auto"/>
          <w:sz w:val="24"/>
          <w:szCs w:val="24"/>
        </w:rPr>
        <w:t>Example).</w:t>
      </w:r>
    </w:p>
    <w:p w14:paraId="60B0C23C" w14:textId="44ED6DF0" w:rsidR="009F0323" w:rsidRDefault="00392A29" w:rsidP="005E42A1">
      <w:r>
        <w:lastRenderedPageBreak/>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w:t>
      </w:r>
      <w:r w:rsidR="005C3567">
        <w:t xml:space="preserve">a </w:t>
      </w:r>
      <w:r w:rsidR="0090435F">
        <w:t>table</w:t>
      </w:r>
      <w:r w:rsidR="00784714">
        <w:t xml:space="preserve"> 2</w:t>
      </w:r>
      <w:r w:rsidR="005E42A1">
        <w:t>.</w:t>
      </w:r>
    </w:p>
    <w:p w14:paraId="3C20A805" w14:textId="23BBE53D" w:rsidR="005E42A1" w:rsidRPr="00611D77" w:rsidRDefault="005E42A1" w:rsidP="005E42A1">
      <w:pPr>
        <w:pStyle w:val="Caption"/>
        <w:keepNext/>
        <w:rPr>
          <w:color w:val="auto"/>
          <w:sz w:val="24"/>
          <w:szCs w:val="24"/>
        </w:rPr>
      </w:pPr>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015C8A" w:rsidRPr="00611D77">
        <w:rPr>
          <w:noProof/>
          <w:color w:val="auto"/>
          <w:sz w:val="24"/>
          <w:szCs w:val="24"/>
        </w:rPr>
        <w:t>2</w:t>
      </w:r>
      <w:r w:rsidRPr="00611D77">
        <w:rPr>
          <w:color w:val="auto"/>
          <w:sz w:val="24"/>
          <w:szCs w:val="24"/>
        </w:rPr>
        <w:fldChar w:fldCharType="end"/>
      </w:r>
      <w:r w:rsidRPr="00611D77">
        <w:rPr>
          <w:color w:val="auto"/>
          <w:sz w:val="24"/>
          <w:szCs w:val="24"/>
        </w:rP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17" w:name="_Hlk34646532"/>
          <w:p w14:paraId="3A342949" w14:textId="442068B9" w:rsidR="0090435F" w:rsidRDefault="00EF66F5"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2A5E57AD" w:rsidR="0090435F" w:rsidRDefault="00EF66F5"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EF66F5"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EF66F5"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17"/>
    <w:p w14:paraId="63BEBB5C" w14:textId="5E7F1C1D" w:rsidR="00D26DBD" w:rsidRDefault="00814C2C" w:rsidP="00F235AC">
      <w:pPr>
        <w:rPr>
          <w:rFonts w:eastAsiaTheme="minorEastAsia"/>
        </w:rPr>
      </w:pPr>
      <w:r>
        <w:t>The l</w:t>
      </w:r>
      <w:r w:rsidR="00060283">
        <w:t>oss function of the network could be formulated as</w:t>
      </w:r>
      <w:r>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Pr>
          <w:rFonts w:eastAsiaTheme="minorEastAsia"/>
        </w:rPr>
        <w:t xml:space="preserve"> </w:t>
      </w:r>
    </w:p>
    <w:p w14:paraId="7E0F41FC" w14:textId="09FCE226" w:rsidR="005E4E93" w:rsidRDefault="004C5213" w:rsidP="00F235AC">
      <w:r>
        <w:t>M</w:t>
      </w:r>
      <w:r w:rsidR="005E4E93">
        <w:t xml:space="preserve">eaning translate a given image are  </w:t>
      </w:r>
      <m:oMath>
        <m:r>
          <w:rPr>
            <w:rFonts w:ascii="Cambria Math" w:hAnsi="Cambria Math"/>
          </w:rPr>
          <m:t>x</m:t>
        </m:r>
      </m:oMath>
      <w:r w:rsidR="005E4E93">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Pr>
          <w:rFonts w:eastAsiaTheme="minorEastAsia"/>
        </w:rPr>
        <w:t xml:space="preserve"> input image </w:t>
      </w:r>
      <m:oMath>
        <m:r>
          <w:rPr>
            <w:rFonts w:ascii="Cambria Math" w:hAnsi="Cambria Math"/>
          </w:rPr>
          <m:t>x</m:t>
        </m:r>
      </m:oMath>
      <w:r w:rsidR="005E4E93">
        <w:rPr>
          <w:rFonts w:eastAsiaTheme="minorEastAsia"/>
        </w:rPr>
        <w:t xml:space="preserve"> translated to another domain and retranslated back to its original domain. </w:t>
      </w:r>
      <w:r w:rsidR="005E4E93">
        <w:t>Ahead of image transformation across domain video to video translation is an additional extension. Now let’s jump to video to video translation.</w:t>
      </w:r>
    </w:p>
    <w:p w14:paraId="457C7DC8" w14:textId="0FC45E98" w:rsidR="004C5213" w:rsidRDefault="004C5213" w:rsidP="00F235AC">
      <w:r>
        <w:rPr>
          <w:noProof/>
        </w:rPr>
        <w:drawing>
          <wp:anchor distT="0" distB="0" distL="114300" distR="114300" simplePos="0" relativeHeight="251826176" behindDoc="0" locked="0" layoutInCell="1" allowOverlap="1" wp14:anchorId="7B6DB3F3" wp14:editId="3A9D5D1A">
            <wp:simplePos x="0" y="0"/>
            <wp:positionH relativeFrom="column">
              <wp:posOffset>2428875</wp:posOffset>
            </wp:positionH>
            <wp:positionV relativeFrom="paragraph">
              <wp:posOffset>38925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Pr>
          <w:rFonts w:eastAsiaTheme="minorEastAsia"/>
          <w:noProof/>
        </w:rPr>
        <w:drawing>
          <wp:anchor distT="0" distB="0" distL="114300" distR="114300" simplePos="0" relativeHeight="251827200" behindDoc="0" locked="0" layoutInCell="1" allowOverlap="1" wp14:anchorId="4209709B" wp14:editId="7F31D30E">
            <wp:simplePos x="0" y="0"/>
            <wp:positionH relativeFrom="column">
              <wp:posOffset>0</wp:posOffset>
            </wp:positionH>
            <wp:positionV relativeFrom="paragraph">
              <wp:posOffset>367665</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Pr>
          <w:noProof/>
        </w:rPr>
        <mc:AlternateContent>
          <mc:Choice Requires="wps">
            <w:drawing>
              <wp:anchor distT="0" distB="0" distL="114300" distR="114300" simplePos="0" relativeHeight="251828224" behindDoc="0" locked="0" layoutInCell="1" allowOverlap="1" wp14:anchorId="357ABDBE" wp14:editId="40CDED07">
                <wp:simplePos x="0" y="0"/>
                <wp:positionH relativeFrom="column">
                  <wp:posOffset>3175</wp:posOffset>
                </wp:positionH>
                <wp:positionV relativeFrom="paragraph">
                  <wp:posOffset>1835150</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77777777" w:rsidR="004C5213" w:rsidRPr="00611D77" w:rsidRDefault="004C5213" w:rsidP="004C5213">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144.5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" stroked="f">
                <v:textbox style="mso-fit-shape-to-text:t" inset="0,0,0,0">
                  <w:txbxContent>
                    <w:p w14:paraId="53F2416A" w14:textId="77777777" w:rsidR="004C5213" w:rsidRPr="00611D77" w:rsidRDefault="004C5213" w:rsidP="004C5213">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p>
                  </w:txbxContent>
                </v:textbox>
                <w10:wrap type="topAndBottom"/>
              </v:shape>
            </w:pict>
          </mc:Fallback>
        </mc:AlternateContent>
      </w:r>
    </w:p>
    <w:p w14:paraId="5C1C3D47" w14:textId="4D66680A" w:rsidR="00A001D8" w:rsidRDefault="005E4E93" w:rsidP="000922E4">
      <w:r>
        <w:rPr>
          <w:noProof/>
        </w:rPr>
        <w:lastRenderedPageBreak/>
        <mc:AlternateContent>
          <mc:Choice Requires="wps">
            <w:drawing>
              <wp:anchor distT="0" distB="0" distL="114300" distR="114300" simplePos="0" relativeHeight="251703296" behindDoc="0" locked="0" layoutInCell="1" allowOverlap="1" wp14:anchorId="1F9913BF" wp14:editId="57FCCC12">
                <wp:simplePos x="0" y="0"/>
                <wp:positionH relativeFrom="margin">
                  <wp:posOffset>943846</wp:posOffset>
                </wp:positionH>
                <wp:positionV relativeFrom="page">
                  <wp:posOffset>4042395</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717A2D81" w:rsidR="00EF66F5" w:rsidRPr="0053194C" w:rsidRDefault="00EF66F5" w:rsidP="00B45E28">
                            <w:pPr>
                              <w:pStyle w:val="Caption"/>
                              <w:jc w:val="center"/>
                              <w:rPr>
                                <w:sz w:val="24"/>
                                <w:szCs w:val="24"/>
                              </w:rPr>
                            </w:pPr>
                            <w:bookmarkStart w:id="118" w:name="_Toc4721961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611D77">
                              <w:rPr>
                                <w:color w:val="auto"/>
                                <w:sz w:val="24"/>
                                <w:szCs w:val="24"/>
                              </w:rPr>
                              <w:t xml:space="preserve"> General Optical flow Computation Mechanism</w:t>
                            </w:r>
                            <w:r>
                              <w:t>.</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74.3pt;margin-top:318.3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" stroked="f">
                <v:textbox inset="0,0,0,0">
                  <w:txbxContent>
                    <w:p w14:paraId="097BAF31" w14:textId="717A2D81" w:rsidR="00EF66F5" w:rsidRPr="0053194C" w:rsidRDefault="00EF66F5" w:rsidP="00B45E28">
                      <w:pPr>
                        <w:pStyle w:val="Caption"/>
                        <w:jc w:val="center"/>
                        <w:rPr>
                          <w:sz w:val="24"/>
                          <w:szCs w:val="24"/>
                        </w:rPr>
                      </w:pPr>
                      <w:bookmarkStart w:id="119" w:name="_Toc4721961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611D77">
                        <w:rPr>
                          <w:color w:val="auto"/>
                          <w:sz w:val="24"/>
                          <w:szCs w:val="24"/>
                        </w:rPr>
                        <w:t xml:space="preserve"> General Optical flow Computation Mechanism</w:t>
                      </w:r>
                      <w:r>
                        <w:t>.</w:t>
                      </w:r>
                      <w:bookmarkEnd w:id="119"/>
                    </w:p>
                  </w:txbxContent>
                </v:textbox>
                <w10:wrap type="topAndBottom" anchorx="margin" anchory="page"/>
              </v:shape>
            </w:pict>
          </mc:Fallback>
        </mc:AlternateContent>
      </w:r>
      <w:r>
        <w:rPr>
          <w:noProof/>
        </w:rPr>
        <w:drawing>
          <wp:anchor distT="0" distB="0" distL="114300" distR="114300" simplePos="0" relativeHeight="251698176" behindDoc="0" locked="0" layoutInCell="1" allowOverlap="1" wp14:anchorId="5D3A2BFB" wp14:editId="17BBF168">
            <wp:simplePos x="0" y="0"/>
            <wp:positionH relativeFrom="margin">
              <wp:posOffset>169309</wp:posOffset>
            </wp:positionH>
            <wp:positionV relativeFrom="paragraph">
              <wp:posOffset>19507</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9">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DFEF0D8" w14:textId="00C48A4E" w:rsidR="00D900FE" w:rsidRPr="00277E56" w:rsidRDefault="009C166F" w:rsidP="009F426B">
      <w:pPr>
        <w:pStyle w:val="Heading2"/>
      </w:pPr>
      <w:bookmarkStart w:id="120" w:name="_Toc51534349"/>
      <w:r w:rsidRPr="00277E56">
        <w:rPr>
          <w:rStyle w:val="Heading2Char"/>
          <w:b/>
        </w:rPr>
        <w:t>Video to video translation</w:t>
      </w:r>
      <w:bookmarkEnd w:id="120"/>
    </w:p>
    <w:p w14:paraId="489A27FD" w14:textId="53E8DC2F"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t xml:space="preserve">image to image translation in each frame of input videos without considering </w:t>
      </w:r>
      <w:r w:rsidR="009C166F">
        <w:t xml:space="preserve">those frames has </w:t>
      </w:r>
      <w:r w:rsidR="00610F3C">
        <w:t xml:space="preserve">a </w:t>
      </w:r>
      <w:r w:rsidR="009C166F">
        <w:t xml:space="preserve">relation </w:t>
      </w:r>
      <w:r w:rsidR="00A46E7A">
        <w:t>between them. T</w:t>
      </w:r>
      <w:r w:rsidR="009C166F">
        <w:t xml:space="preserve">his approach is </w:t>
      </w:r>
      <w:r w:rsidR="009C166F" w:rsidRPr="00A845F6">
        <w:t>non-trivia</w:t>
      </w:r>
      <w:r w:rsidR="009C166F">
        <w:t xml:space="preserve">l since </w:t>
      </w:r>
      <w:r w:rsidR="009C166F" w:rsidRPr="007579A2">
        <w:t>th</w:t>
      </w:r>
      <w:r w:rsidR="00C53AF8" w:rsidRPr="007579A2">
        <w:t>i</w:t>
      </w:r>
      <w:r w:rsidR="00C53AF8">
        <w:t xml:space="preserve">s </w:t>
      </w:r>
      <w:r w:rsidR="00C53AF8" w:rsidRPr="007579A2">
        <w:t>i</w:t>
      </w:r>
      <w:r w:rsidR="00C53AF8">
        <w:t>s</w:t>
      </w:r>
      <w:r w:rsidR="009C166F" w:rsidRPr="007579A2">
        <w:t xml:space="preserve"> key issues </w:t>
      </w:r>
      <w:r w:rsidR="00610F3C">
        <w:t>that</w:t>
      </w:r>
      <w:r w:rsidR="009C166F" w:rsidRPr="007579A2">
        <w:t xml:space="preserve"> underlie </w:t>
      </w:r>
      <w:r w:rsidR="00610F3C">
        <w:t xml:space="preserve">the </w:t>
      </w:r>
      <w:r w:rsidR="009C166F">
        <w:t>flickering</w:t>
      </w:r>
      <w:r w:rsidR="009C166F" w:rsidRPr="00D5100F">
        <w:t xml:space="preserve"> </w:t>
      </w:r>
      <w:r w:rsidR="009C166F">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fldChar w:fldCharType="separate"/>
      </w:r>
      <w:r w:rsidR="00BC42C5" w:rsidRPr="00BC42C5">
        <w:rPr>
          <w:noProof/>
        </w:rPr>
        <w:t>[17], [18]</w:t>
      </w:r>
      <w:r w:rsidR="009C166F">
        <w:fldChar w:fldCharType="end"/>
      </w:r>
      <w:r w:rsidR="009C166F">
        <w:t xml:space="preserve"> effect in the output video. To overcome the flickering effect Chen et al </w:t>
      </w:r>
      <w:r w:rsidR="009C166F">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fldChar w:fldCharType="separate"/>
      </w:r>
      <w:r w:rsidR="00BC42C5" w:rsidRPr="00BC42C5">
        <w:rPr>
          <w:noProof/>
        </w:rPr>
        <w:t>[18]</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1386914C" w:rsidR="00EE2F16" w:rsidRDefault="00EE2F16" w:rsidP="009F426B">
      <w:pPr>
        <w:pStyle w:val="Heading2"/>
      </w:pPr>
      <w:bookmarkStart w:id="121" w:name="_Problems_in_Translation"/>
      <w:bookmarkStart w:id="122" w:name="_Toc51534350"/>
      <w:bookmarkEnd w:id="121"/>
      <w:r>
        <w:t>Problems in Translation Networks</w:t>
      </w:r>
      <w:bookmarkEnd w:id="122"/>
    </w:p>
    <w:p w14:paraId="4E2706EE" w14:textId="716A2E4E"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F7780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9]","plainTextFormattedCitation":"[19]","previouslyFormattedCitation":"[19]"},"properties":{"noteIndex":0},"schema":"https://github.com/citation-style-language/schema/raw/master/csl-citation.json"}</w:instrText>
      </w:r>
      <w:r>
        <w:fldChar w:fldCharType="separate"/>
      </w:r>
      <w:r w:rsidR="00BC42C5" w:rsidRPr="00BC42C5">
        <w:rPr>
          <w:noProof/>
        </w:rPr>
        <w:t>[19]</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46D1959A" w:rsidR="00EE2F16" w:rsidRDefault="00EE2F16" w:rsidP="00EE2F16">
      <w:r>
        <w:lastRenderedPageBreak/>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r w:rsidR="00610F3C">
        <w:rPr>
          <w:rFonts w:eastAsiaTheme="minorEastAsia"/>
        </w:rPr>
        <w:t xml:space="preserve">the </w:t>
      </w:r>
      <w:proofErr w:type="spellStart"/>
      <w:r>
        <w:rPr>
          <w:rFonts w:eastAsiaTheme="minorEastAsia"/>
        </w:rPr>
        <w:t>i</w:t>
      </w:r>
      <w:r w:rsidRPr="000B64C3">
        <w:rPr>
          <w:rFonts w:eastAsiaTheme="minorEastAsia"/>
          <w:vertAlign w:val="superscript"/>
        </w:rPr>
        <w:t>th</w:t>
      </w:r>
      <w:proofErr w:type="spellEnd"/>
      <w:r>
        <w:rPr>
          <w:rFonts w:eastAsiaTheme="minorEastAsia"/>
        </w:rPr>
        <w:t xml:space="preserve"> frame of video </w:t>
      </w:r>
      <m:oMath>
        <m:r>
          <w:rPr>
            <w:rFonts w:ascii="Cambria Math" w:hAnsi="Cambria Math"/>
          </w:rPr>
          <m:t>X</m:t>
        </m:r>
      </m:oMath>
      <w:r>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754E0A" w:rsidRDefault="00EE2F16" w:rsidP="00D47498">
      <w:pPr>
        <w:pStyle w:val="ListParagraph"/>
        <w:rPr>
          <w:rFonts w:eastAsiaTheme="minorEastAsia"/>
        </w:rPr>
      </w:pPr>
      <w:r w:rsidRPr="00D774F3">
        <w:rPr>
          <w:b/>
          <w:bCs/>
        </w:rPr>
        <w:t>Object disappearance</w:t>
      </w:r>
      <w:r w:rsidRPr="00754E0A">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754E0A">
        <w:rPr>
          <w:rFonts w:eastAsiaTheme="minorEastAsia"/>
        </w:rPr>
        <w:t xml:space="preserve"> </w:t>
      </w:r>
      <w:r w:rsidRPr="00754E0A">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rPr>
        <w:t xml:space="preserve"> </w:t>
      </w:r>
      <w:r w:rsidRPr="00754E0A">
        <w:t xml:space="preserve">in domain </w:t>
      </w:r>
      <m:oMath>
        <m:r>
          <w:rPr>
            <w:rFonts w:ascii="Cambria Math" w:hAnsi="Cambria Math"/>
          </w:rPr>
          <m:t>A</m:t>
        </m:r>
      </m:oMath>
      <w:r w:rsidRPr="00754E0A">
        <w:t xml:space="preserve"> shall also appear in translated </w:t>
      </w:r>
      <w:r w:rsidRPr="00754E0A">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754E0A">
        <w:t xml:space="preserve">in another domain image. </w:t>
      </w:r>
      <w:r w:rsidRPr="00754E0A">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754E0A">
        <w:rPr>
          <w:rFonts w:eastAsiaTheme="minorEastAsia"/>
        </w:rPr>
        <w:t xml:space="preserve"> </w:t>
      </w:r>
      <w:r w:rsidRPr="00754E0A">
        <w:t>Mathematically,</w:t>
      </w:r>
    </w:p>
    <w:p w14:paraId="73A3F6FB" w14:textId="77777777" w:rsidR="00EE2F16" w:rsidRPr="00924115"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Default="00EE2F16" w:rsidP="00D47498">
      <w:pPr>
        <w:pStyle w:val="ListParagraph"/>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w:t>
      </w:r>
      <w:r w:rsidR="00610F3C">
        <w:rPr>
          <w:rFonts w:eastAsiaTheme="minorEastAsia"/>
        </w:rPr>
        <w:t xml:space="preserve">a </w:t>
      </w:r>
      <w:r>
        <w:rPr>
          <w:rFonts w:eastAsiaTheme="minorEastAsia"/>
        </w:rPr>
        <w:t xml:space="preserve">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w:t>
      </w:r>
      <w:r w:rsidR="00610F3C">
        <w:t xml:space="preserve">an </w:t>
      </w:r>
      <w:r>
        <w:t xml:space="preserve">abrupt object movement.  Mathematically, </w:t>
      </w:r>
    </w:p>
    <w:p w14:paraId="5EA31F44" w14:textId="77777777" w:rsidR="00EE2F16" w:rsidRPr="00924115"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924115"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882C86" w:rsidRDefault="00EE2F16" w:rsidP="00D47498">
      <w:pPr>
        <w:pStyle w:val="ListParagraph"/>
        <w:rPr>
          <w:rFonts w:eastAsiaTheme="minorEastAsia"/>
        </w:rPr>
      </w:pPr>
      <w:r w:rsidRPr="00DE2199">
        <w:rPr>
          <w:b/>
          <w:bCs/>
        </w:rPr>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D47498">
      <w:pPr>
        <w:pStyle w:val="ListParagraph"/>
      </w:pPr>
      <w:r w:rsidRPr="00DE2199">
        <w:rPr>
          <w:b/>
          <w:bCs/>
        </w:rPr>
        <w:t>Tide Spatially to the input</w:t>
      </w:r>
      <w:r w:rsidRPr="00DE2199">
        <w:t>: The optimizer is required to learn a solution that is strongly similar to the input due to the reconstruction loss on the input itself.</w:t>
      </w:r>
    </w:p>
    <w:p w14:paraId="219BA484" w14:textId="1BB4DFF8" w:rsidR="00AB2C3E" w:rsidRPr="00AB2C3E" w:rsidRDefault="00EE2F16" w:rsidP="00DE2B3C">
      <w:pPr>
        <w:ind w:left="360"/>
      </w:pPr>
      <w:r w:rsidRPr="007A35D2">
        <w:t xml:space="preserve">The problems described above are appropriate for the problem of translation, where only spatial transformation is considered. For an approach </w:t>
      </w:r>
      <w:r w:rsidR="00610F3C">
        <w:t>to</w:t>
      </w:r>
      <w:r w:rsidRPr="007A35D2">
        <w:t xml:space="preserve"> mixing spatial and temporal learning functions, this thesis work gets a better result.</w:t>
      </w:r>
      <w:bookmarkStart w:id="123" w:name="_Toc46601418"/>
      <w:bookmarkStart w:id="124" w:name="_Toc46601555"/>
      <w:bookmarkStart w:id="125" w:name="_Toc46746815"/>
      <w:bookmarkStart w:id="126" w:name="_Toc47207596"/>
      <w:bookmarkStart w:id="127" w:name="_Toc47231504"/>
      <w:bookmarkStart w:id="128" w:name="_Toc48646296"/>
      <w:bookmarkStart w:id="129" w:name="_Toc48646390"/>
      <w:bookmarkStart w:id="130" w:name="_Toc46601419"/>
      <w:bookmarkStart w:id="131" w:name="_Toc46601556"/>
      <w:bookmarkStart w:id="132" w:name="_Toc46746816"/>
      <w:bookmarkStart w:id="133" w:name="_Toc47207597"/>
      <w:bookmarkStart w:id="134" w:name="_Toc47231505"/>
      <w:bookmarkStart w:id="135" w:name="_Toc48646297"/>
      <w:bookmarkStart w:id="136" w:name="_Toc48646391"/>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p>
    <w:p w14:paraId="21E66BC9" w14:textId="17198172" w:rsidR="00022A8C" w:rsidRDefault="00022A8C" w:rsidP="009F426B">
      <w:pPr>
        <w:pStyle w:val="Heading2"/>
      </w:pPr>
      <w:bookmarkStart w:id="137" w:name="_Temporal_information"/>
      <w:bookmarkStart w:id="138" w:name="_Toc51534351"/>
      <w:bookmarkEnd w:id="137"/>
      <w:r>
        <w:t>Temporal information</w:t>
      </w:r>
      <w:bookmarkEnd w:id="138"/>
      <w:r w:rsidRPr="00022A8C">
        <w:t xml:space="preserve"> </w:t>
      </w:r>
    </w:p>
    <w:p w14:paraId="40E2DF44" w14:textId="77777777" w:rsidR="00B2591B" w:rsidRDefault="00BB2F52" w:rsidP="000A3D35">
      <w:pPr>
        <w:rPr>
          <w:shd w:val="clear" w:color="auto" w:fill="FFFFFF"/>
        </w:rPr>
      </w:pPr>
      <w:r>
        <w:rPr>
          <w:shd w:val="clear" w:color="auto" w:fill="FFFFFF"/>
        </w:rPr>
        <w:t>Temporal refers to time</w:t>
      </w:r>
      <w:r w:rsidR="00610F3C">
        <w:rPr>
          <w:shd w:val="clear" w:color="auto" w:fill="FFFFFF"/>
        </w:rPr>
        <w:t>-</w:t>
      </w:r>
      <w:r>
        <w:rPr>
          <w:shd w:val="clear" w:color="auto" w:fill="FFFFFF"/>
        </w:rPr>
        <w:t xml:space="preserve">domain where in our case </w:t>
      </w:r>
      <w:r w:rsidR="004953A3">
        <w:rPr>
          <w:shd w:val="clear" w:color="auto" w:fill="FFFFFF"/>
        </w:rPr>
        <w:t xml:space="preserve">it can be seen as </w:t>
      </w:r>
      <w:r w:rsidR="00610F3C">
        <w:rPr>
          <w:shd w:val="clear" w:color="auto" w:fill="FFFFFF"/>
        </w:rPr>
        <w:t xml:space="preserve">a </w:t>
      </w:r>
      <w:r w:rsidR="004953A3">
        <w:rPr>
          <w:shd w:val="clear" w:color="auto" w:fill="FFFFFF"/>
        </w:rPr>
        <w:t>relation between sequence of</w:t>
      </w:r>
      <w:r w:rsidR="00FE3681">
        <w:rPr>
          <w:shd w:val="clear" w:color="auto" w:fill="FFFFFF"/>
        </w:rPr>
        <w:t xml:space="preserve"> frames in </w:t>
      </w:r>
      <w:r w:rsidR="008B2345">
        <w:rPr>
          <w:shd w:val="clear" w:color="auto" w:fill="FFFFFF"/>
        </w:rPr>
        <w:t xml:space="preserve">the </w:t>
      </w:r>
      <w:r w:rsidR="00FE3681">
        <w:rPr>
          <w:shd w:val="clear" w:color="auto" w:fill="FFFFFF"/>
        </w:rPr>
        <w:t>video</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893519" w:rsidRPr="00893519">
        <w:rPr>
          <w:shd w:val="clear" w:color="auto" w:fill="FFFFFF"/>
        </w:rPr>
        <w:t xml:space="preserve">Spatiotemporal or </w:t>
      </w:r>
      <w:proofErr w:type="spellStart"/>
      <w:r w:rsidR="008B2345">
        <w:rPr>
          <w:shd w:val="clear" w:color="auto" w:fill="FFFFFF"/>
        </w:rPr>
        <w:t>S</w:t>
      </w:r>
      <w:r w:rsidR="00893519" w:rsidRPr="00893519">
        <w:rPr>
          <w:shd w:val="clear" w:color="auto" w:fill="FFFFFF"/>
        </w:rPr>
        <w:t>patio</w:t>
      </w:r>
      <w:proofErr w:type="spellEnd"/>
      <w:r w:rsidR="00893519" w:rsidRPr="00893519">
        <w:rPr>
          <w:shd w:val="clear" w:color="auto" w:fill="FFFFFF"/>
        </w:rPr>
        <w:t>-temporal is used in the study of information as data is gathered over time and space</w:t>
      </w:r>
      <w:r w:rsidR="00584890">
        <w:rPr>
          <w:shd w:val="clear" w:color="auto" w:fill="FFFFFF"/>
        </w:rPr>
        <w:t xml:space="preserve">. </w:t>
      </w:r>
      <w:r w:rsidR="00A26021">
        <w:rPr>
          <w:shd w:val="clear" w:color="auto" w:fill="FFFFFF"/>
        </w:rPr>
        <w:t>S</w:t>
      </w:r>
      <w:r w:rsidR="004953A3">
        <w:rPr>
          <w:shd w:val="clear" w:color="auto" w:fill="FFFFFF"/>
        </w:rPr>
        <w:t xml:space="preserve">traight </w:t>
      </w:r>
      <w:r w:rsidR="004953A3">
        <w:rPr>
          <w:shd w:val="clear" w:color="auto" w:fill="FFFFFF"/>
        </w:rPr>
        <w:lastRenderedPageBreak/>
        <w:t xml:space="preserve">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w:t>
      </w:r>
      <w:r w:rsidR="00610F3C">
        <w:rPr>
          <w:shd w:val="clear" w:color="auto" w:fill="FFFFFF"/>
        </w:rPr>
        <w:t>they</w:t>
      </w:r>
      <w:r w:rsidR="002E6419">
        <w:rPr>
          <w:shd w:val="clear" w:color="auto" w:fill="FFFFFF"/>
        </w:rPr>
        <w:t xml:space="preserve">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w:t>
      </w:r>
    </w:p>
    <w:p w14:paraId="6B1D1BED" w14:textId="1B56ADCA" w:rsidR="000A3D35" w:rsidRDefault="007E6D30" w:rsidP="00991395">
      <w:pPr>
        <w:rPr>
          <w:shd w:val="clear" w:color="auto" w:fill="FFFFFF"/>
        </w:rPr>
      </w:pPr>
      <w:r>
        <w:rPr>
          <w:shd w:val="clear" w:color="auto" w:fill="FFFFFF"/>
        </w:rPr>
        <w:t xml:space="preserve">For </w:t>
      </w:r>
      <w:r w:rsidR="00982897">
        <w:rPr>
          <w:shd w:val="clear" w:color="auto" w:fill="FFFFFF"/>
        </w:rPr>
        <w:t xml:space="preserve">a </w:t>
      </w:r>
      <w:r>
        <w:rPr>
          <w:shd w:val="clear" w:color="auto" w:fill="FFFFFF"/>
        </w:rPr>
        <w:t>video to video translation</w:t>
      </w:r>
      <w:r w:rsidR="00982897">
        <w:rPr>
          <w:shd w:val="clear" w:color="auto" w:fill="FFFFFF"/>
        </w:rPr>
        <w:t>,</w:t>
      </w:r>
      <w:r>
        <w:rPr>
          <w:shd w:val="clear" w:color="auto" w:fill="FFFFFF"/>
        </w:rPr>
        <w:t xml:space="preserve"> we have various</w:t>
      </w:r>
      <w:r w:rsidR="00251EA6" w:rsidRPr="00540C45">
        <w:rPr>
          <w:rStyle w:val="FootnoteReference"/>
        </w:rPr>
        <w:footnoteReference w:id="4"/>
      </w:r>
      <w:r w:rsidR="002258A6">
        <w:rPr>
          <w:shd w:val="clear" w:color="auto" w:fill="FFFFFF"/>
        </w:rPr>
        <w:t xml:space="preserve"> </w:t>
      </w:r>
      <w:r>
        <w:rPr>
          <w:shd w:val="clear" w:color="auto" w:fill="FFFFFF"/>
        </w:rPr>
        <w:t>option</w:t>
      </w:r>
      <w:r w:rsidR="00982897">
        <w:rPr>
          <w:shd w:val="clear" w:color="auto" w:fill="FFFFFF"/>
        </w:rPr>
        <w:t>s</w:t>
      </w:r>
      <w:r>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r w:rsidR="00B2591B">
        <w:rPr>
          <w:shd w:val="clear" w:color="auto" w:fill="FFFFFF"/>
        </w:rPr>
        <w:t xml:space="preserve"> </w:t>
      </w:r>
      <w:r w:rsidR="00991395" w:rsidRPr="00991395">
        <w:rPr>
          <w:shd w:val="clear" w:color="auto" w:fill="FFFFFF"/>
        </w:rPr>
        <w:t xml:space="preserve">The extraction of time knowledge can be split into two separate groups. One explicit temporal information extraction: this kind of network operates in such a way that the model extracts temporal information directly as optical flow and </w:t>
      </w:r>
      <w:r w:rsidR="00991395">
        <w:rPr>
          <w:shd w:val="clear" w:color="auto" w:fill="FFFFFF"/>
        </w:rPr>
        <w:t>pose</w:t>
      </w:r>
      <w:r w:rsidR="00991395" w:rsidRPr="00991395">
        <w:rPr>
          <w:shd w:val="clear" w:color="auto" w:fill="FFFFFF"/>
        </w:rPr>
        <w:t xml:space="preserve"> estimation, and then the model imposes temporal information on the generated frame. The other tacit one does not specifically collect temporal knowledge.</w:t>
      </w:r>
      <w:r w:rsidR="00991395">
        <w:rPr>
          <w:shd w:val="clear" w:color="auto" w:fill="FFFFFF"/>
        </w:rPr>
        <w:t xml:space="preserve"> </w:t>
      </w:r>
      <w:r w:rsidR="00991395" w:rsidRPr="00991395">
        <w:rPr>
          <w:shd w:val="clear" w:color="auto" w:fill="FFFFFF"/>
        </w:rPr>
        <w:t xml:space="preserve">Examples could be 3D Conv-nets, RNNs, and </w:t>
      </w:r>
      <w:r w:rsidR="00991395">
        <w:rPr>
          <w:shd w:val="clear" w:color="auto" w:fill="FFFFFF"/>
        </w:rPr>
        <w:t>temporal</w:t>
      </w:r>
      <w:r w:rsidR="00991395" w:rsidRPr="00991395">
        <w:rPr>
          <w:shd w:val="clear" w:color="auto" w:fill="FFFFFF"/>
        </w:rPr>
        <w:t xml:space="preserve"> constraint models.</w:t>
      </w:r>
      <w:r w:rsidR="00654B60" w:rsidRPr="00654B60">
        <w:t xml:space="preserve"> </w:t>
      </w:r>
      <w:r w:rsidR="00D70F02" w:rsidRPr="00D70F02">
        <w:rPr>
          <w:shd w:val="clear" w:color="auto" w:fill="FFFFFF"/>
        </w:rPr>
        <w:t xml:space="preserve">Indeed, some of the works have been done blend the above techniques, such as Park et.al. </w:t>
      </w:r>
      <w:r w:rsidR="00654B60">
        <w:rPr>
          <w:shd w:val="clear" w:color="auto" w:fill="FFFFFF"/>
        </w:rPr>
        <w:fldChar w:fldCharType="begin" w:fldLock="1"/>
      </w:r>
      <w:r w:rsidR="00DB59ED">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rsidR="00654B60">
        <w:rPr>
          <w:shd w:val="clear" w:color="auto" w:fill="FFFFFF"/>
        </w:rPr>
        <w:fldChar w:fldCharType="separate"/>
      </w:r>
      <w:r w:rsidR="00654B60" w:rsidRPr="00654B60">
        <w:rPr>
          <w:noProof/>
          <w:shd w:val="clear" w:color="auto" w:fill="FFFFFF"/>
        </w:rPr>
        <w:t>[13]</w:t>
      </w:r>
      <w:r w:rsidR="00654B60">
        <w:rPr>
          <w:shd w:val="clear" w:color="auto" w:fill="FFFFFF"/>
        </w:rPr>
        <w:fldChar w:fldCharType="end"/>
      </w:r>
      <w:r w:rsidR="00654B60">
        <w:rPr>
          <w:shd w:val="clear" w:color="auto" w:fill="FFFFFF"/>
        </w:rPr>
        <w:t>.</w:t>
      </w:r>
    </w:p>
    <w:p w14:paraId="41FE234E" w14:textId="2E173F6A" w:rsidR="000A3D35" w:rsidRDefault="000A3D35" w:rsidP="00836C21">
      <w:pPr>
        <w:pStyle w:val="Heading3"/>
        <w:rPr>
          <w:shd w:val="clear" w:color="auto" w:fill="FFFFFF"/>
        </w:rPr>
      </w:pPr>
      <w:bookmarkStart w:id="139" w:name="_Optical_flow"/>
      <w:bookmarkStart w:id="140" w:name="_Toc51534352"/>
      <w:bookmarkEnd w:id="139"/>
      <w:r>
        <w:rPr>
          <w:shd w:val="clear" w:color="auto" w:fill="FFFFFF"/>
        </w:rPr>
        <w:t>Optical flow</w:t>
      </w:r>
      <w:bookmarkEnd w:id="140"/>
    </w:p>
    <w:p w14:paraId="39BEA9C8" w14:textId="35590A03"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2], [13], [20]","plainTextFormattedCitation":"[12], [13], [20]","previouslyFormattedCitation":"[12], [13], [20]"},"properties":{"noteIndex":0},"schema":"https://github.com/citation-style-language/schema/raw/master/csl-citation.json"}</w:instrText>
      </w:r>
      <w:r w:rsidR="00926C3F">
        <w:fldChar w:fldCharType="separate"/>
      </w:r>
      <w:r w:rsidR="00BC42C5" w:rsidRPr="00BC42C5">
        <w:rPr>
          <w:noProof/>
        </w:rPr>
        <w:t>[12], [13], [20]</w:t>
      </w:r>
      <w:r w:rsidR="00926C3F">
        <w:fldChar w:fldCharType="end"/>
      </w:r>
      <w:r w:rsidR="00B3563F">
        <w:rPr>
          <w:shd w:val="clear" w:color="auto" w:fill="FFFFFF"/>
        </w:rPr>
        <w:t>.</w:t>
      </w:r>
    </w:p>
    <w:p w14:paraId="4A338A85" w14:textId="13F2FBCF" w:rsidR="001E7326" w:rsidRDefault="001E7326" w:rsidP="001E7326">
      <w:pPr>
        <w:rPr>
          <w:shd w:val="clear" w:color="auto" w:fill="FFFFFF"/>
        </w:rPr>
      </w:pPr>
      <w:r w:rsidRPr="00663BBC">
        <w:rPr>
          <w:shd w:val="clear" w:color="auto" w:fill="FFFFFF"/>
        </w:rPr>
        <w:t xml:space="preserve">Figure </w:t>
      </w:r>
      <w:r w:rsidR="00896585" w:rsidRPr="00663BBC">
        <w:rPr>
          <w:shd w:val="clear" w:color="auto" w:fill="FFFFFF"/>
        </w:rPr>
        <w:t>2-5</w:t>
      </w:r>
      <w:r w:rsidRPr="00663BBC">
        <w:rPr>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0291BB7D"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663BBC">
        <w:t xml:space="preserve">, </w:t>
      </w:r>
      <w:r w:rsidR="000A275B" w:rsidRPr="000A275B">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3799905C" w:rsidR="00014521" w:rsidRDefault="00014521" w:rsidP="00FB6FFB">
      <w:r w:rsidRPr="00014521">
        <w:t>Computing optical flow with deep neural networks</w:t>
      </w:r>
      <w:r w:rsidR="00A82BE7">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1], [22]","plainTextFormattedCitation":"[21], [22]","previouslyFormattedCitation":"[21], [22]"},"properties":{"noteIndex":0},"schema":"https://github.com/citation-style-language/schema/raw/master/csl-citation.json"}</w:instrText>
      </w:r>
      <w:r w:rsidR="00A82BE7">
        <w:fldChar w:fldCharType="separate"/>
      </w:r>
      <w:r w:rsidR="00BC42C5" w:rsidRPr="00BC42C5">
        <w:rPr>
          <w:noProof/>
        </w:rPr>
        <w:t>[21], [22]</w:t>
      </w:r>
      <w:r w:rsidR="00A82BE7">
        <w:fldChar w:fldCharType="end"/>
      </w:r>
      <w:r w:rsidR="00A82BE7">
        <w:t xml:space="preserve"> </w:t>
      </w:r>
      <w:r w:rsidRPr="00014521">
        <w:t xml:space="preserve"> requires huge amounts of training data which is principally hard to obtain. </w:t>
      </w:r>
      <w:r w:rsidR="002A203E" w:rsidRPr="002A203E">
        <w:t xml:space="preserve">This is because marking optical flow video footage </w:t>
      </w:r>
      <w:r w:rsidR="002A203E" w:rsidRPr="002A203E">
        <w:lastRenderedPageBreak/>
        <w:t xml:space="preserve">requires </w:t>
      </w:r>
      <w:r w:rsidR="008B2345">
        <w:t xml:space="preserve">a </w:t>
      </w:r>
      <w:r w:rsidR="002A203E" w:rsidRPr="002A203E">
        <w:t>detailed finding of the precise motion of each point of a frame to the precision of the subpixels.</w:t>
      </w:r>
      <w:r w:rsidR="00893519">
        <w:t xml:space="preserve"> </w:t>
      </w:r>
      <w:r w:rsidRPr="00014521">
        <w:t>To address the issue of labeling training data</w:t>
      </w:r>
      <w:r w:rsidR="00D17732">
        <w:t xml:space="preserve"> many research works</w:t>
      </w:r>
      <w:r w:rsidR="00A82BE7" w:rsidRPr="00014521">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1], [23], [24]","plainTextFormattedCitation":"[21], [23], [24]","previouslyFormattedCitation":"[21], [23], [24]"},"properties":{"noteIndex":0},"schema":"https://github.com/citation-style-language/schema/raw/master/csl-citation.json"}</w:instrText>
      </w:r>
      <w:r w:rsidR="00A82BE7">
        <w:fldChar w:fldCharType="separate"/>
      </w:r>
      <w:r w:rsidR="00BC42C5" w:rsidRPr="00BC42C5">
        <w:rPr>
          <w:noProof/>
        </w:rPr>
        <w:t>[21], [23], [24]</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F7780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5]","plainTextFormattedCitation":"[25]","previouslyFormattedCitation":"[25]"},"properties":{"noteIndex":0},"schema":"https://github.com/citation-style-language/schema/raw/master/csl-citation.json"}</w:instrText>
      </w:r>
      <w:r w:rsidR="004E6222">
        <w:fldChar w:fldCharType="separate"/>
      </w:r>
      <w:r w:rsidR="00BC42C5" w:rsidRPr="00BC42C5">
        <w:rPr>
          <w:noProof/>
        </w:rPr>
        <w:t>[25]</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F7780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3]","plainTextFormattedCitation":"[23]","previouslyFormattedCitation":"[23]"},"properties":{"noteIndex":0},"schema":"https://github.com/citation-style-language/schema/raw/master/csl-citation.json"}</w:instrText>
      </w:r>
      <w:r w:rsidR="00AB7F99">
        <w:fldChar w:fldCharType="separate"/>
      </w:r>
      <w:r w:rsidR="00BC42C5" w:rsidRPr="00BC42C5">
        <w:rPr>
          <w:noProof/>
        </w:rPr>
        <w:t>[23]</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4FE0FED0" w:rsidR="000A3D35" w:rsidRDefault="009655BC" w:rsidP="00836C21">
      <w:pPr>
        <w:pStyle w:val="Heading3"/>
      </w:pPr>
      <w:bookmarkStart w:id="141" w:name="_Toc51534353"/>
      <w:r>
        <w:t>Pose estimation</w:t>
      </w:r>
      <w:bookmarkEnd w:id="141"/>
    </w:p>
    <w:p w14:paraId="252524D7" w14:textId="003D525B" w:rsidR="00676AC2" w:rsidRPr="00A9590E" w:rsidRDefault="00DF59DC" w:rsidP="00AF6D1A">
      <w:r>
        <w:t xml:space="preserve">Human pose estimation can be framed as the problem on </w:t>
      </w:r>
      <w:r w:rsidR="00A9590E">
        <w:t xml:space="preserve">the </w:t>
      </w:r>
      <w:r>
        <w:t xml:space="preserve">localization of key points like eye, nose, elbows, wrists, etc. in </w:t>
      </w:r>
      <w:r w:rsidR="004E5A7B">
        <w:t>i</w:t>
      </w:r>
      <w:r w:rsidR="008220ED" w:rsidRPr="008220ED">
        <w:t xml:space="preserve">mages or </w:t>
      </w:r>
      <w:r w:rsidR="008220ED">
        <w:t>videos</w:t>
      </w:r>
      <w:r w:rsidR="008220ED" w:rsidRPr="008220ED">
        <w:t xml:space="preserve"> </w:t>
      </w:r>
      <w:r w:rsidR="004E5A7B" w:rsidRPr="008220ED">
        <w:t>frequently</w:t>
      </w:r>
      <w:r w:rsidR="008220ED" w:rsidRPr="008220ED">
        <w:t xml:space="preserve"> referred to as human joints. It is also known as the exploration of the overt position of all articulated poses in space.</w:t>
      </w:r>
      <w:r w:rsidR="00C07E32">
        <w:t xml:space="preserve"> </w:t>
      </w:r>
      <w:r>
        <w:t xml:space="preserve">Basically, pose estimation translate used in transferring motion from a deriving video to derived object in a video. Particularly human pose estimation </w:t>
      </w:r>
      <w:r w:rsidR="00A9590E">
        <w:t xml:space="preserve">is </w:t>
      </w:r>
      <w:r>
        <w:t xml:space="preserve">used in transferring motion from one person to </w:t>
      </w:r>
      <w:r w:rsidR="00A9590E">
        <w:t>an</w:t>
      </w:r>
      <w:r>
        <w:t xml:space="preserve">other as used </w:t>
      </w:r>
      <w:r>
        <w:fldChar w:fldCharType="begin" w:fldLock="1"/>
      </w:r>
      <w:r w:rsidR="00F7780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6]","plainTextFormattedCitation":"[26]","previouslyFormattedCitation":"[26]"},"properties":{"noteIndex":0},"schema":"https://github.com/citation-style-language/schema/raw/master/csl-citation.json"}</w:instrText>
      </w:r>
      <w:r>
        <w:fldChar w:fldCharType="separate"/>
      </w:r>
      <w:r w:rsidR="00BC42C5" w:rsidRPr="00BC42C5">
        <w:rPr>
          <w:noProof/>
        </w:rPr>
        <w:t>[26]</w:t>
      </w:r>
      <w:r>
        <w:fldChar w:fldCharType="end"/>
      </w:r>
      <w:r w:rsidR="0010500C">
        <w:t>, to transfer motion between different domain videos specifically for animating static image by driving motion</w:t>
      </w:r>
      <w:r w:rsidR="00DC7109">
        <w:t xml:space="preserve"> as shown in figure 2-6</w:t>
      </w:r>
      <w:r w:rsidR="0010500C">
        <w:t xml:space="preserve"> </w:t>
      </w:r>
      <w:r w:rsidR="0010500C">
        <w:fldChar w:fldCharType="begin" w:fldLock="1"/>
      </w:r>
      <w:r w:rsidR="00F7780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7]","plainTextFormattedCitation":"[27]","previouslyFormattedCitation":"[27]"},"properties":{"noteIndex":0},"schema":"https://github.com/citation-style-language/schema/raw/master/csl-citation.json"}</w:instrText>
      </w:r>
      <w:r w:rsidR="0010500C">
        <w:fldChar w:fldCharType="separate"/>
      </w:r>
      <w:r w:rsidR="00BC42C5" w:rsidRPr="00BC42C5">
        <w:rPr>
          <w:noProof/>
        </w:rPr>
        <w:t>[27]</w:t>
      </w:r>
      <w:r w:rsidR="0010500C">
        <w:fldChar w:fldCharType="end"/>
      </w:r>
      <w:r w:rsidR="0010500C">
        <w:t xml:space="preserve"> and facial expression transfer </w:t>
      </w:r>
      <w:r w:rsidR="0010500C">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0010500C">
        <w:fldChar w:fldCharType="separate"/>
      </w:r>
      <w:r w:rsidR="00BC42C5" w:rsidRPr="00BC42C5">
        <w:rPr>
          <w:noProof/>
        </w:rPr>
        <w:t>[28]</w:t>
      </w:r>
      <w:r w:rsidR="0010500C">
        <w:fldChar w:fldCharType="end"/>
      </w:r>
      <w:r w:rsidR="0010500C">
        <w:t xml:space="preserve"> between source and </w:t>
      </w:r>
      <w:r w:rsidR="00A9590E">
        <w:t xml:space="preserve">the </w:t>
      </w:r>
      <w:r w:rsidR="0010500C">
        <w:t>target</w:t>
      </w:r>
      <w:r w:rsidR="00C07E32">
        <w:t xml:space="preserve"> person</w:t>
      </w:r>
      <w:r w:rsidR="00A9590E">
        <w:t>.</w:t>
      </w:r>
    </w:p>
    <w:p w14:paraId="1741C6BC" w14:textId="3FC9AF56" w:rsidR="00676AC2" w:rsidRDefault="005E5B52" w:rsidP="00676AC2">
      <w:r>
        <w:rPr>
          <w:noProof/>
        </w:rPr>
        <w:drawing>
          <wp:anchor distT="0" distB="0" distL="114300" distR="114300" simplePos="0" relativeHeight="251793408" behindDoc="0" locked="0" layoutInCell="1" allowOverlap="1" wp14:anchorId="3BB1139B" wp14:editId="763DC3B2">
            <wp:simplePos x="0" y="0"/>
            <wp:positionH relativeFrom="column">
              <wp:posOffset>23495</wp:posOffset>
            </wp:positionH>
            <wp:positionV relativeFrom="paragraph">
              <wp:posOffset>1039495</wp:posOffset>
            </wp:positionV>
            <wp:extent cx="5949315" cy="2094230"/>
            <wp:effectExtent l="0" t="0" r="0"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931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52BA0">
        <w:rPr>
          <w:noProof/>
        </w:rPr>
        <mc:AlternateContent>
          <mc:Choice Requires="wps">
            <w:drawing>
              <wp:anchor distT="0" distB="0" distL="114300" distR="114300" simplePos="0" relativeHeight="251706368" behindDoc="0" locked="0" layoutInCell="1" allowOverlap="1" wp14:anchorId="271E9183" wp14:editId="34636E77">
                <wp:simplePos x="0" y="0"/>
                <wp:positionH relativeFrom="margin">
                  <wp:posOffset>1436655</wp:posOffset>
                </wp:positionH>
                <wp:positionV relativeFrom="page">
                  <wp:posOffset>8866770</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639F0F5B" w:rsidR="00EF66F5" w:rsidRPr="00611D77" w:rsidRDefault="00EF66F5" w:rsidP="00982897">
                            <w:pPr>
                              <w:pStyle w:val="Caption"/>
                              <w:jc w:val="center"/>
                              <w:rPr>
                                <w:color w:val="auto"/>
                                <w:sz w:val="36"/>
                                <w:szCs w:val="36"/>
                              </w:rPr>
                            </w:pPr>
                            <w:bookmarkStart w:id="142" w:name="_Toc4721962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13.1pt;margin-top:698.15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" stroked="f">
                <v:textbox inset="0,0,0,0">
                  <w:txbxContent>
                    <w:p w14:paraId="524307A9" w14:textId="639F0F5B" w:rsidR="00EF66F5" w:rsidRPr="00611D77" w:rsidRDefault="00EF66F5" w:rsidP="00982897">
                      <w:pPr>
                        <w:pStyle w:val="Caption"/>
                        <w:jc w:val="center"/>
                        <w:rPr>
                          <w:color w:val="auto"/>
                          <w:sz w:val="36"/>
                          <w:szCs w:val="36"/>
                        </w:rPr>
                      </w:pPr>
                      <w:bookmarkStart w:id="143" w:name="_Toc4721962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43"/>
                    </w:p>
                  </w:txbxContent>
                </v:textbox>
                <w10:wrap type="topAndBottom" anchorx="margin" anchory="page"/>
              </v:shape>
            </w:pict>
          </mc:Fallback>
        </mc:AlternateContent>
      </w:r>
      <w:r w:rsidR="00AF6D1A">
        <w:t>We have two types of pose estimation classical and deep learning, the former</w:t>
      </w:r>
      <w:r w:rsidR="00251EA6">
        <w:t xml:space="preserve"> is</w:t>
      </w:r>
      <w:r w:rsidR="00A9590E" w:rsidRPr="00A9590E">
        <w:t xml:space="preserve"> all about represents an object by a group of "parts" organized in a deformable configuration</w:t>
      </w:r>
      <w:r w:rsidR="00E55BA1">
        <w:t>,</w:t>
      </w:r>
      <w:r w:rsidR="00AF6D1A">
        <w:t xml:space="preserve"> and </w:t>
      </w:r>
      <w:r w:rsidR="00640FF0" w:rsidRPr="00640FF0">
        <w:t xml:space="preserve">Later, </w:t>
      </w:r>
      <w:proofErr w:type="spellStart"/>
      <w:r w:rsidR="00640FF0" w:rsidRPr="00640FF0">
        <w:t>ConvNets</w:t>
      </w:r>
      <w:proofErr w:type="spellEnd"/>
      <w:r w:rsidR="00640FF0" w:rsidRPr="00640FF0">
        <w:t xml:space="preserve"> was commonly embraced as their core building block.</w:t>
      </w:r>
      <w:r w:rsidR="000C69EC">
        <w:t xml:space="preserve"> They largely replace hand-crafted features &amp; graphical mod</w:t>
      </w:r>
      <w:r w:rsidR="00E55BA1">
        <w:t>el</w:t>
      </w:r>
      <w:r w:rsidR="000C69EC">
        <w:t xml:space="preserve">s perhaps this </w:t>
      </w:r>
      <w:r w:rsidR="000C69EC" w:rsidRPr="00AF6D1A">
        <w:t>approach has returned drastic advances on standard benchmarks.</w:t>
      </w:r>
      <w:r w:rsidR="00AA5142">
        <w:t xml:space="preserve"> </w:t>
      </w:r>
    </w:p>
    <w:p w14:paraId="1220FC5E" w14:textId="32C925F1" w:rsidR="00E32A9C" w:rsidRDefault="00E32A9C" w:rsidP="00836C21">
      <w:pPr>
        <w:pStyle w:val="Heading3"/>
      </w:pPr>
      <w:bookmarkStart w:id="144" w:name="_Toc51534354"/>
      <w:r>
        <w:lastRenderedPageBreak/>
        <w:t>3D convolutional tensor</w:t>
      </w:r>
      <w:bookmarkEnd w:id="144"/>
    </w:p>
    <w:p w14:paraId="5E157B64" w14:textId="028A058E"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008C7F48">
        <w:fldChar w:fldCharType="separate"/>
      </w:r>
      <w:r w:rsidR="00BC42C5" w:rsidRPr="00BC42C5">
        <w:rPr>
          <w:noProof/>
        </w:rPr>
        <w:t>[29]</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2689244" w:rsidR="00E32A9C" w:rsidRDefault="00E32A9C" w:rsidP="00836C21">
      <w:pPr>
        <w:pStyle w:val="Heading3"/>
      </w:pPr>
      <w:bookmarkStart w:id="145" w:name="_Toc51534355"/>
      <w:r>
        <w:t xml:space="preserve">Recurrent </w:t>
      </w:r>
      <w:r w:rsidR="005D7067">
        <w:t>temporal</w:t>
      </w:r>
      <w:bookmarkEnd w:id="145"/>
    </w:p>
    <w:p w14:paraId="7FE638D9" w14:textId="0060D8B1" w:rsidR="00390A10" w:rsidRDefault="007D5997" w:rsidP="008C7F48">
      <w:r w:rsidRPr="007D5997">
        <w:t xml:space="preserve">Recurrent neural networks </w:t>
      </w:r>
      <w:r>
        <w:t xml:space="preserve">or </w:t>
      </w:r>
      <w:r w:rsidRPr="007D5997">
        <w:t>RNNs are a type of neural network inherently ideal for analyzing data from time</w:t>
      </w:r>
      <w:r w:rsidR="008B2345">
        <w:t>-</w:t>
      </w:r>
      <w:r w:rsidRPr="007D5997">
        <w:t xml:space="preserve">series and other sequential </w:t>
      </w:r>
      <w:r w:rsidR="00A75EED" w:rsidRPr="007D5997">
        <w:t>figures</w:t>
      </w:r>
      <w:r w:rsidR="00F349E6">
        <w:t xml:space="preserve"> make it ideal for video analysis</w:t>
      </w:r>
      <w:r w:rsidR="00544283">
        <w:t>.</w:t>
      </w:r>
      <w:r w:rsidR="002B54DC">
        <w:t xml:space="preserve"> </w:t>
      </w:r>
      <w:r w:rsidR="00592BBF">
        <w:t>possibly</w:t>
      </w:r>
      <w:r w:rsidR="002B54DC">
        <w:t xml:space="preserve"> it</w:t>
      </w:r>
      <w:r w:rsidR="008B2345">
        <w:t xml:space="preserve"> overcomes</w:t>
      </w:r>
      <w:r w:rsidR="002B54DC">
        <w:t xml:space="preserve"> </w:t>
      </w:r>
      <w:r w:rsidR="008B2345">
        <w:t xml:space="preserve">the </w:t>
      </w:r>
      <w:r w:rsidR="002B54DC">
        <w:t>black</w:t>
      </w:r>
      <w:r w:rsidR="008B2345">
        <w:t>-</w:t>
      </w:r>
      <w:r w:rsidR="002B54DC">
        <w:t xml:space="preserve">box nature </w:t>
      </w:r>
      <w:r w:rsidR="00D71B9D">
        <w:t>of 3</w:t>
      </w:r>
      <w:r w:rsidR="002B54DC">
        <w:t xml:space="preserve">D </w:t>
      </w:r>
      <w:r w:rsidR="008B2345">
        <w:t>C</w:t>
      </w:r>
      <w:r w:rsidR="002B54DC">
        <w:t xml:space="preserve">onv nets by adding </w:t>
      </w:r>
      <w:r w:rsidR="008B2345">
        <w:t xml:space="preserve">an </w:t>
      </w:r>
      <w:r w:rsidR="002B54DC">
        <w:t>additional parameter to tune the network.</w:t>
      </w:r>
      <w:r w:rsidR="00C8057C">
        <w:t xml:space="preserve"> Recent works consider using LSTM (Long Short Time Memory.) which </w:t>
      </w:r>
      <w:r w:rsidR="00592BBF">
        <w:t>take into account</w:t>
      </w:r>
      <w:r w:rsidR="00C8057C">
        <w:t xml:space="preserve"> all previous frames as an input</w:t>
      </w:r>
      <w:r w:rsidR="00D71B9D">
        <w:t xml:space="preserve"> to minimize temporal residual error</w:t>
      </w:r>
      <w:r w:rsidR="006777B0">
        <w:t xml:space="preserve"> </w:t>
      </w:r>
      <w:r w:rsidR="006777B0">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6777B0">
        <w:fldChar w:fldCharType="separate"/>
      </w:r>
      <w:r w:rsidR="00BC42C5" w:rsidRPr="00BC42C5">
        <w:rPr>
          <w:noProof/>
        </w:rPr>
        <w:t>[20]</w:t>
      </w:r>
      <w:r w:rsidR="006777B0">
        <w:fldChar w:fldCharType="end"/>
      </w:r>
      <w:r w:rsidR="009B34C1">
        <w:t>.</w:t>
      </w:r>
    </w:p>
    <w:p w14:paraId="41FDF11A" w14:textId="149849CA" w:rsidR="00130BCA" w:rsidRDefault="00EE2F16" w:rsidP="009F426B">
      <w:pPr>
        <w:pStyle w:val="Heading2"/>
      </w:pPr>
      <w:bookmarkStart w:id="146" w:name="_Toc51534356"/>
      <w:r>
        <w:t xml:space="preserve">Recent </w:t>
      </w:r>
      <w:r w:rsidR="00593A83">
        <w:t xml:space="preserve">works on </w:t>
      </w:r>
      <w:proofErr w:type="spellStart"/>
      <w:r w:rsidR="00E32A9C">
        <w:t>Spatio</w:t>
      </w:r>
      <w:proofErr w:type="spellEnd"/>
      <w:r w:rsidR="00E32A9C">
        <w:t>-</w:t>
      </w:r>
      <w:r w:rsidR="00130BCA">
        <w:t>temporal information</w:t>
      </w:r>
      <w:bookmarkEnd w:id="146"/>
      <w:r w:rsidR="00130BCA">
        <w:t xml:space="preserve"> </w:t>
      </w:r>
    </w:p>
    <w:p w14:paraId="7606A110" w14:textId="5770A133" w:rsidR="002B61C3" w:rsidRDefault="00130BCA" w:rsidP="00130BCA">
      <w:r>
        <w:t>In the previous section</w:t>
      </w:r>
      <w:r w:rsidR="002B61C3">
        <w:t>,</w:t>
      </w:r>
      <w:r>
        <w:t xml:space="preserve"> we d</w:t>
      </w:r>
      <w:r w:rsidR="002B61C3">
        <w:t>iscussed</w:t>
      </w:r>
      <w:r>
        <w:t xml:space="preserve"> </w:t>
      </w:r>
      <w:r w:rsidR="008B2345">
        <w:t xml:space="preserve">the </w:t>
      </w:r>
      <w:r>
        <w:t>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proofErr w:type="spellStart"/>
      <w:r w:rsidR="00545323">
        <w:t>Spati</w:t>
      </w:r>
      <w:r w:rsidR="002B61C3">
        <w:t>o</w:t>
      </w:r>
      <w:proofErr w:type="spellEnd"/>
      <w:r w:rsidR="00545323">
        <w:t xml:space="preserve"> information </w:t>
      </w:r>
      <w:r w:rsidR="00827833">
        <w:t>only (</w:t>
      </w:r>
      <w:r w:rsidR="002B61C3">
        <w:t>meaning split a video as a sequence of images and apply for domain 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8B2345">
        <w:t xml:space="preserve">the </w:t>
      </w:r>
      <w:r w:rsidR="00C815C6">
        <w:t xml:space="preserve">flickering effect in the </w:t>
      </w:r>
      <w:r w:rsidR="006241E8">
        <w:t xml:space="preserve">results </w:t>
      </w:r>
      <w:r w:rsidR="00C815C6">
        <w:t>output video</w:t>
      </w:r>
      <w:r w:rsidR="003B2565">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fldChar w:fldCharType="separate"/>
      </w:r>
      <w:r w:rsidR="00BC42C5" w:rsidRPr="00BC42C5">
        <w:rPr>
          <w:noProof/>
        </w:rPr>
        <w:t>[17], [18]</w:t>
      </w:r>
      <w:r w:rsidR="003B2565">
        <w:fldChar w:fldCharType="end"/>
      </w:r>
      <w:r w:rsidR="00C815C6">
        <w:t xml:space="preserve">. </w:t>
      </w:r>
    </w:p>
    <w:p w14:paraId="282A1D4B" w14:textId="64642A11" w:rsidR="003B2565" w:rsidRDefault="00C815C6" w:rsidP="00676AC2">
      <w:r>
        <w:t xml:space="preserve">To overcome the flickering effect Chen et al </w:t>
      </w:r>
      <w:r>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fldChar w:fldCharType="separate"/>
      </w:r>
      <w:r w:rsidR="00BC42C5" w:rsidRPr="00BC42C5">
        <w:rPr>
          <w:noProof/>
        </w:rPr>
        <w:t>[18]</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w:t>
      </w:r>
      <w:r w:rsidR="008B2345">
        <w:t>ano</w:t>
      </w:r>
      <w:r w:rsidR="009C166F">
        <w:t xml:space="preserve">ther fine work by Chen et al </w:t>
      </w:r>
      <w:r w:rsidR="009C166F">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009C166F">
        <w:fldChar w:fldCharType="separate"/>
      </w:r>
      <w:r w:rsidR="00BC42C5" w:rsidRPr="00BC42C5">
        <w:rPr>
          <w:noProof/>
        </w:rPr>
        <w:t>[30]</w:t>
      </w:r>
      <w:r w:rsidR="009C166F">
        <w:fldChar w:fldCharType="end"/>
      </w:r>
      <w:r w:rsidR="009C166F">
        <w:t xml:space="preserve">  </w:t>
      </w:r>
      <w:proofErr w:type="spellStart"/>
      <w:r w:rsidR="009C166F">
        <w:t>MoCycle</w:t>
      </w:r>
      <w:proofErr w:type="spellEnd"/>
      <w:r w:rsidR="009C166F">
        <w:t xml:space="preserve"> GAN introduce</w:t>
      </w:r>
      <w:r w:rsidR="00F54009">
        <w:t>s</w:t>
      </w:r>
      <w:r w:rsidR="009C166F">
        <w:t xml:space="preserve"> temporal motion translation to transfer estimated motion from source to target video while preserving temporal consistency. this work also relives </w:t>
      </w:r>
      <w:r w:rsidR="00F54009">
        <w:t xml:space="preserve">the </w:t>
      </w:r>
      <w:r w:rsidR="009C166F">
        <w:t xml:space="preserve">temporal cycle constraint </w:t>
      </w:r>
      <w:r w:rsidR="00BF0FE2">
        <w:t>for</w:t>
      </w:r>
      <w:r w:rsidR="009C166F">
        <w:t xml:space="preserve"> motion reconstruction. </w:t>
      </w:r>
    </w:p>
    <w:p w14:paraId="1C5A6135" w14:textId="1F47D0E5" w:rsidR="00567041" w:rsidRDefault="003B2565" w:rsidP="00676AC2">
      <w:pPr>
        <w:rPr>
          <w:i/>
        </w:rPr>
      </w:pPr>
      <w:r>
        <w:lastRenderedPageBreak/>
        <w:t>T</w:t>
      </w:r>
      <w:r w:rsidR="009C166F">
        <w:t xml:space="preserve">he current state of artwork </w:t>
      </w:r>
      <w:r w:rsidR="009C166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9C166F">
        <w:fldChar w:fldCharType="separate"/>
      </w:r>
      <w:r w:rsidR="00BC42C5" w:rsidRPr="00BC42C5">
        <w:rPr>
          <w:noProof/>
        </w:rPr>
        <w:t>[12]</w:t>
      </w:r>
      <w:r w:rsidR="009C166F">
        <w:fldChar w:fldCharType="end"/>
      </w:r>
      <w:r w:rsidR="009C166F">
        <w:t xml:space="preserve"> </w:t>
      </w:r>
      <w:proofErr w:type="spellStart"/>
      <w:r w:rsidR="009C166F">
        <w:t>ReCycle</w:t>
      </w:r>
      <w:proofErr w:type="spellEnd"/>
      <w:r w:rsidR="009C166F">
        <w:t xml:space="preserve"> GAN further extend cycle consistency constraint by intercorporate it with </w:t>
      </w:r>
      <w:r>
        <w:t>temporal predictor network</w:t>
      </w:r>
      <w:r w:rsidR="009C166F">
        <w:t xml:space="preserve"> to predict over </w:t>
      </w:r>
      <w:bookmarkStart w:id="147" w:name="_Hlk34721957"/>
      <w:r w:rsidR="009C166F">
        <w:t>spatio</w:t>
      </w:r>
      <w:bookmarkEnd w:id="147"/>
      <w:r w:rsidR="009C166F">
        <w:t xml:space="preserve">temporal predictor though directly synthesize future frame via temporal predictor to preserve temporal continuity. </w:t>
      </w:r>
      <w:r w:rsidR="00F54009" w:rsidRPr="00F54009">
        <w:t xml:space="preserve">Another recent </w:t>
      </w:r>
      <w:r w:rsidR="00F54009">
        <w:t>quality</w:t>
      </w:r>
      <w:r w:rsidR="00D205E0">
        <w:t xml:space="preserve"> </w:t>
      </w:r>
      <w:r w:rsidR="00F54009" w:rsidRPr="00F54009">
        <w:t>work</w:t>
      </w:r>
      <w:r w:rsidR="009C166F">
        <w:t xml:space="preserve"> by </w:t>
      </w:r>
      <w:r w:rsidR="009C166F">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9C166F">
        <w:fldChar w:fldCharType="separate"/>
      </w:r>
      <w:r w:rsidR="00BC42C5" w:rsidRPr="00BC42C5">
        <w:rPr>
          <w:noProof/>
        </w:rPr>
        <w:t>[20]</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35B55944" w:rsidR="00567041" w:rsidRDefault="00567041" w:rsidP="009F426B">
      <w:pPr>
        <w:pStyle w:val="Heading2"/>
      </w:pPr>
      <w:bookmarkStart w:id="148" w:name="_Toc51534357"/>
      <w:r>
        <w:lastRenderedPageBreak/>
        <w:t xml:space="preserve">Recent </w:t>
      </w:r>
      <w:r w:rsidR="004B296F">
        <w:t>work</w:t>
      </w:r>
      <w:r>
        <w:t xml:space="preserve"> summary</w:t>
      </w:r>
      <w:bookmarkEnd w:id="148"/>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3396D690" w:rsidR="00A841FC" w:rsidRDefault="00A841FC" w:rsidP="00A841FC">
      <w:pPr>
        <w:pStyle w:val="Caption"/>
        <w:keepNext/>
      </w:pPr>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015C8A" w:rsidRPr="00611D77">
        <w:rPr>
          <w:noProof/>
          <w:color w:val="auto"/>
          <w:sz w:val="24"/>
          <w:szCs w:val="24"/>
        </w:rPr>
        <w:t>3</w:t>
      </w:r>
      <w:r w:rsidR="005E42A1" w:rsidRPr="00611D77">
        <w:rPr>
          <w:color w:val="auto"/>
          <w:sz w:val="24"/>
          <w:szCs w:val="24"/>
        </w:rPr>
        <w:fldChar w:fldCharType="end"/>
      </w:r>
      <w:r w:rsidRPr="00611D77">
        <w:rPr>
          <w:color w:val="auto"/>
          <w:sz w:val="24"/>
          <w:szCs w:val="24"/>
        </w:rPr>
        <w:t xml:space="preserve"> previous works</w:t>
      </w:r>
      <w:r w:rsidR="00B961ED" w:rsidRPr="00611D77">
        <w:rPr>
          <w:color w:val="auto"/>
          <w:sz w:val="24"/>
          <w:szCs w:val="24"/>
        </w:rPr>
        <w:t xml:space="preserve"> summary</w:t>
      </w:r>
      <w:r w:rsidRPr="00611D77">
        <w:rPr>
          <w:color w:val="auto"/>
          <w:sz w:val="24"/>
          <w:szCs w:val="24"/>
        </w:rPr>
        <w:t xml:space="preserve"> on </w:t>
      </w:r>
      <w:r w:rsidR="00E55BA1" w:rsidRPr="00611D77">
        <w:rPr>
          <w:color w:val="auto"/>
          <w:sz w:val="24"/>
          <w:szCs w:val="24"/>
        </w:rPr>
        <w:t xml:space="preserve">the </w:t>
      </w:r>
      <w:r w:rsidRPr="00611D77">
        <w:rPr>
          <w:color w:val="auto"/>
          <w:sz w:val="24"/>
          <w:szCs w:val="24"/>
        </w:rPr>
        <w:t xml:space="preserve">video to video </w:t>
      </w:r>
      <w:r w:rsidR="00D1296E" w:rsidRPr="00611D77">
        <w:rPr>
          <w:color w:val="auto"/>
          <w:sz w:val="24"/>
          <w:szCs w:val="24"/>
        </w:rPr>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293B4C2F" w:rsidR="00E90E1D" w:rsidRDefault="00D60A6B" w:rsidP="00BB2A7C">
            <w:pPr>
              <w:jc w:val="center"/>
            </w:pPr>
            <w:r>
              <w:t xml:space="preserve">Network constraint </w:t>
            </w:r>
            <w:r w:rsidR="004C452D">
              <w:t>applied</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26772DD7" w:rsidR="00E90E1D" w:rsidRDefault="00E90E1D" w:rsidP="00BB2A7C">
            <w:pPr>
              <w:jc w:val="center"/>
            </w:pPr>
            <w:r>
              <w:t xml:space="preserve">No temporal Information </w:t>
            </w:r>
            <w:r w:rsidR="009E58BD">
              <w:t xml:space="preserve">is </w:t>
            </w:r>
            <w:r>
              <w:t>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4D763640" w:rsidR="00E90E1D" w:rsidRDefault="00E90E1D" w:rsidP="00BD5DF3">
            <w:pPr>
              <w:jc w:val="center"/>
            </w:pPr>
            <w:r>
              <w:t>Recycle GAN</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proofErr w:type="spellStart"/>
            <w:r>
              <w:t>CycleGAN</w:t>
            </w:r>
            <w:proofErr w:type="spellEnd"/>
            <w:r>
              <w:t xml:space="preserve">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1AB2FC50" w:rsidR="00E90E1D" w:rsidRDefault="004C452D" w:rsidP="00BD5DF3">
            <w:pPr>
              <w:jc w:val="center"/>
            </w:pPr>
            <w:r>
              <w:t>Generator Network</w:t>
            </w:r>
          </w:p>
        </w:tc>
        <w:tc>
          <w:tcPr>
            <w:tcW w:w="714" w:type="pct"/>
            <w:vAlign w:val="center"/>
          </w:tcPr>
          <w:p w14:paraId="30193BF1" w14:textId="4B673B5D" w:rsidR="00E90E1D" w:rsidRDefault="00C50584" w:rsidP="00BD5DF3">
            <w:pPr>
              <w:jc w:val="center"/>
            </w:pPr>
            <w:r>
              <w:t>Human evaluation,</w:t>
            </w:r>
            <w:r w:rsidR="00E71545">
              <w:t xml:space="preserve"> </w:t>
            </w:r>
            <w:proofErr w:type="spellStart"/>
            <w:r w:rsidR="00E90E1D">
              <w:t>IoU</w:t>
            </w:r>
            <w:proofErr w:type="spellEnd"/>
            <w:r w:rsidR="00E90E1D">
              <w:t>,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cycle  considered </w:t>
            </w:r>
          </w:p>
        </w:tc>
      </w:tr>
      <w:tr w:rsidR="00E90E1D" w14:paraId="55BE414B" w14:textId="77777777" w:rsidTr="00E90E1D">
        <w:trPr>
          <w:trHeight w:val="3955"/>
        </w:trPr>
        <w:tc>
          <w:tcPr>
            <w:tcW w:w="714" w:type="pct"/>
            <w:vAlign w:val="center"/>
          </w:tcPr>
          <w:p w14:paraId="15DFB0E1" w14:textId="1C376B12" w:rsidR="00E90E1D" w:rsidRDefault="00E90E1D" w:rsidP="000644BA">
            <w:pPr>
              <w:jc w:val="center"/>
            </w:pPr>
            <w:proofErr w:type="spellStart"/>
            <w:r w:rsidRPr="00BE6EF3">
              <w:t>Mocycle</w:t>
            </w:r>
            <w:proofErr w:type="spellEnd"/>
            <w:r w:rsidRPr="00BE6EF3">
              <w:t xml:space="preserve">-GAN: Unpaired Video-to-Video Translation </w:t>
            </w:r>
            <w:r>
              <w:t xml:space="preserve"> </w:t>
            </w:r>
            <w:proofErr w:type="spellStart"/>
            <w:r>
              <w:t>Mocycle</w:t>
            </w:r>
            <w:proofErr w:type="spellEnd"/>
            <w:r>
              <w:t xml:space="preserve"> GAN</w:t>
            </w:r>
            <w:r>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fldChar w:fldCharType="separate"/>
            </w:r>
            <w:r w:rsidR="00BC42C5" w:rsidRPr="00BC42C5">
              <w:rPr>
                <w:noProof/>
              </w:rPr>
              <w:t>[30]</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proofErr w:type="spellStart"/>
            <w:r>
              <w:t>CycleGAN</w:t>
            </w:r>
            <w:proofErr w:type="spellEnd"/>
            <w:r>
              <w:t xml:space="preserve">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3FD28680" w:rsidR="00E90E1D" w:rsidRDefault="004C452D" w:rsidP="000644BA">
            <w:pPr>
              <w:jc w:val="center"/>
            </w:pPr>
            <w:r>
              <w:t>Generator Network</w:t>
            </w:r>
          </w:p>
        </w:tc>
        <w:tc>
          <w:tcPr>
            <w:tcW w:w="714" w:type="pct"/>
            <w:vAlign w:val="center"/>
          </w:tcPr>
          <w:p w14:paraId="5DA9912F" w14:textId="2F905973" w:rsidR="00E90E1D" w:rsidRDefault="00E90E1D" w:rsidP="000644BA">
            <w:pPr>
              <w:jc w:val="center"/>
            </w:pPr>
            <w:r>
              <w:t xml:space="preserve">Human evaluation, </w:t>
            </w:r>
            <w:proofErr w:type="spellStart"/>
            <w:r>
              <w:t>IoU</w:t>
            </w:r>
            <w:proofErr w:type="spellEnd"/>
            <w:r>
              <w:t xml:space="preserve">,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6D265675" w:rsidR="00E90E1D" w:rsidRDefault="00E90E1D" w:rsidP="000644BA">
            <w:pPr>
              <w:jc w:val="center"/>
            </w:pPr>
            <w:r w:rsidRPr="00BE6EF3">
              <w:lastRenderedPageBreak/>
              <w:t xml:space="preserve">Animating Arbitrary Objects via Deep Motion Transfer </w:t>
            </w:r>
            <w:r>
              <w:t>Monkey-Net</w:t>
            </w:r>
            <w:r>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fldChar w:fldCharType="separate"/>
            </w:r>
            <w:r w:rsidR="00BC42C5" w:rsidRPr="00BC42C5">
              <w:rPr>
                <w:noProof/>
              </w:rPr>
              <w:t>[28]</w:t>
            </w:r>
            <w:r>
              <w:fldChar w:fldCharType="end"/>
            </w:r>
          </w:p>
        </w:tc>
        <w:tc>
          <w:tcPr>
            <w:tcW w:w="714" w:type="pct"/>
            <w:vAlign w:val="center"/>
          </w:tcPr>
          <w:p w14:paraId="518F3403" w14:textId="07213676" w:rsidR="00E90E1D" w:rsidRDefault="00E90E1D" w:rsidP="000644BA">
            <w:pPr>
              <w:jc w:val="center"/>
            </w:pPr>
            <w:proofErr w:type="spellStart"/>
            <w:r>
              <w:t>UvA</w:t>
            </w:r>
            <w:proofErr w:type="spellEnd"/>
            <w:r>
              <w:t>-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proofErr w:type="spellStart"/>
            <w:r>
              <w:t>Keypoint</w:t>
            </w:r>
            <w:proofErr w:type="spellEnd"/>
            <w:r>
              <w:t xml:space="preserve"> detector with motion transfer network based on motion heatmap</w:t>
            </w:r>
          </w:p>
        </w:tc>
        <w:tc>
          <w:tcPr>
            <w:tcW w:w="714" w:type="pct"/>
            <w:vAlign w:val="center"/>
          </w:tcPr>
          <w:p w14:paraId="7C4A275C" w14:textId="37F8525E" w:rsidR="00E90E1D" w:rsidRDefault="004C452D" w:rsidP="000644BA">
            <w:pPr>
              <w:jc w:val="center"/>
            </w:pPr>
            <w:r>
              <w:t>Generator Network</w:t>
            </w:r>
          </w:p>
        </w:tc>
        <w:tc>
          <w:tcPr>
            <w:tcW w:w="714" w:type="pct"/>
            <w:vAlign w:val="center"/>
          </w:tcPr>
          <w:p w14:paraId="43D4FFF0" w14:textId="79CFB9C2" w:rsidR="00E90E1D" w:rsidRDefault="00E90E1D" w:rsidP="000644BA">
            <w:pPr>
              <w:jc w:val="center"/>
            </w:pPr>
            <w:r>
              <w:t>L1, AKD, MKR, AED , and FID</w:t>
            </w:r>
          </w:p>
        </w:tc>
        <w:tc>
          <w:tcPr>
            <w:tcW w:w="714" w:type="pct"/>
            <w:vAlign w:val="center"/>
          </w:tcPr>
          <w:p w14:paraId="7F90F3BA" w14:textId="0BCE2F9E" w:rsidR="00E90E1D" w:rsidRDefault="00E90E1D" w:rsidP="000644BA">
            <w:pPr>
              <w:jc w:val="center"/>
            </w:pPr>
            <w:r>
              <w:t>No random input size.</w:t>
            </w:r>
          </w:p>
        </w:tc>
      </w:tr>
      <w:tr w:rsidR="00E90E1D" w14:paraId="7BE56800" w14:textId="77777777" w:rsidTr="00E90E1D">
        <w:trPr>
          <w:trHeight w:val="3955"/>
        </w:trPr>
        <w:tc>
          <w:tcPr>
            <w:tcW w:w="714" w:type="pct"/>
            <w:vAlign w:val="center"/>
          </w:tcPr>
          <w:p w14:paraId="0F054B3B" w14:textId="07DEB043" w:rsidR="00E90E1D" w:rsidRDefault="00E90E1D" w:rsidP="000644BA">
            <w:pPr>
              <w:jc w:val="center"/>
            </w:pPr>
            <w:r w:rsidRPr="00DE362C">
              <w:t xml:space="preserve">Unsupervised Video-to-Video Translation Dina </w:t>
            </w:r>
            <w:r>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fldChar w:fldCharType="separate"/>
            </w:r>
            <w:r w:rsidR="00BC42C5" w:rsidRPr="00BC42C5">
              <w:rPr>
                <w:noProof/>
              </w:rPr>
              <w:t>[29]</w:t>
            </w:r>
            <w:r>
              <w:fldChar w:fldCharType="end"/>
            </w:r>
          </w:p>
        </w:tc>
        <w:tc>
          <w:tcPr>
            <w:tcW w:w="714" w:type="pct"/>
            <w:vAlign w:val="center"/>
          </w:tcPr>
          <w:p w14:paraId="5923C3EA" w14:textId="2ABA62C5" w:rsidR="00E90E1D" w:rsidRDefault="00E90E1D" w:rsidP="000644BA">
            <w:pPr>
              <w:jc w:val="center"/>
            </w:pPr>
            <w:r>
              <w:t>Volumetric MNIST,GTA segment to video and MRI-to-CT</w:t>
            </w:r>
          </w:p>
        </w:tc>
        <w:tc>
          <w:tcPr>
            <w:tcW w:w="714" w:type="pct"/>
            <w:vAlign w:val="center"/>
          </w:tcPr>
          <w:p w14:paraId="7AD5028F" w14:textId="50CB27D9" w:rsidR="00E90E1D" w:rsidRDefault="00E90E1D" w:rsidP="000644BA">
            <w:pPr>
              <w:jc w:val="center"/>
            </w:pPr>
            <w:r>
              <w:t xml:space="preserve">3D </w:t>
            </w:r>
            <w:proofErr w:type="spellStart"/>
            <w:r>
              <w:t>CycleGAN</w:t>
            </w:r>
            <w:proofErr w:type="spellEnd"/>
          </w:p>
        </w:tc>
        <w:tc>
          <w:tcPr>
            <w:tcW w:w="714" w:type="pct"/>
            <w:vAlign w:val="center"/>
          </w:tcPr>
          <w:p w14:paraId="7134FF71" w14:textId="77777777" w:rsidR="00CC435D" w:rsidRDefault="00E90E1D" w:rsidP="000644BA">
            <w:pPr>
              <w:jc w:val="center"/>
            </w:pPr>
            <w:r>
              <w:t>Network implicitly learns</w:t>
            </w:r>
            <w:r w:rsidR="00E55BA1">
              <w:t xml:space="preserve"> to</w:t>
            </w:r>
            <w:r>
              <w:t xml:space="preserve"> form input video</w:t>
            </w:r>
            <w:r w:rsidR="00CC435D">
              <w:t xml:space="preserve"> </w:t>
            </w:r>
          </w:p>
          <w:p w14:paraId="58D024EE" w14:textId="456C924A" w:rsidR="00E90E1D" w:rsidRDefault="001B0A56" w:rsidP="000644BA">
            <w:pPr>
              <w:jc w:val="center"/>
            </w:pPr>
            <w:r>
              <w:t>(3D</w:t>
            </w:r>
            <w:r w:rsidR="00CC435D">
              <w:t>-C</w:t>
            </w:r>
            <w:r>
              <w:t>onv</w:t>
            </w:r>
            <w:r w:rsidR="00CC435D">
              <w:t xml:space="preserve">- </w:t>
            </w:r>
            <w:r>
              <w:t>net)</w:t>
            </w:r>
          </w:p>
        </w:tc>
        <w:tc>
          <w:tcPr>
            <w:tcW w:w="714" w:type="pct"/>
            <w:vAlign w:val="center"/>
          </w:tcPr>
          <w:p w14:paraId="44259767" w14:textId="66FAFBF6" w:rsidR="00E90E1D" w:rsidRDefault="004C452D" w:rsidP="000644BA">
            <w:pPr>
              <w:jc w:val="center"/>
            </w:pPr>
            <w:r>
              <w:t>Generator Network</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72FC2B80" w:rsidR="00E90E1D" w:rsidRDefault="00E90E1D" w:rsidP="000644BA">
            <w:pPr>
              <w:jc w:val="center"/>
            </w:pPr>
            <w:r w:rsidRPr="00DE362C">
              <w:lastRenderedPageBreak/>
              <w:t xml:space="preserve">Preserving Semantic and Temporal Consistency for Unpaired Video-to-Video Translation </w:t>
            </w:r>
            <w:r>
              <w:fldChar w:fldCharType="begin" w:fldLock="1"/>
            </w:r>
            <w:r w:rsidR="00F7780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fldChar w:fldCharType="separate"/>
            </w:r>
            <w:r w:rsidR="00BC42C5" w:rsidRPr="00BC42C5">
              <w:rPr>
                <w:noProof/>
              </w:rPr>
              <w:t>[13]</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 xml:space="preserve">RNN based </w:t>
            </w:r>
            <w:proofErr w:type="spellStart"/>
            <w:r>
              <w:t>CycleGAN</w:t>
            </w:r>
            <w:proofErr w:type="spellEnd"/>
            <w:r>
              <w:t xml:space="preserve">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031F4C94" w14:textId="314079BF" w:rsidR="004C452D" w:rsidRDefault="004C452D" w:rsidP="004C452D">
            <w:pPr>
              <w:jc w:val="center"/>
            </w:pPr>
            <w:r>
              <w:t>Generator  Network,</w:t>
            </w:r>
          </w:p>
          <w:p w14:paraId="49B74428" w14:textId="45A0F724" w:rsidR="00E90E1D" w:rsidRDefault="00E90E1D" w:rsidP="000644BA">
            <w:pPr>
              <w:jc w:val="center"/>
            </w:pPr>
            <w:r>
              <w:t xml:space="preserve">Use </w:t>
            </w:r>
            <w:r>
              <w:fldChar w:fldCharType="begin" w:fldLock="1"/>
            </w:r>
            <w:r w:rsidR="00F7780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1]","plainTextFormattedCitation":"[31]","previouslyFormattedCitation":"[31]"},"properties":{"noteIndex":0},"schema":"https://github.com/citation-style-language/schema/raw/master/csl-citation.json"}</w:instrText>
            </w:r>
            <w:r>
              <w:fldChar w:fldCharType="separate"/>
            </w:r>
            <w:r w:rsidR="00BC42C5" w:rsidRPr="00BC42C5">
              <w:rPr>
                <w:noProof/>
              </w:rPr>
              <w:t>[31]</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proofErr w:type="spellStart"/>
            <w:r>
              <w:t>mIoU</w:t>
            </w:r>
            <w:proofErr w:type="spellEnd"/>
            <w:r>
              <w:t xml:space="preserve">, </w:t>
            </w:r>
            <w:proofErr w:type="spellStart"/>
            <w:r>
              <w:t>fwIoU</w:t>
            </w:r>
            <w:proofErr w:type="spellEnd"/>
            <w:r>
              <w:t>,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69490920" w:rsidR="00E90E1D" w:rsidRDefault="00E90E1D" w:rsidP="000644BA">
            <w:pPr>
              <w:jc w:val="center"/>
            </w:pPr>
            <w:r w:rsidRPr="00DE362C">
              <w:t>Video-to-Video Translation with Global Temporal Consistency</w:t>
            </w:r>
            <w:r>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fldChar w:fldCharType="separate"/>
            </w:r>
            <w:r w:rsidR="00BC42C5" w:rsidRPr="00BC42C5">
              <w:rPr>
                <w:noProof/>
              </w:rPr>
              <w:t>[20]</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 xml:space="preserve">RNN based </w:t>
            </w:r>
            <w:proofErr w:type="spellStart"/>
            <w:r>
              <w:t>CycleGAN</w:t>
            </w:r>
            <w:proofErr w:type="spellEnd"/>
            <w:r>
              <w:t>,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0B84DD02" w14:textId="62C97BBE" w:rsidR="004C452D" w:rsidRDefault="004C452D" w:rsidP="004C452D">
            <w:pPr>
              <w:jc w:val="center"/>
            </w:pPr>
            <w:r>
              <w:t>Generator + Discriminator Network</w:t>
            </w:r>
          </w:p>
          <w:p w14:paraId="531BFB37" w14:textId="1F6F4A5F" w:rsidR="00E90E1D" w:rsidRDefault="00E90E1D" w:rsidP="000644BA">
            <w:pPr>
              <w:jc w:val="center"/>
            </w:pP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D40699">
      <w:pPr>
        <w:pStyle w:val="Title"/>
      </w:pPr>
      <w:r>
        <w:lastRenderedPageBreak/>
        <w:t>CHAPTER THREE</w:t>
      </w:r>
    </w:p>
    <w:p w14:paraId="282C235B" w14:textId="11DA7601" w:rsidR="007D0443" w:rsidRPr="00134205" w:rsidRDefault="005E235F" w:rsidP="002560DF">
      <w:pPr>
        <w:pStyle w:val="Heading1"/>
        <w:rPr>
          <w:rFonts w:eastAsiaTheme="minorEastAsia"/>
        </w:rPr>
      </w:pPr>
      <w:bookmarkStart w:id="149" w:name="_Toc44355920"/>
      <w:bookmarkStart w:id="150" w:name="_Toc44355979"/>
      <w:bookmarkStart w:id="151" w:name="_Toc44462733"/>
      <w:bookmarkStart w:id="152" w:name="_Toc44644525"/>
      <w:bookmarkStart w:id="153" w:name="_Toc44647378"/>
      <w:bookmarkStart w:id="154" w:name="_Toc46593332"/>
      <w:bookmarkStart w:id="155" w:name="_Toc46593405"/>
      <w:bookmarkStart w:id="156" w:name="_Toc46600125"/>
      <w:bookmarkStart w:id="157" w:name="_Toc46600201"/>
      <w:bookmarkStart w:id="158" w:name="_Toc46601425"/>
      <w:bookmarkStart w:id="159" w:name="_Toc46601562"/>
      <w:bookmarkStart w:id="160" w:name="_Toc46746822"/>
      <w:bookmarkStart w:id="161" w:name="_Toc47207603"/>
      <w:bookmarkStart w:id="162" w:name="_Toc47231511"/>
      <w:bookmarkStart w:id="163" w:name="_Toc5153435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r>
        <w:rPr>
          <w:rFonts w:eastAsiaTheme="minorEastAsia"/>
        </w:rPr>
        <w:t>Materials and Methods</w:t>
      </w:r>
      <w:bookmarkEnd w:id="163"/>
      <w:r>
        <w:rPr>
          <w:rFonts w:eastAsiaTheme="minorEastAsia"/>
        </w:rPr>
        <w:t xml:space="preserve"> </w:t>
      </w:r>
      <w:bookmarkStart w:id="164" w:name="_Toc48646303"/>
      <w:bookmarkStart w:id="165" w:name="_Toc48646397"/>
      <w:bookmarkStart w:id="166" w:name="_Toc46601426"/>
      <w:bookmarkStart w:id="167" w:name="_Toc46601563"/>
      <w:bookmarkStart w:id="168" w:name="_Toc46746823"/>
      <w:bookmarkStart w:id="169" w:name="_Toc47207604"/>
      <w:bookmarkStart w:id="170" w:name="_Toc47231512"/>
      <w:bookmarkStart w:id="171" w:name="_Toc48646304"/>
      <w:bookmarkStart w:id="172" w:name="_Toc48646398"/>
      <w:bookmarkStart w:id="173" w:name="_Toc50399166"/>
      <w:bookmarkStart w:id="174" w:name="_Toc50399244"/>
      <w:bookmarkEnd w:id="164"/>
      <w:bookmarkEnd w:id="165"/>
      <w:bookmarkEnd w:id="166"/>
      <w:bookmarkEnd w:id="167"/>
      <w:bookmarkEnd w:id="168"/>
      <w:bookmarkEnd w:id="169"/>
      <w:bookmarkEnd w:id="170"/>
      <w:bookmarkEnd w:id="171"/>
      <w:bookmarkEnd w:id="172"/>
      <w:bookmarkEnd w:id="173"/>
      <w:bookmarkEnd w:id="174"/>
    </w:p>
    <w:p w14:paraId="55B26499" w14:textId="1BE8E2E9" w:rsidR="003771C9" w:rsidRPr="003771C9" w:rsidRDefault="003771C9" w:rsidP="009F426B">
      <w:pPr>
        <w:pStyle w:val="Heading2"/>
      </w:pPr>
      <w:bookmarkStart w:id="175" w:name="_Toc51534359"/>
      <w:r>
        <w:t>Overview</w:t>
      </w:r>
      <w:bookmarkEnd w:id="175"/>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3212BAA6" w:rsidR="007226CE" w:rsidRDefault="00FC17C4" w:rsidP="007226CE">
      <w:r w:rsidRPr="00FC17C4">
        <w:t>The following approaches and procedures are used to accomplish the goals of this study.</w:t>
      </w:r>
      <w:r w:rsidR="007226CE">
        <w:t xml:space="preserve"> </w:t>
      </w:r>
    </w:p>
    <w:p w14:paraId="502D3AE2" w14:textId="77DDD688" w:rsidR="001D4567" w:rsidRDefault="00DD1726" w:rsidP="009F426B">
      <w:pPr>
        <w:pStyle w:val="Heading2"/>
      </w:pPr>
      <w:bookmarkStart w:id="176" w:name="_Toc51534360"/>
      <w:r>
        <w:t>Dataset</w:t>
      </w:r>
      <w:bookmarkEnd w:id="176"/>
      <w:r>
        <w:t xml:space="preserve"> </w:t>
      </w:r>
    </w:p>
    <w:p w14:paraId="79FA3251" w14:textId="08986C2B"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 xml:space="preserve">essential part of the study. Images of </w:t>
      </w:r>
      <w:r w:rsidR="00E615A0">
        <w:t xml:space="preserve">a </w:t>
      </w:r>
      <w:r>
        <w:t>face (Obama-trump)</w:t>
      </w:r>
      <w:r w:rsidR="001F0D1F">
        <w:t>,</w:t>
      </w:r>
      <w:r w:rsidR="00E615A0">
        <w:t xml:space="preserve"> V</w:t>
      </w:r>
      <w:r w:rsidR="001F0D1F">
        <w:t>iper</w:t>
      </w:r>
      <w:r>
        <w:t xml:space="preserve"> and, flowers are used for both training and testing stages as used i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rsidR="007226CE">
        <w:t>.</w:t>
      </w:r>
      <w:r w:rsidR="00656F34">
        <w:t xml:space="preserve"> In addition to </w:t>
      </w:r>
      <w:r w:rsidR="00656F34" w:rsidRPr="00656F34">
        <w:t>inference</w:t>
      </w:r>
      <w:r w:rsidR="00656F34">
        <w:t xml:space="preserve"> the result of this work I collect a local dataset called </w:t>
      </w:r>
      <w:proofErr w:type="spellStart"/>
      <w:r w:rsidR="002429E0" w:rsidRPr="003F766B">
        <w:rPr>
          <w:rFonts w:ascii="Nyala" w:hAnsi="Nyala" w:cs="Nyala"/>
          <w:b/>
          <w:bCs/>
        </w:rPr>
        <w:t>አ</w:t>
      </w:r>
      <w:r w:rsidR="003F766B" w:rsidRPr="003F766B">
        <w:rPr>
          <w:rFonts w:ascii="Nyala" w:hAnsi="Nyala" w:cs="Nyala"/>
          <w:b/>
          <w:bCs/>
        </w:rPr>
        <w:t>ዲስ</w:t>
      </w:r>
      <w:proofErr w:type="spellEnd"/>
      <w:r w:rsidR="002429E0" w:rsidRPr="003F766B">
        <w:t xml:space="preserve"> </w:t>
      </w:r>
      <w:r w:rsidR="003F766B" w:rsidRPr="003F766B">
        <w:t>(</w:t>
      </w:r>
      <w:proofErr w:type="spellStart"/>
      <w:r w:rsidR="003F766B" w:rsidRPr="003F766B">
        <w:t>Adiss</w:t>
      </w:r>
      <w:proofErr w:type="spellEnd"/>
      <w:r w:rsidR="003F766B">
        <w:t>).</w:t>
      </w:r>
    </w:p>
    <w:p w14:paraId="692A3BE4" w14:textId="546EEE8A" w:rsidR="001F0D1F" w:rsidRPr="00921AE9" w:rsidRDefault="001F0D1F" w:rsidP="00D47498">
      <w:pPr>
        <w:pStyle w:val="ListParagraph"/>
        <w:rPr>
          <w:b/>
          <w:bCs/>
          <w:highlight w:val="yellow"/>
        </w:rPr>
      </w:pPr>
      <w:r w:rsidRPr="00921AE9">
        <w:rPr>
          <w:b/>
          <w:bCs/>
          <w:highlight w:val="yellow"/>
        </w:rPr>
        <w:t>Obama-trump</w:t>
      </w:r>
      <w:r w:rsidR="00656F34">
        <w:rPr>
          <w:b/>
          <w:bCs/>
          <w:highlight w:val="yellow"/>
        </w:rPr>
        <w:t>:</w:t>
      </w:r>
      <w:r w:rsidRPr="00921AE9">
        <w:rPr>
          <w:b/>
          <w:bCs/>
          <w:highlight w:val="yellow"/>
        </w:rPr>
        <w:t xml:space="preserve"> </w:t>
      </w:r>
      <w:r w:rsidRPr="00921AE9">
        <w:rPr>
          <w:highlight w:val="yellow"/>
        </w:rPr>
        <w:t xml:space="preserve">is a recently released dataset for style transfer and video retargeting. This dataset contains a sequence of images of Obama and Trump making an interview (though </w:t>
      </w:r>
      <w:r w:rsidR="00656F34">
        <w:rPr>
          <w:highlight w:val="yellow"/>
        </w:rPr>
        <w:t>at</w:t>
      </w:r>
      <w:r w:rsidRPr="00921AE9">
        <w:rPr>
          <w:highlight w:val="yellow"/>
        </w:rPr>
        <w:t xml:space="preserve"> </w:t>
      </w:r>
      <w:r w:rsidR="00E37E74" w:rsidRPr="00921AE9">
        <w:rPr>
          <w:highlight w:val="yellow"/>
        </w:rPr>
        <w:t xml:space="preserve">a </w:t>
      </w:r>
      <w:r w:rsidRPr="00921AE9">
        <w:rPr>
          <w:highlight w:val="yellow"/>
        </w:rPr>
        <w:t xml:space="preserve">different time and completely talk about different things). </w:t>
      </w:r>
      <w:r w:rsidR="006969CF" w:rsidRPr="00921AE9">
        <w:rPr>
          <w:highlight w:val="yellow"/>
        </w:rPr>
        <w:t xml:space="preserve">Each frame is 256 x 256 and about 8617 images </w:t>
      </w:r>
      <w:r w:rsidR="00656F34">
        <w:rPr>
          <w:highlight w:val="yellow"/>
        </w:rPr>
        <w:t xml:space="preserve">are </w:t>
      </w:r>
      <w:r w:rsidR="006969CF" w:rsidRPr="00921AE9">
        <w:rPr>
          <w:highlight w:val="yellow"/>
        </w:rPr>
        <w:t>included.</w:t>
      </w:r>
    </w:p>
    <w:p w14:paraId="58E0730F" w14:textId="72C6EC94" w:rsidR="002975E5" w:rsidRDefault="002975E5" w:rsidP="00D47498">
      <w:pPr>
        <w:pStyle w:val="ListParagraph"/>
        <w:rPr>
          <w:b/>
          <w:bCs/>
        </w:rPr>
      </w:pPr>
      <w:r w:rsidRPr="005101F6">
        <w:rPr>
          <w:b/>
          <w:bCs/>
        </w:rPr>
        <w:t>Flower Video Dataset</w:t>
      </w:r>
      <w:r w:rsidR="00656F34">
        <w:rPr>
          <w:b/>
          <w:bCs/>
        </w:rPr>
        <w: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0EDC3A77" w:rsidR="002975E5" w:rsidRDefault="002975E5" w:rsidP="00D47498">
      <w:pPr>
        <w:pStyle w:val="ListParagraph"/>
      </w:pPr>
      <w:r w:rsidRPr="00CF5654">
        <w:rPr>
          <w:b/>
          <w:bCs/>
        </w:rPr>
        <w:t>Viper</w:t>
      </w:r>
      <w:r w:rsidR="00656F34">
        <w:rPr>
          <w:b/>
          <w:bCs/>
        </w:rPr>
        <w:t>:</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w:t>
      </w:r>
      <w:r>
        <w:lastRenderedPageBreak/>
        <w:t xml:space="preserve">segmentation label maps, and </w:t>
      </w:r>
      <w:r w:rsidR="00B611D5">
        <w:t>day</w:t>
      </w:r>
      <w:r>
        <w:t xml:space="preserve"> ↔ sunset. </w:t>
      </w:r>
      <w:r w:rsidR="009169E3">
        <w:t>For this study</w:t>
      </w:r>
      <w:r w:rsidR="002429E0">
        <w:t>,</w:t>
      </w:r>
      <w:r w:rsidR="009169E3">
        <w:t xml:space="preserve"> the frame resolution is </w:t>
      </w:r>
      <w:r w:rsidR="00E9657C">
        <w:t xml:space="preserve">Demote </w:t>
      </w:r>
      <w:r w:rsidR="009169E3">
        <w:t xml:space="preserve">to </w:t>
      </w:r>
      <w:r w:rsidR="00E9657C">
        <w:t xml:space="preserve">(resolution: </w:t>
      </w:r>
      <w:r w:rsidR="009169E3">
        <w:t>256 × 256</w:t>
      </w:r>
      <w:r w:rsidR="00E9657C">
        <w:t>).</w:t>
      </w:r>
    </w:p>
    <w:p w14:paraId="4A143DD6" w14:textId="5CC1B8D2" w:rsidR="002429E0" w:rsidRPr="00517ADF" w:rsidRDefault="003F766B" w:rsidP="00D47498">
      <w:pPr>
        <w:pStyle w:val="ListParagraph"/>
      </w:pPr>
      <w:proofErr w:type="spellStart"/>
      <w:r w:rsidRPr="003F766B">
        <w:rPr>
          <w:rFonts w:ascii="Nyala" w:hAnsi="Nyala" w:cs="Nyala"/>
          <w:b/>
          <w:bCs/>
        </w:rPr>
        <w:t>አዲስ</w:t>
      </w:r>
      <w:proofErr w:type="spellEnd"/>
      <w:r w:rsidRPr="003F766B">
        <w:t xml:space="preserve"> (</w:t>
      </w:r>
      <w:proofErr w:type="spellStart"/>
      <w:r w:rsidRPr="003F766B">
        <w:t>Adiss</w:t>
      </w:r>
      <w:proofErr w:type="spellEnd"/>
      <w:r>
        <w:t>).</w:t>
      </w:r>
      <w:r w:rsidR="002429E0" w:rsidRPr="00517ADF">
        <w:rPr>
          <w:highlight w:val="yellow"/>
        </w:rPr>
        <w:t xml:space="preserve">: </w:t>
      </w:r>
      <w:r w:rsidR="00BE53F9" w:rsidRPr="00517ADF">
        <w:rPr>
          <w:highlight w:val="yellow"/>
        </w:rPr>
        <w:t xml:space="preserve"> One of the contributions to this study is the development of a high-quality local video to </w:t>
      </w:r>
      <w:r w:rsidR="0054790D">
        <w:rPr>
          <w:highlight w:val="yellow"/>
        </w:rPr>
        <w:t>video</w:t>
      </w:r>
      <w:r w:rsidR="00BE53F9" w:rsidRPr="00517ADF">
        <w:rPr>
          <w:highlight w:val="yellow"/>
        </w:rPr>
        <w:t xml:space="preserve"> conversion dataset. This file includes a series of </w:t>
      </w:r>
      <w:proofErr w:type="spellStart"/>
      <w:r w:rsidR="00BE53F9" w:rsidRPr="00517ADF">
        <w:rPr>
          <w:highlight w:val="yellow"/>
        </w:rPr>
        <w:t>Debretsion</w:t>
      </w:r>
      <w:proofErr w:type="spellEnd"/>
      <w:r w:rsidR="00BE53F9" w:rsidRPr="00517ADF">
        <w:rPr>
          <w:highlight w:val="yellow"/>
        </w:rPr>
        <w:t xml:space="preserve"> and </w:t>
      </w:r>
      <w:r w:rsidR="006D0022">
        <w:rPr>
          <w:highlight w:val="yellow"/>
        </w:rPr>
        <w:t>Prime Min</w:t>
      </w:r>
      <w:r w:rsidR="00CA747C">
        <w:rPr>
          <w:highlight w:val="yellow"/>
        </w:rPr>
        <w:t>i</w:t>
      </w:r>
      <w:r w:rsidR="006D0022">
        <w:rPr>
          <w:highlight w:val="yellow"/>
        </w:rPr>
        <w:t xml:space="preserve">ster </w:t>
      </w:r>
      <w:r w:rsidR="00BE53F9" w:rsidRPr="00517ADF">
        <w:rPr>
          <w:highlight w:val="yellow"/>
        </w:rPr>
        <w:t>Abiy Ahmed's</w:t>
      </w:r>
      <w:r w:rsidR="009B6564">
        <w:rPr>
          <w:highlight w:val="yellow"/>
        </w:rPr>
        <w:t>,</w:t>
      </w:r>
      <w:r w:rsidR="00DC0F3B">
        <w:rPr>
          <w:highlight w:val="yellow"/>
        </w:rPr>
        <w:t xml:space="preserve"> </w:t>
      </w:r>
      <w:r w:rsidR="009B6564">
        <w:rPr>
          <w:highlight w:val="yellow"/>
        </w:rPr>
        <w:t xml:space="preserve">Haile </w:t>
      </w:r>
      <w:proofErr w:type="spellStart"/>
      <w:r w:rsidR="009B6564">
        <w:rPr>
          <w:highlight w:val="yellow"/>
        </w:rPr>
        <w:t>Gebreslase</w:t>
      </w:r>
      <w:proofErr w:type="spellEnd"/>
      <w:r w:rsidR="00CA747C">
        <w:rPr>
          <w:highlight w:val="yellow"/>
        </w:rPr>
        <w:t>,</w:t>
      </w:r>
      <w:r w:rsidR="009B6564">
        <w:rPr>
          <w:highlight w:val="yellow"/>
        </w:rPr>
        <w:t xml:space="preserve"> and Doctor </w:t>
      </w:r>
      <w:proofErr w:type="spellStart"/>
      <w:r w:rsidR="009B6564">
        <w:rPr>
          <w:highlight w:val="yellow"/>
        </w:rPr>
        <w:t>Tewodos</w:t>
      </w:r>
      <w:proofErr w:type="spellEnd"/>
      <w:r w:rsidR="009B6564">
        <w:rPr>
          <w:highlight w:val="yellow"/>
        </w:rPr>
        <w:t xml:space="preserve"> Adhanom</w:t>
      </w:r>
      <w:r w:rsidR="00BE53F9" w:rsidRPr="00517ADF">
        <w:rPr>
          <w:highlight w:val="yellow"/>
        </w:rPr>
        <w:t xml:space="preserve"> </w:t>
      </w:r>
      <w:r w:rsidR="001F2CF4" w:rsidRPr="00517ADF">
        <w:rPr>
          <w:highlight w:val="yellow"/>
        </w:rPr>
        <w:t>videos</w:t>
      </w:r>
      <w:r w:rsidR="00BE53F9" w:rsidRPr="00517ADF">
        <w:rPr>
          <w:highlight w:val="yellow"/>
        </w:rPr>
        <w:t xml:space="preserve"> having a conversation at a different time and </w:t>
      </w:r>
      <w:r w:rsidR="009B6564">
        <w:rPr>
          <w:highlight w:val="yellow"/>
        </w:rPr>
        <w:t xml:space="preserve">talk </w:t>
      </w:r>
      <w:r w:rsidR="00BE53F9" w:rsidRPr="00517ADF">
        <w:rPr>
          <w:highlight w:val="yellow"/>
        </w:rPr>
        <w:t xml:space="preserve">about different things entirely. The frames are each 256 x 256, with approximately </w:t>
      </w:r>
      <w:r w:rsidR="009B6564">
        <w:rPr>
          <w:highlight w:val="yellow"/>
        </w:rPr>
        <w:t>4</w:t>
      </w:r>
      <w:r w:rsidR="00BE53F9" w:rsidRPr="00517ADF">
        <w:rPr>
          <w:highlight w:val="yellow"/>
        </w:rPr>
        <w:t>,000 images</w:t>
      </w:r>
      <w:r w:rsidR="009B6564">
        <w:t xml:space="preserve"> per </w:t>
      </w:r>
      <w:r w:rsidR="00AF4C4A">
        <w:t>class</w:t>
      </w:r>
      <w:r w:rsidR="00BE53F9" w:rsidRPr="00517ADF">
        <w:t>.</w:t>
      </w:r>
    </w:p>
    <w:p w14:paraId="5D54BD45" w14:textId="13F2CAB0" w:rsidR="004E74D2" w:rsidRDefault="004E74D2" w:rsidP="004E74D2">
      <w:pPr>
        <w:pStyle w:val="Caption"/>
        <w:keepNext/>
      </w:pPr>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015C8A" w:rsidRPr="00611D77">
        <w:rPr>
          <w:noProof/>
          <w:color w:val="auto"/>
          <w:sz w:val="24"/>
          <w:szCs w:val="24"/>
        </w:rPr>
        <w:t>4</w:t>
      </w:r>
      <w:r w:rsidRPr="00611D77">
        <w:rPr>
          <w:color w:val="auto"/>
          <w:sz w:val="24"/>
          <w:szCs w:val="24"/>
        </w:rPr>
        <w:fldChar w:fldCharType="end"/>
      </w:r>
      <w:r w:rsidRPr="00611D77">
        <w:rPr>
          <w:color w:val="auto"/>
          <w:sz w:val="24"/>
          <w:szCs w:val="24"/>
        </w:rPr>
        <w:t xml:space="preserve"> Training Dataset Sample (from Obama - Trump and Flower Datasets)</w:t>
      </w:r>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14:paraId="27C1D614" w14:textId="77777777" w:rsidTr="00924115">
        <w:trPr>
          <w:trHeight w:val="1196"/>
        </w:trPr>
        <w:tc>
          <w:tcPr>
            <w:tcW w:w="0" w:type="auto"/>
            <w:vAlign w:val="center"/>
          </w:tcPr>
          <w:p w14:paraId="65A4C182" w14:textId="77777777" w:rsidR="001E193F" w:rsidRDefault="001E193F" w:rsidP="00924115">
            <w:pPr>
              <w:jc w:val="center"/>
            </w:pPr>
            <w:r>
              <w:t>Flower1</w:t>
            </w:r>
          </w:p>
        </w:tc>
        <w:tc>
          <w:tcPr>
            <w:tcW w:w="0" w:type="auto"/>
            <w:vAlign w:val="center"/>
          </w:tcPr>
          <w:p w14:paraId="7CA07A9B" w14:textId="77777777" w:rsidR="001E193F" w:rsidRPr="00FD6970" w:rsidRDefault="001E193F" w:rsidP="00924115">
            <w:pPr>
              <w:jc w:val="center"/>
              <w:rPr>
                <w:color w:val="FF0000"/>
              </w:rPr>
            </w:pPr>
            <w:r>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2">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FD6970" w:rsidRDefault="001E193F" w:rsidP="00924115">
            <w:pPr>
              <w:jc w:val="center"/>
              <w:rPr>
                <w:color w:val="FF0000"/>
              </w:rPr>
            </w:pPr>
            <w:r>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FD6970" w:rsidRDefault="001E193F" w:rsidP="00924115">
            <w:pPr>
              <w:jc w:val="center"/>
              <w:rPr>
                <w:color w:val="FF0000"/>
              </w:rPr>
            </w:pPr>
            <w:r>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FD6970" w:rsidRDefault="001E193F" w:rsidP="00924115">
            <w:pPr>
              <w:jc w:val="center"/>
              <w:rPr>
                <w:color w:val="FF0000"/>
              </w:rPr>
            </w:pPr>
            <w:r>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FD6970" w:rsidRDefault="001E193F" w:rsidP="00924115">
            <w:pPr>
              <w:jc w:val="center"/>
              <w:rPr>
                <w:color w:val="FF0000"/>
              </w:rPr>
            </w:pPr>
            <w:r>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095CB19E" w14:textId="77777777" w:rsidTr="00924115">
        <w:tc>
          <w:tcPr>
            <w:tcW w:w="0" w:type="auto"/>
            <w:vAlign w:val="center"/>
          </w:tcPr>
          <w:p w14:paraId="523E8D83" w14:textId="77777777" w:rsidR="001E193F" w:rsidRDefault="001E193F" w:rsidP="00924115">
            <w:pPr>
              <w:jc w:val="center"/>
            </w:pPr>
            <w:r>
              <w:t>Flower2</w:t>
            </w:r>
          </w:p>
        </w:tc>
        <w:tc>
          <w:tcPr>
            <w:tcW w:w="0" w:type="auto"/>
            <w:vAlign w:val="center"/>
          </w:tcPr>
          <w:p w14:paraId="44C7C909" w14:textId="77777777" w:rsidR="001E193F" w:rsidRDefault="001E193F" w:rsidP="00924115">
            <w:pPr>
              <w:jc w:val="center"/>
            </w:pPr>
            <w:r>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Default="001E193F" w:rsidP="00924115">
            <w:pPr>
              <w:jc w:val="center"/>
            </w:pPr>
            <w:r>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Default="001E193F" w:rsidP="00924115">
            <w:pPr>
              <w:jc w:val="center"/>
            </w:pPr>
            <w:r>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Default="001E193F" w:rsidP="00924115">
            <w:pPr>
              <w:jc w:val="center"/>
            </w:pPr>
            <w:r>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Default="001E193F" w:rsidP="00924115">
            <w:pPr>
              <w:jc w:val="center"/>
            </w:pPr>
            <w:r>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678D5DF6" w14:textId="77777777" w:rsidTr="00924115">
        <w:trPr>
          <w:trHeight w:val="1196"/>
        </w:trPr>
        <w:tc>
          <w:tcPr>
            <w:tcW w:w="0" w:type="auto"/>
            <w:vAlign w:val="center"/>
          </w:tcPr>
          <w:p w14:paraId="6047E6BE" w14:textId="4F83F87B" w:rsidR="00FA6AF5" w:rsidRDefault="001E193F" w:rsidP="00924115">
            <w:pPr>
              <w:jc w:val="center"/>
            </w:pPr>
            <w:r>
              <w:t>Obama</w:t>
            </w:r>
          </w:p>
        </w:tc>
        <w:tc>
          <w:tcPr>
            <w:tcW w:w="0" w:type="auto"/>
            <w:vAlign w:val="center"/>
          </w:tcPr>
          <w:p w14:paraId="416BFFCF" w14:textId="5086414A" w:rsidR="00FA6AF5" w:rsidRPr="00FD6970" w:rsidRDefault="00BB0057" w:rsidP="00924115">
            <w:pPr>
              <w:jc w:val="center"/>
              <w:rPr>
                <w:color w:val="FF0000"/>
              </w:rPr>
            </w:pPr>
            <w:r>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FD6970" w:rsidRDefault="00BB0057" w:rsidP="00924115">
            <w:pPr>
              <w:jc w:val="center"/>
              <w:rPr>
                <w:color w:val="FF0000"/>
              </w:rPr>
            </w:pPr>
            <w:r>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FD6970" w:rsidRDefault="00BB0057" w:rsidP="00924115">
            <w:pPr>
              <w:jc w:val="center"/>
              <w:rPr>
                <w:color w:val="FF0000"/>
              </w:rPr>
            </w:pPr>
            <w:r>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924115" w:rsidRDefault="00924115" w:rsidP="00924115">
            <w:pPr>
              <w:jc w:val="center"/>
            </w:pPr>
            <w:r w:rsidRPr="00924115">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FD6970" w:rsidRDefault="00924115" w:rsidP="00924115">
            <w:pPr>
              <w:jc w:val="center"/>
              <w:rPr>
                <w:color w:val="FF0000"/>
              </w:rPr>
            </w:pPr>
            <w:r>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50DFF912" w14:textId="77777777" w:rsidTr="00924115">
        <w:tc>
          <w:tcPr>
            <w:tcW w:w="0" w:type="auto"/>
            <w:vAlign w:val="center"/>
          </w:tcPr>
          <w:p w14:paraId="355A8D9F" w14:textId="2FDD661D" w:rsidR="00FA6AF5" w:rsidRDefault="001E193F" w:rsidP="00924115">
            <w:pPr>
              <w:jc w:val="center"/>
            </w:pPr>
            <w:r>
              <w:t>Trump</w:t>
            </w:r>
          </w:p>
        </w:tc>
        <w:tc>
          <w:tcPr>
            <w:tcW w:w="0" w:type="auto"/>
            <w:vAlign w:val="center"/>
          </w:tcPr>
          <w:p w14:paraId="6DF7CBC6" w14:textId="70CC6817" w:rsidR="00FA6AF5" w:rsidRDefault="00924115" w:rsidP="00924115">
            <w:pPr>
              <w:jc w:val="center"/>
            </w:pPr>
            <w:r>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Default="00924115" w:rsidP="00924115">
            <w:pPr>
              <w:jc w:val="center"/>
            </w:pPr>
            <w:r>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Default="00924115" w:rsidP="00924115">
            <w:pPr>
              <w:jc w:val="center"/>
            </w:pPr>
            <w:r>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Default="00924115" w:rsidP="00924115">
            <w:pPr>
              <w:jc w:val="center"/>
            </w:pPr>
            <w:r>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Default="00924115" w:rsidP="00924115">
            <w:pPr>
              <w:jc w:val="center"/>
            </w:pPr>
            <w:r>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7E5BBE" w14:textId="2ACC1264" w:rsidR="002429E0" w:rsidRDefault="002429E0" w:rsidP="00EB30F1"/>
    <w:p w14:paraId="71EA402C" w14:textId="720CCDBA" w:rsidR="00924115" w:rsidRDefault="00924115" w:rsidP="00EB30F1"/>
    <w:p w14:paraId="703D4E48" w14:textId="43801A74" w:rsidR="00924115" w:rsidRDefault="00924115" w:rsidP="00EB30F1"/>
    <w:p w14:paraId="2483A238" w14:textId="77777777" w:rsidR="006849ED" w:rsidRDefault="006849ED" w:rsidP="00EB30F1"/>
    <w:p w14:paraId="0BC46597" w14:textId="087A14EC" w:rsidR="00924115" w:rsidRDefault="00924115" w:rsidP="00EB30F1"/>
    <w:p w14:paraId="2BEB1284" w14:textId="6CF6EBC1" w:rsidR="004E74D2" w:rsidRPr="0065682A" w:rsidRDefault="004E74D2" w:rsidP="004E74D2">
      <w:pPr>
        <w:pStyle w:val="Caption"/>
        <w:keepNext/>
        <w:rPr>
          <w:color w:val="auto"/>
          <w:sz w:val="24"/>
          <w:szCs w:val="24"/>
        </w:rPr>
      </w:pPr>
      <w:r w:rsidRPr="0065682A">
        <w:rPr>
          <w:color w:val="auto"/>
          <w:sz w:val="24"/>
          <w:szCs w:val="24"/>
        </w:rPr>
        <w:lastRenderedPageBreak/>
        <w:t xml:space="preserve">Table </w:t>
      </w:r>
      <w:r w:rsidR="00B22064" w:rsidRPr="0065682A">
        <w:rPr>
          <w:color w:val="auto"/>
          <w:sz w:val="24"/>
          <w:szCs w:val="24"/>
        </w:rPr>
        <w:fldChar w:fldCharType="begin"/>
      </w:r>
      <w:r w:rsidR="00B22064" w:rsidRPr="0065682A">
        <w:rPr>
          <w:color w:val="auto"/>
          <w:sz w:val="24"/>
          <w:szCs w:val="24"/>
        </w:rPr>
        <w:instrText xml:space="preserve"> SEQ Table \* ARABIC </w:instrText>
      </w:r>
      <w:r w:rsidR="00B22064" w:rsidRPr="0065682A">
        <w:rPr>
          <w:color w:val="auto"/>
          <w:sz w:val="24"/>
          <w:szCs w:val="24"/>
        </w:rPr>
        <w:fldChar w:fldCharType="separate"/>
      </w:r>
      <w:r w:rsidR="00015C8A" w:rsidRPr="0065682A">
        <w:rPr>
          <w:noProof/>
          <w:color w:val="auto"/>
          <w:sz w:val="24"/>
          <w:szCs w:val="24"/>
        </w:rPr>
        <w:t>5</w:t>
      </w:r>
      <w:r w:rsidR="00B22064" w:rsidRPr="0065682A">
        <w:rPr>
          <w:noProof/>
          <w:color w:val="auto"/>
          <w:sz w:val="24"/>
          <w:szCs w:val="24"/>
        </w:rPr>
        <w:fldChar w:fldCharType="end"/>
      </w:r>
      <w:r w:rsidRPr="0065682A">
        <w:rPr>
          <w:color w:val="auto"/>
          <w:sz w:val="24"/>
          <w:szCs w:val="24"/>
        </w:rPr>
        <w:t xml:space="preserve"> Viper Dataset Sample Examples</w:t>
      </w:r>
    </w:p>
    <w:tbl>
      <w:tblPr>
        <w:tblStyle w:val="TableGrid"/>
        <w:tblW w:w="0" w:type="auto"/>
        <w:tblInd w:w="-275" w:type="dxa"/>
        <w:tblLook w:val="04A0" w:firstRow="1" w:lastRow="0" w:firstColumn="1" w:lastColumn="0" w:noHBand="0" w:noVBand="1"/>
      </w:tblPr>
      <w:tblGrid>
        <w:gridCol w:w="1470"/>
        <w:gridCol w:w="4089"/>
        <w:gridCol w:w="4066"/>
      </w:tblGrid>
      <w:tr w:rsidR="001E6225" w14:paraId="32F219F0" w14:textId="77777777" w:rsidTr="004E74D2">
        <w:tc>
          <w:tcPr>
            <w:tcW w:w="1470" w:type="dxa"/>
          </w:tcPr>
          <w:p w14:paraId="5A2857DB" w14:textId="77777777" w:rsidR="001E6225" w:rsidRDefault="001E6225" w:rsidP="001E6225">
            <w:r>
              <w:t>Environment</w:t>
            </w:r>
          </w:p>
        </w:tc>
        <w:tc>
          <w:tcPr>
            <w:tcW w:w="4089" w:type="dxa"/>
          </w:tcPr>
          <w:p w14:paraId="58BF536F" w14:textId="77777777" w:rsidR="001E6225" w:rsidRDefault="001E6225" w:rsidP="001E6225">
            <w:pPr>
              <w:rPr>
                <w:noProof/>
              </w:rPr>
            </w:pPr>
            <w:r>
              <w:rPr>
                <w:noProof/>
              </w:rPr>
              <w:t>Sample1</w:t>
            </w:r>
          </w:p>
        </w:tc>
        <w:tc>
          <w:tcPr>
            <w:tcW w:w="4066" w:type="dxa"/>
          </w:tcPr>
          <w:p w14:paraId="3EF0B239" w14:textId="77777777" w:rsidR="001E6225" w:rsidRDefault="001E6225" w:rsidP="001E6225">
            <w:pPr>
              <w:rPr>
                <w:noProof/>
              </w:rPr>
            </w:pPr>
            <w:r>
              <w:rPr>
                <w:noProof/>
              </w:rPr>
              <w:t>Sample2</w:t>
            </w:r>
          </w:p>
        </w:tc>
      </w:tr>
      <w:tr w:rsidR="001E6225" w14:paraId="42CC6315" w14:textId="77777777" w:rsidTr="004E74D2">
        <w:tc>
          <w:tcPr>
            <w:tcW w:w="1470" w:type="dxa"/>
          </w:tcPr>
          <w:p w14:paraId="0CD9CEE1" w14:textId="77777777" w:rsidR="001E6225" w:rsidRDefault="001E6225" w:rsidP="001E6225">
            <w:r>
              <w:t>Rain</w:t>
            </w:r>
          </w:p>
        </w:tc>
        <w:tc>
          <w:tcPr>
            <w:tcW w:w="4089" w:type="dxa"/>
          </w:tcPr>
          <w:p w14:paraId="1AE2342E" w14:textId="77777777" w:rsidR="001E6225" w:rsidRDefault="001E6225" w:rsidP="001E6225">
            <w:r>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Default="001E6225" w:rsidP="001E6225">
            <w:r>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31ACCBF2" w14:textId="77777777" w:rsidTr="004E74D2">
        <w:tc>
          <w:tcPr>
            <w:tcW w:w="1470" w:type="dxa"/>
          </w:tcPr>
          <w:p w14:paraId="3601F678" w14:textId="77777777" w:rsidR="001E6225" w:rsidRDefault="001E6225" w:rsidP="001E6225">
            <w:r>
              <w:t>Snow</w:t>
            </w:r>
          </w:p>
        </w:tc>
        <w:tc>
          <w:tcPr>
            <w:tcW w:w="4089" w:type="dxa"/>
          </w:tcPr>
          <w:p w14:paraId="04592B45" w14:textId="77777777" w:rsidR="001E6225" w:rsidRDefault="001E6225" w:rsidP="001E6225">
            <w:r>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Default="001E6225" w:rsidP="001E6225">
            <w:r>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57286D40" w14:textId="77777777" w:rsidTr="004E74D2">
        <w:tc>
          <w:tcPr>
            <w:tcW w:w="1470" w:type="dxa"/>
          </w:tcPr>
          <w:p w14:paraId="4D18CEAB" w14:textId="77777777" w:rsidR="001E6225" w:rsidRDefault="001E6225" w:rsidP="001E6225">
            <w:r>
              <w:t>Sunset</w:t>
            </w:r>
          </w:p>
        </w:tc>
        <w:tc>
          <w:tcPr>
            <w:tcW w:w="4089" w:type="dxa"/>
          </w:tcPr>
          <w:p w14:paraId="4BBD4219" w14:textId="77777777" w:rsidR="001E6225" w:rsidRDefault="001E6225" w:rsidP="001E6225">
            <w:pPr>
              <w:tabs>
                <w:tab w:val="left" w:pos="1005"/>
              </w:tabs>
            </w:pPr>
            <w:r>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Default="001E6225" w:rsidP="001E6225">
            <w:r>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0316DAB3" w14:textId="77777777" w:rsidTr="004E74D2">
        <w:tc>
          <w:tcPr>
            <w:tcW w:w="1470" w:type="dxa"/>
          </w:tcPr>
          <w:p w14:paraId="44F405E5" w14:textId="77777777" w:rsidR="001E6225" w:rsidRDefault="001E6225" w:rsidP="001E6225">
            <w:r>
              <w:lastRenderedPageBreak/>
              <w:t>Night</w:t>
            </w:r>
          </w:p>
        </w:tc>
        <w:tc>
          <w:tcPr>
            <w:tcW w:w="4089" w:type="dxa"/>
          </w:tcPr>
          <w:p w14:paraId="6092ED45" w14:textId="77777777" w:rsidR="001E6225" w:rsidRDefault="001E6225" w:rsidP="001E6225">
            <w:r>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Default="001E6225" w:rsidP="001E6225">
            <w:r>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14:paraId="2396BEE6" w14:textId="77777777" w:rsidTr="004E74D2">
        <w:tc>
          <w:tcPr>
            <w:tcW w:w="1470" w:type="dxa"/>
          </w:tcPr>
          <w:p w14:paraId="1ED0AFD0" w14:textId="77777777" w:rsidR="001E6225" w:rsidRDefault="001E6225" w:rsidP="001E6225">
            <w:r>
              <w:t>Day</w:t>
            </w:r>
          </w:p>
        </w:tc>
        <w:tc>
          <w:tcPr>
            <w:tcW w:w="4089" w:type="dxa"/>
          </w:tcPr>
          <w:p w14:paraId="46F58D8A" w14:textId="77777777" w:rsidR="001E6225" w:rsidRDefault="001E6225" w:rsidP="001E6225">
            <w:r>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Default="001E6225" w:rsidP="001E6225">
            <w:r>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Default="001E6225" w:rsidP="001E6225"/>
    <w:p w14:paraId="18868BA7" w14:textId="043B2278" w:rsidR="00DD1726" w:rsidRDefault="00DD1726" w:rsidP="009F426B">
      <w:pPr>
        <w:pStyle w:val="Heading2"/>
      </w:pPr>
      <w:bookmarkStart w:id="177" w:name="_Toc51534361"/>
      <w:r>
        <w:t>Development tools</w:t>
      </w:r>
      <w:bookmarkEnd w:id="177"/>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Default="00DD1726" w:rsidP="009F426B">
      <w:pPr>
        <w:pStyle w:val="Heading2"/>
      </w:pPr>
      <w:bookmarkStart w:id="178" w:name="_Toc51534362"/>
      <w:r>
        <w:t>Design tools</w:t>
      </w:r>
      <w:bookmarkEnd w:id="178"/>
      <w:r>
        <w:t xml:space="preserve"> </w:t>
      </w:r>
    </w:p>
    <w:p w14:paraId="0DCB6902" w14:textId="7A997FB1" w:rsidR="000423DE" w:rsidRPr="00DE467F" w:rsidRDefault="00AE1FED" w:rsidP="00F67D20">
      <w:r w:rsidRPr="00AE1FED">
        <w:t>Design tools are mediums that are used for the creation, presentation</w:t>
      </w:r>
      <w:r>
        <w:t>,</w:t>
      </w:r>
      <w:r w:rsidRPr="00AE1FED">
        <w:t xml:space="preserve"> and interpretation of design concepts.</w:t>
      </w:r>
      <w:r>
        <w:t xml:space="preserve"> </w:t>
      </w:r>
      <w:proofErr w:type="spellStart"/>
      <w:r w:rsidR="000423DE" w:rsidRPr="00DE467F">
        <w:t>Edraw</w:t>
      </w:r>
      <w:proofErr w:type="spellEnd"/>
      <w:r w:rsidR="000423DE" w:rsidRPr="00DE467F">
        <w:t xml:space="preserve"> Max </w:t>
      </w:r>
      <w:r w:rsidR="000423DE"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DE467F">
        <w:fldChar w:fldCharType="separate"/>
      </w:r>
      <w:r w:rsidR="00BC42C5" w:rsidRPr="00BC42C5">
        <w:rPr>
          <w:noProof/>
        </w:rPr>
        <w:t>[32]</w:t>
      </w:r>
      <w:r w:rsidR="000423DE" w:rsidRPr="00DE467F">
        <w:fldChar w:fldCharType="end"/>
      </w:r>
      <w:r w:rsidR="000423DE" w:rsidRPr="00DE467F">
        <w:t xml:space="preserve"> is used to design in the proposed system. It is a lightweight and powerful </w:t>
      </w:r>
      <w:r w:rsidR="000423DE" w:rsidRPr="00DE467F">
        <w:lastRenderedPageBreak/>
        <w:t xml:space="preserve">graphic design tool for creating professional-looking flowcharts, network diagrams, </w:t>
      </w:r>
      <w:r w:rsidR="00DC0F3B">
        <w:t xml:space="preserve">flowchart </w:t>
      </w:r>
      <w:r w:rsidR="000423DE" w:rsidRPr="00DE467F">
        <w:t xml:space="preserve">diagrams, and others. This tool is selected because </w:t>
      </w:r>
      <w:r w:rsidR="000423DE"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DE467F">
        <w:fldChar w:fldCharType="separate"/>
      </w:r>
      <w:r w:rsidR="00BC42C5" w:rsidRPr="00BC42C5">
        <w:rPr>
          <w:noProof/>
        </w:rPr>
        <w:t>[32]</w:t>
      </w:r>
      <w:r w:rsidR="000423DE" w:rsidRPr="00DE467F">
        <w:fldChar w:fldCharType="end"/>
      </w:r>
      <w:r w:rsidR="000423DE" w:rsidRPr="00DE467F">
        <w:t>.</w:t>
      </w:r>
    </w:p>
    <w:p w14:paraId="4F8832EA" w14:textId="77777777" w:rsidR="000423DE" w:rsidRDefault="000423DE" w:rsidP="00D47498">
      <w:pPr>
        <w:pStyle w:val="ListParagraph"/>
        <w:numPr>
          <w:ilvl w:val="0"/>
          <w:numId w:val="49"/>
        </w:numPr>
      </w:pPr>
      <w:r>
        <w:t xml:space="preserve">It has lots of high-quality shapes, example, and template, </w:t>
      </w:r>
    </w:p>
    <w:p w14:paraId="5220C7F3" w14:textId="77777777" w:rsidR="00EE404F" w:rsidRDefault="00AE1FED" w:rsidP="00D47498">
      <w:pPr>
        <w:pStyle w:val="ListParagraph"/>
        <w:numPr>
          <w:ilvl w:val="0"/>
          <w:numId w:val="49"/>
        </w:numPr>
      </w:pPr>
      <w:r w:rsidRPr="00AE1FED">
        <w:t>Easily visualizes complicated details through a broad range of graphics.</w:t>
      </w:r>
      <w:r w:rsidR="00EE404F" w:rsidRPr="00EE404F">
        <w:t xml:space="preserve"> </w:t>
      </w:r>
    </w:p>
    <w:p w14:paraId="5E528831" w14:textId="5448BFE7" w:rsidR="00AE1FED" w:rsidRDefault="00EE404F" w:rsidP="00D47498">
      <w:pPr>
        <w:pStyle w:val="ListParagraph"/>
        <w:numPr>
          <w:ilvl w:val="0"/>
          <w:numId w:val="49"/>
        </w:numPr>
      </w:pPr>
      <w:r>
        <w:t xml:space="preserve">Works with MS Office well and others. </w:t>
      </w:r>
    </w:p>
    <w:p w14:paraId="59B78E8B" w14:textId="34B5D62F" w:rsidR="00AB2C3E" w:rsidRPr="000C0AA6" w:rsidRDefault="00DD1726" w:rsidP="009F426B">
      <w:pPr>
        <w:pStyle w:val="Heading2"/>
      </w:pPr>
      <w:bookmarkStart w:id="179" w:name="_Toc51534363"/>
      <w:r>
        <w:t>Prototype development framework</w:t>
      </w:r>
      <w:bookmarkStart w:id="180" w:name="_Toc46601432"/>
      <w:bookmarkStart w:id="181" w:name="_Toc46601569"/>
      <w:bookmarkStart w:id="182" w:name="_Toc46746829"/>
      <w:bookmarkStart w:id="183" w:name="_Toc47207610"/>
      <w:bookmarkStart w:id="184" w:name="_Toc47231518"/>
      <w:bookmarkStart w:id="185" w:name="_Toc48646310"/>
      <w:bookmarkStart w:id="186" w:name="_Toc48646404"/>
      <w:bookmarkStart w:id="187" w:name="_Toc46601435"/>
      <w:bookmarkStart w:id="188" w:name="_Toc46601572"/>
      <w:bookmarkStart w:id="189" w:name="_Toc46746832"/>
      <w:bookmarkStart w:id="190" w:name="_Toc47207613"/>
      <w:bookmarkStart w:id="191" w:name="_Toc47231521"/>
      <w:bookmarkStart w:id="192" w:name="_Toc48646313"/>
      <w:bookmarkStart w:id="193" w:name="_Toc48646407"/>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p>
    <w:p w14:paraId="6F3FBF28" w14:textId="3B70B8EA" w:rsidR="000423DE" w:rsidRPr="000C0AA6" w:rsidRDefault="00F67D20" w:rsidP="00836C21">
      <w:pPr>
        <w:pStyle w:val="Heading3"/>
      </w:pPr>
      <w:bookmarkStart w:id="194" w:name="_Toc51534364"/>
      <w:r w:rsidRPr="000C0AA6">
        <w:t>TensorFlow</w:t>
      </w:r>
      <w:bookmarkEnd w:id="194"/>
    </w:p>
    <w:p w14:paraId="1DEC60E2" w14:textId="36553FFC" w:rsidR="000423DE" w:rsidRDefault="00674D74" w:rsidP="00F67D20">
      <w:r w:rsidRPr="00674D74">
        <w:t>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w:t>
      </w:r>
      <w:r>
        <w:t xml:space="preserve"> </w:t>
      </w:r>
      <w:r w:rsidRPr="00674D74">
        <w:t>It can also be mounted on personal computers, clusters, handheld devices</w:t>
      </w:r>
      <w:r>
        <w:t>,</w:t>
      </w:r>
      <w:r w:rsidRPr="00674D74">
        <w:t xml:space="preserve"> and edge devices. Supports artificial learning, deep learning</w:t>
      </w:r>
      <w:r>
        <w:t>,</w:t>
      </w:r>
      <w:r w:rsidRPr="00674D74">
        <w:t xml:space="preserve"> and versatile numerical computing </w:t>
      </w:r>
      <w:r w:rsidRPr="000C0AA6">
        <w:fldChar w:fldCharType="begin" w:fldLock="1"/>
      </w:r>
      <w:r>
        <w:instrText>ADDIN CSL_CITATION {"citationItems":[{"id":"ITEM-1","itemData":{"URL":"https://www.tensorflow.org/","accessed":{"date-parts":[["2020","6","2"]]},"id":"ITEM-1","issued":{"date-parts":[["0"]]},"title":"TensorFlow","type":"webpage"},"uris":["http://www.mendeley.com/documents/?uuid=9516193a-61d9-3d13-bd96-9cdd5e1b06f4"]}],"mendeley":{"formattedCitation":"[33]","plainTextFormattedCitation":"[33]","previouslyFormattedCitation":"[33]"},"properties":{"noteIndex":0},"schema":"https://github.com/citation-style-language/schema/raw/master/csl-citation.json"}</w:instrText>
      </w:r>
      <w:r w:rsidRPr="000C0AA6">
        <w:fldChar w:fldCharType="separate"/>
      </w:r>
      <w:r w:rsidRPr="00BC42C5">
        <w:rPr>
          <w:noProof/>
        </w:rPr>
        <w:t>[33]</w:t>
      </w:r>
      <w:r w:rsidRPr="000C0AA6">
        <w:fldChar w:fldCharType="end"/>
      </w:r>
      <w:r w:rsidRPr="00674D74">
        <w:t>. The following diagram displays the power score of the deep learning system based on application, popularity</w:t>
      </w:r>
      <w:r>
        <w:t>,</w:t>
      </w:r>
      <w:r w:rsidRPr="00674D74">
        <w:t xml:space="preserve"> and interest</w:t>
      </w:r>
      <w:r w:rsidR="001F0DBD">
        <w:t xml:space="preserve"> </w:t>
      </w:r>
      <w:r w:rsidRPr="000C0AA6">
        <w:fldChar w:fldCharType="begin" w:fldLock="1"/>
      </w:r>
      <w:r>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4]","plainTextFormattedCitation":"[34]","previouslyFormattedCitation":"[34]"},"properties":{"noteIndex":0},"schema":"https://github.com/citation-style-language/schema/raw/master/csl-citation.json"}</w:instrText>
      </w:r>
      <w:r w:rsidRPr="000C0AA6">
        <w:fldChar w:fldCharType="separate"/>
      </w:r>
      <w:r w:rsidRPr="00BC42C5">
        <w:rPr>
          <w:noProof/>
        </w:rPr>
        <w:t>[34]</w:t>
      </w:r>
      <w:r w:rsidRPr="000C0AA6">
        <w:fldChar w:fldCharType="end"/>
      </w:r>
      <w:r w:rsidRPr="00674D74">
        <w:t>.</w:t>
      </w:r>
      <w:r w:rsidR="000423DE" w:rsidRPr="000C0AA6">
        <w:t xml:space="preserve"> </w:t>
      </w:r>
    </w:p>
    <w:p w14:paraId="46067505" w14:textId="0B039192" w:rsidR="00674D74" w:rsidRPr="000C0AA6" w:rsidRDefault="0078793C" w:rsidP="00F67D20">
      <w:r w:rsidRPr="0078793C">
        <w:t>The following diagram demonstrates the power score of the deep learning system based on application, and popularity.</w:t>
      </w:r>
    </w:p>
    <w:p w14:paraId="3D50AA77" w14:textId="37621F04" w:rsidR="00F67D20" w:rsidRPr="000C0AA6" w:rsidRDefault="000423DE" w:rsidP="00F67D20">
      <w:pPr>
        <w:keepNext/>
      </w:pPr>
      <w:r w:rsidRPr="000C0AA6">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2C25AC4E" w:rsidR="000423DE" w:rsidRPr="00611D77" w:rsidRDefault="00F67D20" w:rsidP="00F67D20">
      <w:pPr>
        <w:pStyle w:val="Caption"/>
        <w:jc w:val="center"/>
        <w:rPr>
          <w:color w:val="auto"/>
          <w:sz w:val="36"/>
          <w:szCs w:val="36"/>
        </w:rPr>
      </w:pPr>
      <w:bookmarkStart w:id="195" w:name="_Toc47219621"/>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 xml:space="preserve">  Deep Learning Framework</w:t>
      </w:r>
      <w:r w:rsidR="00C833B2" w:rsidRPr="00611D77">
        <w:rPr>
          <w:color w:val="auto"/>
          <w:sz w:val="24"/>
          <w:szCs w:val="24"/>
        </w:rPr>
        <w:t xml:space="preserve"> comparison</w:t>
      </w:r>
      <w:r w:rsidRPr="00611D77">
        <w:rPr>
          <w:color w:val="auto"/>
          <w:sz w:val="24"/>
          <w:szCs w:val="24"/>
        </w:rPr>
        <w:t>.</w:t>
      </w:r>
      <w:bookmarkEnd w:id="195"/>
    </w:p>
    <w:p w14:paraId="42C51810" w14:textId="26CD41D8" w:rsidR="00B10524" w:rsidRPr="000C0AA6" w:rsidRDefault="000423DE" w:rsidP="00B10524">
      <w:r w:rsidRPr="000C0AA6">
        <w:lastRenderedPageBreak/>
        <w:t xml:space="preserve">As shown in the above diagram, </w:t>
      </w:r>
      <w:r w:rsidR="00257AAF" w:rsidRPr="000C0AA6">
        <w:t>TensorFlow</w:t>
      </w:r>
      <w:r w:rsidRPr="000C0AA6">
        <w:t xml:space="preserve"> is by far the most used and popular deep learning framework.</w:t>
      </w:r>
    </w:p>
    <w:p w14:paraId="5E585630" w14:textId="0ABC4ADC" w:rsidR="008D705A" w:rsidRDefault="008D705A" w:rsidP="00D47498">
      <w:pPr>
        <w:pStyle w:val="ListParagraph"/>
      </w:pPr>
      <w:r>
        <w:t>Makes fast and rapid prototyping;</w:t>
      </w:r>
    </w:p>
    <w:p w14:paraId="7DEF6359" w14:textId="7ABB21B2" w:rsidR="008D705A" w:rsidRDefault="008D705A" w:rsidP="00D47498">
      <w:pPr>
        <w:pStyle w:val="ListParagraph"/>
      </w:pPr>
      <w:r>
        <w:t>Embraces all Convolution networks and recurrent networks, as well as variations of each.</w:t>
      </w:r>
    </w:p>
    <w:p w14:paraId="63C34D75" w14:textId="045E0A61" w:rsidR="008D705A" w:rsidRDefault="008D705A" w:rsidP="00D47498">
      <w:pPr>
        <w:pStyle w:val="ListParagraph"/>
      </w:pPr>
      <w:r>
        <w:t>User-friendly, modular</w:t>
      </w:r>
      <w:r w:rsidR="00BB5F94">
        <w:t>,</w:t>
      </w:r>
      <w:r>
        <w:t xml:space="preserve"> and extensible.</w:t>
      </w:r>
    </w:p>
    <w:p w14:paraId="197E27C8" w14:textId="2BE8BC18" w:rsidR="00F67D20" w:rsidRPr="000C0AA6" w:rsidRDefault="008D705A" w:rsidP="00D47498">
      <w:pPr>
        <w:pStyle w:val="ListParagraph"/>
      </w:pPr>
      <w:r>
        <w:t xml:space="preserve">It can run efficiently on </w:t>
      </w:r>
      <w:r w:rsidR="00BB5F94">
        <w:t>GPU</w:t>
      </w:r>
      <w:r w:rsidR="00BB5F94" w:rsidRPr="00BB5F94">
        <w:t xml:space="preserve"> </w:t>
      </w:r>
      <w:r w:rsidR="00F064DE">
        <w:t>or</w:t>
      </w:r>
      <w:r>
        <w:t xml:space="preserve"> </w:t>
      </w:r>
      <w:r w:rsidR="00BB5F94">
        <w:t>CPU</w:t>
      </w:r>
      <w:r>
        <w:t>.</w:t>
      </w:r>
    </w:p>
    <w:p w14:paraId="12E017C3" w14:textId="3FE3514E" w:rsidR="00F67D20" w:rsidRPr="000C0AA6" w:rsidRDefault="00F67D20" w:rsidP="00836C21">
      <w:pPr>
        <w:pStyle w:val="Heading3"/>
        <w:rPr>
          <w:sz w:val="26"/>
        </w:rPr>
      </w:pPr>
      <w:bookmarkStart w:id="196" w:name="_Toc21334408"/>
      <w:bookmarkStart w:id="197" w:name="_Toc51534365"/>
      <w:r w:rsidRPr="000C0AA6">
        <w:t>OpenCV</w:t>
      </w:r>
      <w:bookmarkEnd w:id="196"/>
      <w:bookmarkEnd w:id="197"/>
    </w:p>
    <w:p w14:paraId="39FC564D" w14:textId="59D4BB9D" w:rsidR="00F67D20" w:rsidRPr="000C0AA6" w:rsidRDefault="00993842" w:rsidP="00F67D20">
      <w:r w:rsidRPr="00993842">
        <w:t>OpenCV is an open-source computer vision software library intended to provide a shared infrastructure for image processing and computer vision applications</w:t>
      </w:r>
      <w:r>
        <w:t xml:space="preserve"> </w:t>
      </w:r>
      <w:r w:rsidRPr="000C0AA6">
        <w:fldChar w:fldCharType="begin" w:fldLock="1"/>
      </w:r>
      <w:r w:rsidR="00654B60">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5]"},"properties":{"noteIndex":0},"schema":"https://github.com/citation-style-language/schema/raw/master/csl-citation.json"}</w:instrText>
      </w:r>
      <w:r w:rsidRPr="000C0AA6">
        <w:fldChar w:fldCharType="separate"/>
      </w:r>
      <w:r w:rsidR="00A8530B" w:rsidRPr="00A8530B">
        <w:rPr>
          <w:noProof/>
        </w:rPr>
        <w:t>[35]</w:t>
      </w:r>
      <w:r w:rsidRPr="000C0AA6">
        <w:fldChar w:fldCharType="end"/>
      </w:r>
      <w:r>
        <w:t xml:space="preserve">. </w:t>
      </w:r>
      <w:r w:rsidRPr="00993842">
        <w:t>It has Python, Java, C++</w:t>
      </w:r>
      <w:r>
        <w:t>,</w:t>
      </w:r>
      <w:r w:rsidRPr="00993842">
        <w:t xml:space="preserve"> and MATLAB interfaces and supports nearly any operating system as well. OpenCV was developed for image processing, meaning that and feature and data structure was developed with the image processing engineers in mind.</w:t>
      </w:r>
      <w:r w:rsidR="00F67D20" w:rsidRPr="000C0AA6">
        <w:t xml:space="preserve"> </w:t>
      </w:r>
    </w:p>
    <w:p w14:paraId="1B355309" w14:textId="15371C34" w:rsidR="00B10524" w:rsidRPr="000C0AA6" w:rsidRDefault="00B10524" w:rsidP="00836C21">
      <w:pPr>
        <w:pStyle w:val="Heading3"/>
      </w:pPr>
      <w:bookmarkStart w:id="198" w:name="_Toc51534366"/>
      <w:r w:rsidRPr="000C0AA6">
        <w:t>MATLAB Deep Network Designer</w:t>
      </w:r>
      <w:bookmarkEnd w:id="198"/>
    </w:p>
    <w:p w14:paraId="71134B8F" w14:textId="77F4DB45"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654B60">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6]"},"properties":{"noteIndex":0},"schema":"https://github.com/citation-style-language/schema/raw/master/csl-citation.json"}</w:instrText>
      </w:r>
      <w:r w:rsidRPr="000C0AA6">
        <w:fldChar w:fldCharType="separate"/>
      </w:r>
      <w:r w:rsidR="00A8530B" w:rsidRPr="00A8530B">
        <w:rPr>
          <w:noProof/>
        </w:rPr>
        <w:t>[36]</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70BE611C" w:rsidR="00F75C02" w:rsidRDefault="00F75C02" w:rsidP="009F426B">
      <w:pPr>
        <w:pStyle w:val="Heading2"/>
      </w:pPr>
      <w:bookmarkStart w:id="199" w:name="_Toc51534367"/>
      <w:r>
        <w:t>Baselines</w:t>
      </w:r>
      <w:bookmarkEnd w:id="199"/>
    </w:p>
    <w:p w14:paraId="22E3B507" w14:textId="148F050F" w:rsidR="007D2938" w:rsidRDefault="00863431" w:rsidP="00F75C02">
      <w:r>
        <w:t>To</w:t>
      </w:r>
      <w:r w:rsidR="007D2938" w:rsidRPr="007D2938">
        <w:t xml:space="preserve"> validate our model's effectiveness, we equate it with models that dwell on translating video with GANs. Since our model architecture is based on Recycle-GAN and takes as input unpaired video data, we chose </w:t>
      </w:r>
      <w:proofErr w:type="spellStart"/>
      <w:r w:rsidR="007D2938" w:rsidRPr="007D2938">
        <w:t>CycleGAN</w:t>
      </w:r>
      <w:proofErr w:type="spellEnd"/>
      <w:r w:rsidR="004E593D">
        <w:t xml:space="preserve"> </w:t>
      </w:r>
      <w:r w:rsidR="007D2938" w:rsidRPr="007D2938">
        <w:t>[8] and Recycle-GAN</w:t>
      </w:r>
      <w:r w:rsidR="004E593D">
        <w:t xml:space="preserve"> </w:t>
      </w:r>
      <w:r w:rsidR="007D2938" w:rsidRPr="007D2938">
        <w:t>[11] as the baselines for our experiments.</w:t>
      </w:r>
    </w:p>
    <w:p w14:paraId="6E6FF09C" w14:textId="3A3BD89A" w:rsidR="002D2D55" w:rsidRDefault="007D2938" w:rsidP="00D47498">
      <w:pPr>
        <w:pStyle w:val="ListParagraph"/>
        <w:numPr>
          <w:ilvl w:val="0"/>
          <w:numId w:val="38"/>
        </w:numPr>
      </w:pPr>
      <w:proofErr w:type="spellStart"/>
      <w:r w:rsidRPr="007D2938">
        <w:t>CycleGAN</w:t>
      </w:r>
      <w:proofErr w:type="spellEnd"/>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w:t>
      </w:r>
      <w:proofErr w:type="spellStart"/>
      <w:r w:rsidRPr="007D2938">
        <w:t>spatio</w:t>
      </w:r>
      <w:proofErr w:type="spellEnd"/>
      <w:r w:rsidRPr="007D2938">
        <w:t>-temporal constraint effect.</w:t>
      </w:r>
      <w:r w:rsidR="002D2D55">
        <w:t xml:space="preserve"> </w:t>
      </w:r>
    </w:p>
    <w:p w14:paraId="08D6151C" w14:textId="77777777" w:rsidR="00054514" w:rsidRDefault="002D2D55" w:rsidP="00D47498">
      <w:pPr>
        <w:pStyle w:val="ListParagraph"/>
        <w:numPr>
          <w:ilvl w:val="0"/>
          <w:numId w:val="38"/>
        </w:numPr>
      </w:pPr>
      <w:proofErr w:type="spellStart"/>
      <w:r w:rsidRPr="002D2D55">
        <w:t>RecycleGAN</w:t>
      </w:r>
      <w:proofErr w:type="spellEnd"/>
      <w:r>
        <w:t xml:space="preserve"> </w:t>
      </w:r>
      <w:r w:rsidRPr="002D2D55">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3A6D7065" w:rsidR="00F75C02" w:rsidRPr="00F75C02" w:rsidRDefault="002D2D55" w:rsidP="00054514">
      <w:pPr>
        <w:ind w:left="360"/>
      </w:pPr>
      <w:r w:rsidRPr="002D2D55">
        <w:lastRenderedPageBreak/>
        <w:t xml:space="preserve">The purpose of contrasts </w:t>
      </w:r>
      <w:r w:rsidR="00054514">
        <w:t xml:space="preserve">Cycle-GAN and </w:t>
      </w:r>
      <w:r w:rsidRPr="002D2D55">
        <w:t>Recycle-GAN is to show the substantial improvements achieved by our model in terms of spatial – temporal knowledge.</w:t>
      </w:r>
    </w:p>
    <w:p w14:paraId="41673C95" w14:textId="235B58F8" w:rsidR="00DD1726" w:rsidRDefault="00DD1726" w:rsidP="009F426B">
      <w:pPr>
        <w:pStyle w:val="Heading2"/>
      </w:pPr>
      <w:bookmarkStart w:id="200" w:name="_Toc51534368"/>
      <w:r>
        <w:t>Evaluation methods</w:t>
      </w:r>
      <w:bookmarkEnd w:id="200"/>
    </w:p>
    <w:p w14:paraId="1D39B2A2" w14:textId="2AB1F4D8"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w:t>
      </w:r>
      <w:r w:rsidR="004C2BDA">
        <w:t xml:space="preserve">a </w:t>
      </w:r>
      <w:r w:rsidR="00497EE6">
        <w:t>qu</w:t>
      </w:r>
      <w:r w:rsidR="00E37E74">
        <w:t>ali</w:t>
      </w:r>
      <w:r w:rsidR="00497EE6">
        <w:t xml:space="preserve">tative analysis metric to evaluate </w:t>
      </w:r>
      <w:r w:rsidR="005F760E">
        <w:t>this work.</w:t>
      </w:r>
    </w:p>
    <w:p w14:paraId="49284271" w14:textId="548DF8A6" w:rsidR="00497EE6" w:rsidRDefault="00E71545" w:rsidP="00836C21">
      <w:pPr>
        <w:pStyle w:val="Heading3"/>
      </w:pPr>
      <w:bookmarkStart w:id="201" w:name="_Toc51534369"/>
      <w:r>
        <w:t>Human evaluation study</w:t>
      </w:r>
      <w:bookmarkEnd w:id="201"/>
      <w:r w:rsidR="00497EE6">
        <w:t xml:space="preserve"> </w:t>
      </w:r>
    </w:p>
    <w:p w14:paraId="7BA8285C" w14:textId="50C11B45"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r w:rsidR="00DA0E8F">
        <w:t xml:space="preserve"> Motivated by </w:t>
      </w:r>
      <w:r w:rsidR="006D3177">
        <w:t xml:space="preserve">the </w:t>
      </w:r>
      <w:r w:rsidR="00DA0E8F">
        <w:t xml:space="preserve">Recycle GAN </w:t>
      </w:r>
      <w:r w:rsidR="00E71545">
        <w:t>Human evaluation study</w:t>
      </w:r>
      <w:r w:rsidR="00DA0E8F">
        <w:t xml:space="preserve"> </w:t>
      </w:r>
      <w:r w:rsidR="006D3177">
        <w:t xml:space="preserve">this thesis work uses two protocols. </w:t>
      </w:r>
      <w:r w:rsidR="006D3177" w:rsidRPr="002F2415">
        <w:t xml:space="preserve">First, the </w:t>
      </w:r>
      <w:r w:rsidR="00BA659B" w:rsidRPr="002F2415">
        <w:t xml:space="preserve">input video, </w:t>
      </w:r>
      <w:r w:rsidR="006D3177" w:rsidRPr="002F2415">
        <w:t>Synthesized videos</w:t>
      </w:r>
      <w:r w:rsidR="00BA659B" w:rsidRPr="002F2415">
        <w:t xml:space="preserve"> of other </w:t>
      </w:r>
      <w:r w:rsidR="002F2415" w:rsidRPr="002F2415">
        <w:t>approaches</w:t>
      </w:r>
      <w:r w:rsidR="004C2BDA">
        <w:t>,</w:t>
      </w:r>
      <w:r w:rsidR="002F2415" w:rsidRPr="002F2415">
        <w:t xml:space="preserve"> and</w:t>
      </w:r>
      <w:r w:rsidR="006D3177" w:rsidRPr="002F2415">
        <w:t xml:space="preserve"> </w:t>
      </w:r>
      <w:r w:rsidR="005932CC" w:rsidRPr="002F2415">
        <w:t>this work result</w:t>
      </w:r>
      <w:r w:rsidR="006D3177" w:rsidRPr="002F2415">
        <w:t xml:space="preserve"> are seen simultaneously for the participants and they are asked which one has higher consistency, better smoothness, and better continuity between video </w:t>
      </w:r>
      <w:r w:rsidR="00E04A64" w:rsidRPr="002F2415">
        <w:t xml:space="preserve">frame </w:t>
      </w:r>
      <w:r w:rsidR="006D3177" w:rsidRPr="002F2415">
        <w:t>sequences.</w:t>
      </w:r>
      <w:r w:rsidR="002F2415" w:rsidRPr="002F2415">
        <w:t xml:space="preserve"> Second, only Synthesized fake videos are seen simultaneously for the participants and they are asked which one has higher consistency</w:t>
      </w:r>
      <w:r w:rsidR="0062410B">
        <w:t xml:space="preserve">, and </w:t>
      </w:r>
      <w:r w:rsidR="0062410B" w:rsidRPr="006224D5">
        <w:rPr>
          <w:b/>
          <w:bCs/>
        </w:rPr>
        <w:t>looks more natural</w:t>
      </w:r>
      <w:r w:rsidR="006224D5">
        <w:rPr>
          <w:b/>
          <w:bCs/>
        </w:rPr>
        <w:t xml:space="preserve"> Translation</w:t>
      </w:r>
      <w:r w:rsidR="0062410B">
        <w:t>.</w:t>
      </w:r>
    </w:p>
    <w:p w14:paraId="0416A59C" w14:textId="6FFEC63D" w:rsidR="008B7FBF" w:rsidRDefault="008B7FBF" w:rsidP="00836C21">
      <w:pPr>
        <w:pStyle w:val="Heading3"/>
      </w:pPr>
      <w:bookmarkStart w:id="202" w:name="_Toc51534370"/>
      <w:r w:rsidRPr="008B7FBF">
        <w:t>Inception score</w:t>
      </w:r>
      <w:bookmarkEnd w:id="202"/>
    </w:p>
    <w:p w14:paraId="25315EC6" w14:textId="199F13C5" w:rsidR="00BE073E" w:rsidRDefault="00611D77" w:rsidP="007A4ABC">
      <w:pPr>
        <w:sectPr w:rsidR="00BE073E" w:rsidSect="00A52B7F">
          <w:pgSz w:w="12240" w:h="15840"/>
          <w:pgMar w:top="1440" w:right="1440" w:bottom="1440" w:left="1440" w:header="720" w:footer="720" w:gutter="0"/>
          <w:cols w:space="720"/>
          <w:docGrid w:linePitch="360"/>
        </w:sectPr>
      </w:pPr>
      <w:r>
        <w:rPr>
          <w:noProof/>
        </w:rPr>
        <mc:AlternateContent>
          <mc:Choice Requires="wps">
            <w:drawing>
              <wp:anchor distT="0" distB="0" distL="114300" distR="114300" simplePos="0" relativeHeight="251817984" behindDoc="0" locked="0" layoutInCell="1" allowOverlap="1" wp14:anchorId="6A2BDA21" wp14:editId="11509AEC">
                <wp:simplePos x="0" y="0"/>
                <wp:positionH relativeFrom="column">
                  <wp:posOffset>1287642</wp:posOffset>
                </wp:positionH>
                <wp:positionV relativeFrom="paragraph">
                  <wp:posOffset>1019810</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2187577F" w:rsidR="00EF66F5" w:rsidRPr="00611D77" w:rsidRDefault="00EF66F5" w:rsidP="00611D77">
                            <w:pPr>
                              <w:pStyle w:val="Caption"/>
                              <w:jc w:val="center"/>
                              <w:rPr>
                                <w:noProof/>
                                <w:color w:val="auto"/>
                                <w:sz w:val="36"/>
                                <w:szCs w:val="36"/>
                              </w:rPr>
                            </w:pPr>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101.4pt;margin-top:80.3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" stroked="f">
                <v:textbox inset="0,0,0,0">
                  <w:txbxContent>
                    <w:p w14:paraId="3A4C5A66" w14:textId="2187577F" w:rsidR="00EF66F5" w:rsidRPr="00611D77" w:rsidRDefault="00EF66F5" w:rsidP="00611D77">
                      <w:pPr>
                        <w:pStyle w:val="Caption"/>
                        <w:jc w:val="center"/>
                        <w:rPr>
                          <w:noProof/>
                          <w:color w:val="auto"/>
                          <w:sz w:val="36"/>
                          <w:szCs w:val="36"/>
                        </w:rPr>
                      </w:pPr>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p>
                  </w:txbxContent>
                </v:textbox>
                <w10:wrap type="topAndBottom"/>
              </v:shape>
            </w:pict>
          </mc:Fallback>
        </mc:AlternateContent>
      </w:r>
      <w:r w:rsidR="008B7FBF" w:rsidRPr="008B7FBF">
        <w:rPr>
          <w:noProof/>
        </w:rPr>
        <w:drawing>
          <wp:anchor distT="0" distB="0" distL="114300" distR="114300" simplePos="0" relativeHeight="251764736" behindDoc="0" locked="0" layoutInCell="1" allowOverlap="1" wp14:anchorId="37B5BC23" wp14:editId="73D57AF3">
            <wp:simplePos x="0" y="0"/>
            <wp:positionH relativeFrom="column">
              <wp:posOffset>1210310</wp:posOffset>
            </wp:positionH>
            <wp:positionV relativeFrom="paragraph">
              <wp:posOffset>532821</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BEBA8EAE-BF5A-486C-A8C5-ECC9F3942E4B}">
                          <a14:imgProps xmlns:a14="http://schemas.microsoft.com/office/drawing/2010/main">
                            <a14:imgLayer r:embed="rId6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rsidR="008B7FBF">
        <w:t xml:space="preserve">The inception score is </w:t>
      </w:r>
      <w:r w:rsidR="00E37E74">
        <w:t>a</w:t>
      </w:r>
      <w:r w:rsidR="008B7FBF">
        <w:t xml:space="preserve"> </w:t>
      </w:r>
      <w:r w:rsidR="00A64214">
        <w:t>commonly</w:t>
      </w:r>
      <w:r w:rsidR="008B7FBF">
        <w:t xml:space="preserve"> used </w:t>
      </w:r>
      <w:r w:rsidR="00A64214">
        <w:t>evaluating</w:t>
      </w:r>
      <w:r w:rsidR="008B7FBF">
        <w:t xml:space="preserve"> algorithm for GANs. It uses a pre-trained inception V3 network (trained on </w:t>
      </w:r>
      <w:r w:rsidR="00A64214">
        <w:t>ImageNet</w:t>
      </w:r>
      <w:r w:rsidR="008B7FBF">
        <w:t xml:space="preserve">) to extract the features of both generated and real images. The </w:t>
      </w:r>
      <w:r w:rsidR="0022077B">
        <w:t>IS (inception score)</w:t>
      </w:r>
      <w:r w:rsidR="008B7FBF">
        <w:t xml:space="preserve"> for short, </w:t>
      </w:r>
      <w:r w:rsidR="008B7FBF" w:rsidRPr="004F6C9D">
        <w:rPr>
          <w:b/>
          <w:bCs/>
        </w:rPr>
        <w:t xml:space="preserve">measure the </w:t>
      </w:r>
      <w:r w:rsidR="007F06A2" w:rsidRPr="004F6C9D">
        <w:rPr>
          <w:b/>
          <w:bCs/>
        </w:rPr>
        <w:t>variety</w:t>
      </w:r>
      <w:r w:rsidR="0093795C" w:rsidRPr="004F6C9D">
        <w:rPr>
          <w:b/>
          <w:bCs/>
        </w:rPr>
        <w:t xml:space="preserve"> </w:t>
      </w:r>
      <w:r w:rsidR="008B7FBF" w:rsidRPr="004F6C9D">
        <w:rPr>
          <w:b/>
          <w:bCs/>
        </w:rPr>
        <w:t xml:space="preserve">and the </w:t>
      </w:r>
      <w:r w:rsidR="0093795C" w:rsidRPr="004F6C9D">
        <w:rPr>
          <w:b/>
          <w:bCs/>
        </w:rPr>
        <w:t xml:space="preserve">quality </w:t>
      </w:r>
      <w:r w:rsidR="008B7FBF" w:rsidRPr="004F6C9D">
        <w:rPr>
          <w:b/>
          <w:bCs/>
        </w:rPr>
        <w:t xml:space="preserve">of the </w:t>
      </w:r>
      <w:r w:rsidR="00A64214" w:rsidRPr="004F6C9D">
        <w:rPr>
          <w:b/>
          <w:bCs/>
        </w:rPr>
        <w:t>created</w:t>
      </w:r>
      <w:r w:rsidR="008B7FBF" w:rsidRPr="004F6C9D">
        <w:rPr>
          <w:b/>
          <w:bCs/>
        </w:rPr>
        <w:t xml:space="preserve"> images</w:t>
      </w:r>
      <w:r w:rsidR="008B7FBF">
        <w:t xml:space="preserve">. </w:t>
      </w:r>
      <w:r w:rsidR="008B7FBF" w:rsidRPr="008B7FBF">
        <w:t xml:space="preserve">The </w:t>
      </w:r>
      <w:r w:rsidR="007A4ABC" w:rsidRPr="008B7FBF">
        <w:t>superiority</w:t>
      </w:r>
      <w:r w:rsidR="008B7FBF" w:rsidRPr="008B7FBF">
        <w:t xml:space="preserve"> of the model is good if it has a high inception score.</w:t>
      </w:r>
      <w:r w:rsidR="007A4ABC">
        <w:t xml:space="preserve"> </w:t>
      </w:r>
    </w:p>
    <w:p w14:paraId="3C8E6363" w14:textId="08394A29" w:rsidR="00E0008F" w:rsidRDefault="00E0008F" w:rsidP="00D40699">
      <w:pPr>
        <w:pStyle w:val="Title"/>
      </w:pPr>
      <w:r>
        <w:lastRenderedPageBreak/>
        <w:t>CHAPTER FOUR</w:t>
      </w:r>
    </w:p>
    <w:p w14:paraId="2585AEED" w14:textId="00A405F7" w:rsidR="00AA6801" w:rsidRPr="00AA6801" w:rsidRDefault="00E0008F" w:rsidP="002560DF">
      <w:pPr>
        <w:pStyle w:val="Heading1"/>
      </w:pPr>
      <w:bookmarkStart w:id="203" w:name="_Toc51534371"/>
      <w:r>
        <w:t>Proposed work</w:t>
      </w:r>
      <w:bookmarkStart w:id="204" w:name="_Toc44644538"/>
      <w:bookmarkStart w:id="205" w:name="_Toc44647391"/>
      <w:bookmarkStart w:id="206" w:name="_Toc46593347"/>
      <w:bookmarkStart w:id="207" w:name="_Toc46593420"/>
      <w:bookmarkStart w:id="208" w:name="_Toc46600140"/>
      <w:bookmarkStart w:id="209" w:name="_Toc46600216"/>
      <w:bookmarkStart w:id="210" w:name="_Toc46601445"/>
      <w:bookmarkStart w:id="211" w:name="_Toc46601582"/>
      <w:bookmarkStart w:id="212" w:name="_Toc46746842"/>
      <w:bookmarkStart w:id="213" w:name="_Toc47207623"/>
      <w:bookmarkStart w:id="214" w:name="_Toc47231531"/>
      <w:bookmarkStart w:id="215" w:name="_Toc48646323"/>
      <w:bookmarkStart w:id="216" w:name="_Toc48646417"/>
      <w:bookmarkStart w:id="217" w:name="_Toc50399180"/>
      <w:bookmarkStart w:id="218" w:name="_Toc50399258"/>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r w:rsidR="00B63312">
        <w:t>.</w:t>
      </w:r>
      <w:bookmarkEnd w:id="203"/>
    </w:p>
    <w:p w14:paraId="5F433B0C" w14:textId="2883B774" w:rsidR="00B4642C" w:rsidRDefault="00B4642C" w:rsidP="009F426B">
      <w:pPr>
        <w:pStyle w:val="Heading2"/>
      </w:pPr>
      <w:bookmarkStart w:id="219" w:name="_Toc51534372"/>
      <w:r>
        <w:t>Overview</w:t>
      </w:r>
      <w:bookmarkEnd w:id="219"/>
    </w:p>
    <w:p w14:paraId="1248390A" w14:textId="22D4356A" w:rsidR="00891203" w:rsidRDefault="00B4642C" w:rsidP="00891203">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3D45E3">
        <w:t xml:space="preserve">so </w:t>
      </w:r>
      <w:r w:rsidR="00555989" w:rsidRPr="003D45E3">
        <w:t>with the purpose of</w:t>
      </w:r>
      <w:r w:rsidRPr="003D45E3">
        <w:t xml:space="preserve"> achiev</w:t>
      </w:r>
      <w:r w:rsidR="003A16D7" w:rsidRPr="003D45E3">
        <w:t>ing</w:t>
      </w:r>
      <w:r w:rsidRPr="003D45E3">
        <w:t xml:space="preserve"> this objective image to image translation, temporal information extraction and </w:t>
      </w:r>
      <w:proofErr w:type="spellStart"/>
      <w:r w:rsidR="00E37E74" w:rsidRPr="003D45E3">
        <w:t>S</w:t>
      </w:r>
      <w:r w:rsidRPr="003D45E3">
        <w:t>patio</w:t>
      </w:r>
      <w:proofErr w:type="spellEnd"/>
      <w:r w:rsidRPr="003D45E3">
        <w:t xml:space="preserve">-temporal information fusion are main building stones. </w:t>
      </w:r>
      <w:r w:rsidR="006D4DB8" w:rsidRPr="003D45E3">
        <w:t xml:space="preserve">This chapter </w:t>
      </w:r>
      <w:r w:rsidR="0048524D" w:rsidRPr="003D45E3">
        <w:t xml:space="preserve">can be ideally </w:t>
      </w:r>
      <w:r w:rsidR="00785BDB" w:rsidRPr="003D45E3">
        <w:t>portioned to</w:t>
      </w:r>
      <w:r w:rsidR="0048524D" w:rsidRPr="003D45E3">
        <w:t xml:space="preserve"> </w:t>
      </w:r>
      <w:r w:rsidR="00893881" w:rsidRPr="003D45E3">
        <w:t xml:space="preserve">three major sections, </w:t>
      </w:r>
      <w:r w:rsidR="00157897" w:rsidRPr="003D45E3">
        <w:t xml:space="preserve">the </w:t>
      </w:r>
      <w:r w:rsidR="00785BDB" w:rsidRPr="003D45E3">
        <w:t>first introduces</w:t>
      </w:r>
      <w:r w:rsidRPr="003D45E3">
        <w:t xml:space="preserve"> </w:t>
      </w:r>
      <w:r w:rsidR="004C58DB" w:rsidRPr="003D45E3">
        <w:t xml:space="preserve">model Architecture </w:t>
      </w:r>
      <w:r w:rsidRPr="003D45E3">
        <w:t xml:space="preserve">to translate a given domain image into </w:t>
      </w:r>
      <w:r w:rsidR="0011562C" w:rsidRPr="003D45E3">
        <w:t>another</w:t>
      </w:r>
      <w:r w:rsidRPr="003D45E3">
        <w:t xml:space="preserve"> domain. </w:t>
      </w:r>
      <w:r w:rsidR="00157897" w:rsidRPr="003D45E3">
        <w:t xml:space="preserve">the </w:t>
      </w:r>
      <w:r w:rsidR="00CF00F7" w:rsidRPr="003D45E3">
        <w:t>second</w:t>
      </w:r>
      <w:r w:rsidR="00157897" w:rsidRPr="003D45E3">
        <w:t xml:space="preserve"> deals with </w:t>
      </w:r>
      <w:r w:rsidR="00651181" w:rsidRPr="003D45E3">
        <w:t>Network optimizing loss functions</w:t>
      </w:r>
      <w:r w:rsidR="00157897" w:rsidRPr="003D45E3">
        <w:t xml:space="preserve">. </w:t>
      </w:r>
      <w:r w:rsidR="0011562C" w:rsidRPr="003D45E3">
        <w:t xml:space="preserve">The </w:t>
      </w:r>
      <w:r w:rsidR="000B78F0" w:rsidRPr="003D45E3">
        <w:t>last</w:t>
      </w:r>
      <w:r w:rsidR="0011562C" w:rsidRPr="003D45E3">
        <w:t xml:space="preserve"> explain</w:t>
      </w:r>
      <w:r w:rsidR="00E37E74" w:rsidRPr="003D45E3">
        <w:t>s</w:t>
      </w:r>
      <w:r w:rsidR="0011562C" w:rsidRPr="003D45E3">
        <w:t xml:space="preserve"> </w:t>
      </w:r>
      <w:r w:rsidR="00651181" w:rsidRPr="003D45E3">
        <w:t>training Pseudocode</w:t>
      </w:r>
      <w:r w:rsidR="00D10E12" w:rsidRPr="003D45E3">
        <w:t xml:space="preserve"> to</w:t>
      </w:r>
      <w:r w:rsidR="00E37E74" w:rsidRPr="003D45E3">
        <w:t xml:space="preserve"> </w:t>
      </w:r>
      <w:bookmarkStart w:id="220" w:name="_Proposed_work"/>
      <w:bookmarkStart w:id="221" w:name="_Hlk49688024"/>
      <w:bookmarkEnd w:id="220"/>
      <w:r w:rsidR="00D10E12" w:rsidRPr="003D45E3">
        <w:t>train our model.</w:t>
      </w:r>
    </w:p>
    <w:p w14:paraId="3D32C6F5" w14:textId="77777777" w:rsidR="00891203" w:rsidRDefault="00891203" w:rsidP="009F426B">
      <w:pPr>
        <w:pStyle w:val="Heading2"/>
      </w:pPr>
      <w:bookmarkStart w:id="222" w:name="_Toc51534373"/>
      <w:r w:rsidRPr="0095674C">
        <w:t>Model Architecture</w:t>
      </w:r>
      <w:r>
        <w:t>.</w:t>
      </w:r>
      <w:bookmarkEnd w:id="222"/>
    </w:p>
    <w:p w14:paraId="60077639" w14:textId="6D937E54" w:rsidR="00891203" w:rsidRDefault="00611D77" w:rsidP="00891203">
      <w:r>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636A4E96" w:rsidR="00EF66F5" w:rsidRPr="00611D77" w:rsidRDefault="00EF66F5" w:rsidP="004E74D2">
                            <w:pPr>
                              <w:pStyle w:val="Caption"/>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636A4E96" w:rsidR="00EF66F5" w:rsidRPr="00611D77" w:rsidRDefault="00EF66F5" w:rsidP="004E74D2">
                      <w:pPr>
                        <w:pStyle w:val="Caption"/>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p>
                  </w:txbxContent>
                </v:textbox>
                <w10:wrap type="topAndBottom"/>
              </v:shape>
            </w:pict>
          </mc:Fallback>
        </mc:AlternateContent>
      </w:r>
      <w:r w:rsidR="00891203" w:rsidRPr="001B2188">
        <w:t xml:space="preserve">The model architecture </w:t>
      </w:r>
      <w:r w:rsidR="001D37C7">
        <w:t>has</w:t>
      </w:r>
      <w:r w:rsidR="00891203" w:rsidRPr="001B2188">
        <w:t xml:space="preserve"> directly influenced by the architecture defined in </w:t>
      </w:r>
      <w:r w:rsidR="000F51E0" w:rsidRPr="000F51E0">
        <w:rPr>
          <w:i/>
          <w:iCs/>
        </w:rPr>
        <w:t>“</w:t>
      </w:r>
      <w:r w:rsidR="00891203" w:rsidRPr="000F51E0">
        <w:rPr>
          <w:i/>
          <w:iCs/>
        </w:rPr>
        <w:t>Unpaired Image-to Image Translation using Cycle-Consistent Adversarial Networks</w:t>
      </w:r>
      <w:r w:rsidR="000F51E0" w:rsidRPr="000F51E0">
        <w:rPr>
          <w:i/>
          <w:iCs/>
        </w:rPr>
        <w:t>”</w:t>
      </w:r>
      <w:r w:rsidR="00891203">
        <w:t xml:space="preserve"> </w:t>
      </w:r>
      <w:r w:rsidR="0089120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891203">
        <w:fldChar w:fldCharType="separate"/>
      </w:r>
      <w:r w:rsidR="00BC42C5" w:rsidRPr="00BC42C5">
        <w:rPr>
          <w:noProof/>
        </w:rPr>
        <w:t>[9]</w:t>
      </w:r>
      <w:r w:rsidR="00891203">
        <w:fldChar w:fldCharType="end"/>
      </w:r>
      <w:r w:rsidR="00891203" w:rsidRPr="001B2188">
        <w:t xml:space="preserve"> and </w:t>
      </w:r>
      <w:r w:rsidR="000F51E0" w:rsidRPr="000F51E0">
        <w:rPr>
          <w:i/>
          <w:iCs/>
        </w:rPr>
        <w:t>“</w:t>
      </w:r>
      <w:r w:rsidR="00891203" w:rsidRPr="000F51E0">
        <w:rPr>
          <w:i/>
          <w:iCs/>
        </w:rPr>
        <w:t>Recycle-GAN: Unsupervised Video Retargeting</w:t>
      </w:r>
      <w:r w:rsidR="000F51E0" w:rsidRPr="000F51E0">
        <w:rPr>
          <w:i/>
          <w:iCs/>
        </w:rPr>
        <w:t>”</w:t>
      </w:r>
      <w:r w:rsidR="00891203" w:rsidRPr="000F51E0">
        <w:rPr>
          <w:i/>
          <w:iCs/>
        </w:rPr>
        <w:t xml:space="preserve"> </w:t>
      </w:r>
      <w:r w:rsidR="00891203" w:rsidRPr="0092223B">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891203" w:rsidRPr="0092223B">
        <w:fldChar w:fldCharType="separate"/>
      </w:r>
      <w:r w:rsidR="00BC42C5" w:rsidRPr="00BC42C5">
        <w:rPr>
          <w:noProof/>
        </w:rPr>
        <w:t>[12]</w:t>
      </w:r>
      <w:r w:rsidR="00891203" w:rsidRPr="0092223B">
        <w:fldChar w:fldCharType="end"/>
      </w:r>
      <w:r w:rsidR="00891203">
        <w:t xml:space="preserve"> </w:t>
      </w:r>
      <w:r w:rsidR="00891203" w:rsidRPr="001B2188">
        <w:t xml:space="preserve">for Learning Domain Translation. Adjustments have been made to the discriminator network and additional losses have been applied to the Generative </w:t>
      </w:r>
      <w:r w:rsidR="00891203" w:rsidRPr="001B2188">
        <w:lastRenderedPageBreak/>
        <w:t>Network</w:t>
      </w:r>
      <w:r w:rsidR="005E36D1">
        <w:t xml:space="preserve"> </w:t>
      </w:r>
      <w:r w:rsidR="007246FF">
        <w:t xml:space="preserve">including </w:t>
      </w:r>
      <w:r w:rsidR="005E36D1">
        <w:t>Temporal warping</w:t>
      </w:r>
      <w:r w:rsidR="00891203" w:rsidRPr="00390196">
        <w:rPr>
          <w:highlight w:val="yellow"/>
        </w:rPr>
        <w:t xml:space="preserve">. </w:t>
      </w:r>
      <w:r w:rsidR="00891203" w:rsidRPr="00390196">
        <w:rPr>
          <w:color w:val="FF0000"/>
          <w:highlight w:val="yellow"/>
        </w:rPr>
        <w:t xml:space="preserve">Section </w:t>
      </w:r>
      <w:r w:rsidR="004259C9">
        <w:rPr>
          <w:color w:val="FF0000"/>
          <w:highlight w:val="yellow"/>
        </w:rPr>
        <w:t>5</w:t>
      </w:r>
      <w:r w:rsidR="00891203" w:rsidRPr="00390196">
        <w:rPr>
          <w:color w:val="FF0000"/>
          <w:highlight w:val="yellow"/>
        </w:rPr>
        <w:t>.</w:t>
      </w:r>
      <w:r w:rsidR="00994A64">
        <w:rPr>
          <w:color w:val="FF0000"/>
        </w:rPr>
        <w:t>4</w:t>
      </w:r>
      <w:r w:rsidR="00891203" w:rsidRPr="00390196">
        <w:rPr>
          <w:color w:val="FF0000"/>
        </w:rPr>
        <w:t xml:space="preserve"> </w:t>
      </w:r>
      <w:r w:rsidR="00891203" w:rsidRPr="001B2188">
        <w:t xml:space="preserve">addressed </w:t>
      </w:r>
      <w:r w:rsidR="00891203">
        <w:t xml:space="preserve">the </w:t>
      </w:r>
      <w:r w:rsidR="00891203" w:rsidRPr="001B2188">
        <w:t>depth Implementation</w:t>
      </w:r>
      <w:r w:rsidR="00C46249">
        <w:t xml:space="preserve"> detail</w:t>
      </w:r>
      <w:r w:rsidR="00891203">
        <w:t xml:space="preserve"> of the proposed work.</w:t>
      </w:r>
    </w:p>
    <w:p w14:paraId="15C4919F" w14:textId="659631D0" w:rsidR="00B77BDE" w:rsidRDefault="00D61C75" w:rsidP="009F426B">
      <w:pPr>
        <w:pStyle w:val="Heading2"/>
      </w:pPr>
      <w:bookmarkStart w:id="223" w:name="_Toc51534374"/>
      <w:r>
        <w:t>Model learning functions</w:t>
      </w:r>
      <w:bookmarkEnd w:id="223"/>
    </w:p>
    <w:p w14:paraId="28D0FF03" w14:textId="4243E71F" w:rsidR="005C69DF" w:rsidRDefault="00593891" w:rsidP="005C69DF">
      <w:r>
        <w:t xml:space="preserve">The </w:t>
      </w:r>
      <w:r w:rsidR="008B46B1">
        <w:t>key</w:t>
      </w:r>
      <w:r>
        <w:t xml:space="preserve"> objective of this </w:t>
      </w:r>
      <w:r w:rsidR="00395A53">
        <w:t xml:space="preserve">thesis </w:t>
      </w:r>
      <w:r>
        <w:t xml:space="preserve">work is to optimize the use of space-time knowledge, and in order to address our research </w:t>
      </w:r>
      <w:r w:rsidRPr="00B52C14">
        <w:t>query</w:t>
      </w:r>
      <w:r>
        <w:t xml:space="preserve">, </w:t>
      </w:r>
      <w:r w:rsidRPr="00686EC7">
        <w:rPr>
          <w:highlight w:val="yellow"/>
        </w:rPr>
        <w:t xml:space="preserve">we add </w:t>
      </w:r>
      <w:r w:rsidR="00686EC7" w:rsidRPr="00686EC7">
        <w:rPr>
          <w:highlight w:val="yellow"/>
        </w:rPr>
        <w:t xml:space="preserve">loss functions and change the discriminator network so that it can address temporal coherency to </w:t>
      </w:r>
      <w:r w:rsidRPr="00686EC7">
        <w:rPr>
          <w:highlight w:val="yellow"/>
        </w:rPr>
        <w:t>the Cycle-GAN</w:t>
      </w:r>
      <w:r w:rsidR="00686EC7" w:rsidRPr="00686EC7">
        <w:rPr>
          <w:highlight w:val="yellow"/>
        </w:rPr>
        <w:t xml:space="preserve"> and Recycle GAN.  </w:t>
      </w:r>
      <w:r w:rsidRPr="00686EC7">
        <w:rPr>
          <w:highlight w:val="yellow"/>
        </w:rPr>
        <w:t xml:space="preserve"> As our architectural model</w:t>
      </w:r>
      <w:r w:rsidR="006F7C7B">
        <w:rPr>
          <w:highlight w:val="yellow"/>
        </w:rPr>
        <w:t>,</w:t>
      </w:r>
      <w:r w:rsidRPr="00686EC7">
        <w:rPr>
          <w:highlight w:val="yellow"/>
        </w:rPr>
        <w:t xml:space="preserve"> </w:t>
      </w:r>
      <w:r w:rsidR="00FC536F" w:rsidRPr="00686EC7">
        <w:rPr>
          <w:highlight w:val="yellow"/>
        </w:rPr>
        <w:t xml:space="preserve">Cycle-GAN </w:t>
      </w:r>
      <w:r w:rsidR="00586C2B" w:rsidRPr="00686EC7">
        <w:rPr>
          <w:highlight w:val="yellow"/>
        </w:rPr>
        <w:t>and Recycle</w:t>
      </w:r>
      <w:r w:rsidRPr="00686EC7">
        <w:rPr>
          <w:highlight w:val="yellow"/>
        </w:rPr>
        <w:t>-GAN</w:t>
      </w:r>
      <w:r w:rsidR="00A13A9E" w:rsidRPr="00686EC7">
        <w:rPr>
          <w:highlight w:val="yellow"/>
        </w:rPr>
        <w:t xml:space="preserve"> are </w:t>
      </w:r>
      <w:r w:rsidRPr="00686EC7">
        <w:rPr>
          <w:highlight w:val="yellow"/>
        </w:rPr>
        <w:t>based</w:t>
      </w:r>
      <w:r>
        <w:t>.</w:t>
      </w:r>
      <w:r w:rsidR="009152AB">
        <w:t xml:space="preserve"> </w:t>
      </w:r>
    </w:p>
    <w:p w14:paraId="6F7A88A3" w14:textId="5F76A9FB"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 xml:space="preserve">With the exclusion of problems listed in section </w:t>
      </w:r>
      <w:hyperlink w:anchor="_Problems_in_Translation" w:history="1">
        <w:r w:rsidR="004077CB" w:rsidRPr="00686EC7">
          <w:rPr>
            <w:rStyle w:val="Hyperlink"/>
            <w:rFonts w:eastAsiaTheme="minorEastAsia"/>
          </w:rPr>
          <w:t>2.5</w:t>
        </w:r>
      </w:hyperlink>
      <w:r w:rsidR="004077CB" w:rsidRPr="004077CB">
        <w:rPr>
          <w:rFonts w:eastAsiaTheme="minorEastAsia"/>
        </w:rPr>
        <w:t>.</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836C21">
      <w:pPr>
        <w:pStyle w:val="Heading3"/>
      </w:pPr>
      <w:bookmarkStart w:id="224" w:name="_Toc51534375"/>
      <w:r>
        <w:t>Proposed Network Learning Function.</w:t>
      </w:r>
      <w:bookmarkEnd w:id="224"/>
    </w:p>
    <w:p w14:paraId="423F76EC" w14:textId="07F867FE"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CycleGAN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BE4A8D">
        <w:fldChar w:fldCharType="separate"/>
      </w:r>
      <w:r w:rsidR="00BC42C5" w:rsidRPr="00BC42C5">
        <w:rPr>
          <w:noProof/>
        </w:rPr>
        <w:t>[12]</w:t>
      </w:r>
      <w:r w:rsidR="00BE4A8D">
        <w:fldChar w:fldCharType="end"/>
      </w:r>
      <w:r w:rsidR="00217B5D">
        <w:t xml:space="preserve"> are also leveraged. Meanwhile, </w:t>
      </w:r>
      <w:r w:rsidR="001137DC">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t xml:space="preserve"> </w:t>
      </w:r>
      <w:r w:rsidR="00217B5D">
        <w:t>to impel the model and improve the whole translation. The full loss function of our work is as follows:</w:t>
      </w:r>
    </w:p>
    <w:p w14:paraId="54194F6B" w14:textId="0BA8D51F" w:rsidR="00DC672E" w:rsidRPr="00F602AC" w:rsidRDefault="00EF66F5"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w:rPr>
              <w:rFonts w:ascii="Cambria Math" w:hAnsi="Cambria Math"/>
              <w:highlight w:val="yellow"/>
            </w:rPr>
            <m:t>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 + 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m:t>
          </m:r>
        </m:oMath>
      </m:oMathPara>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p w14:paraId="7C6717B9" w14:textId="3DD6D24A" w:rsidR="00592E67" w:rsidRDefault="00A85269" w:rsidP="00914BEC">
      <w:r>
        <w:lastRenderedPageBreak/>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w:t>
      </w:r>
      <w:r w:rsidR="006F7C7B">
        <w:t xml:space="preserve">the </w:t>
      </w:r>
      <w:r w:rsidR="006155CF">
        <w:t xml:space="preserve">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19DD421F" w14:textId="65553395" w:rsidR="002B25F8" w:rsidRDefault="002B25F8" w:rsidP="00836C21">
      <w:pPr>
        <w:pStyle w:val="Heading4"/>
      </w:pPr>
      <w:r>
        <w:t>Cycle Loss</w:t>
      </w:r>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EF66F5"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Default="002B25F8" w:rsidP="002B25F8">
      <w:r>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Default="002B25F8" w:rsidP="00836C21">
      <w:pPr>
        <w:pStyle w:val="Heading4"/>
      </w:pPr>
      <w:r w:rsidRPr="007705D5">
        <w:t>Identity</w:t>
      </w:r>
      <w:r>
        <w:t xml:space="preserve"> Loss</w:t>
      </w:r>
    </w:p>
    <w:p w14:paraId="4BBB7213" w14:textId="28777488"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r w:rsidR="001B384C" w:rsidRPr="00770C59">
        <w:t>So,</w:t>
      </w:r>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22E16925"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EF66F5"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lastRenderedPageBreak/>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44ED9CD4" w:rsidR="00286336" w:rsidRDefault="00286336" w:rsidP="00286336">
      <w:r>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Default="002B25F8" w:rsidP="00836C21">
      <w:pPr>
        <w:pStyle w:val="Heading4"/>
      </w:pPr>
      <w:r>
        <w:t>Feature preserving loss</w:t>
      </w:r>
    </w:p>
    <w:p w14:paraId="0E935C5B" w14:textId="56159288"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w:t>
      </w:r>
      <w:r w:rsidR="006F7C7B">
        <w:t>,</w:t>
      </w:r>
      <w:r>
        <w:t xml:space="preserve">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w:t>
      </w:r>
      <w:proofErr w:type="spellStart"/>
      <w:r>
        <w:t>ers</w:t>
      </w:r>
      <w:proofErr w:type="spellEnd"/>
      <w:r>
        <w:t xml:space="preserve"> the original contents, regardless of how incorrect the forward mapping was.</w:t>
      </w:r>
      <w:r w:rsidR="000872E6">
        <w:t xml:space="preserve"> </w:t>
      </w:r>
    </w:p>
    <w:p w14:paraId="40E9D1DE" w14:textId="1F0C2F1D" w:rsidR="000872E6" w:rsidRPr="007E5823" w:rsidRDefault="00EF66F5"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25"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EfficientNet-B7</m:t>
          </m:r>
        </m:oMath>
      </m:oMathPara>
    </w:p>
    <w:p w14:paraId="3D7F5B92" w14:textId="409E0379" w:rsidR="009645BB" w:rsidRPr="009B03E3" w:rsidRDefault="000872E6" w:rsidP="000872E6">
      <w:r>
        <w:t xml:space="preserve">By adding the above loss, we inspire the </w:t>
      </w:r>
      <w:r w:rsidR="00B42724">
        <w:t xml:space="preserve">network </w:t>
      </w:r>
      <w:r w:rsidR="006F7C7B">
        <w:t xml:space="preserve">to </w:t>
      </w:r>
      <w:r w:rsidR="00B42724">
        <w:t xml:space="preserve">minimize </w:t>
      </w:r>
      <w:r w:rsidR="006F7C7B">
        <w:t xml:space="preserve">th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w:t>
      </w:r>
      <w:r w:rsidR="006F7C7B">
        <w:t>i</w:t>
      </w:r>
      <w:r w:rsidR="00B42724">
        <w:t xml:space="preserve">n </w:t>
      </w:r>
      <w:hyperlink w:anchor="_Problems_in_Translation" w:history="1">
        <w:r w:rsidR="00360804" w:rsidRPr="00360804">
          <w:rPr>
            <w:rStyle w:val="Hyperlink"/>
          </w:rPr>
          <w:t>section 2.5</w:t>
        </w:r>
      </w:hyperlink>
      <w:r w:rsidR="00360804">
        <w:t xml:space="preserve"> </w:t>
      </w:r>
      <w:r>
        <w:t xml:space="preserve">to hav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26" w:name="_Hlk47213874"/>
      <w:r w:rsidR="00F82675" w:rsidRPr="009B03E3">
        <w:t>EfficientNet-B7</w:t>
      </w:r>
      <w:r w:rsidR="003029B7">
        <w:fldChar w:fldCharType="begin" w:fldLock="1"/>
      </w:r>
      <w:r w:rsidR="00654B60">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7]","plainTextFormattedCitation":"[37]","previouslyFormattedCitation":"[37]"},"properties":{"noteIndex":0},"schema":"https://github.com/citation-style-language/schema/raw/master/csl-citation.json"}</w:instrText>
      </w:r>
      <w:r w:rsidR="003029B7">
        <w:fldChar w:fldCharType="separate"/>
      </w:r>
      <w:r w:rsidR="00A8530B" w:rsidRPr="00A8530B">
        <w:rPr>
          <w:noProof/>
        </w:rPr>
        <w:t>[37]</w:t>
      </w:r>
      <w:r w:rsidR="003029B7">
        <w:fldChar w:fldCharType="end"/>
      </w:r>
      <w:r w:rsidR="00181A9E">
        <w:t xml:space="preserve"> </w:t>
      </w:r>
      <w:bookmarkEnd w:id="226"/>
      <w:r w:rsidR="00181A9E">
        <w:t xml:space="preserve">as </w:t>
      </w:r>
      <w:r w:rsidR="003C2541">
        <w:t xml:space="preserve">a </w:t>
      </w:r>
      <w:r w:rsidR="00181A9E">
        <w:t>feature extractor</w:t>
      </w:r>
      <w:r w:rsidR="00875611">
        <w:t xml:space="preserve"> </w:t>
      </w:r>
      <w:r w:rsidR="006F7C7B">
        <w:t>that</w:t>
      </w:r>
      <w:r w:rsidR="00875611">
        <w:t xml:space="preserve"> </w:t>
      </w:r>
      <w:r w:rsidR="00017A0A">
        <w:t>enforce</w:t>
      </w:r>
      <w:r w:rsidR="003C2541">
        <w:t>s</w:t>
      </w:r>
      <w:r w:rsidR="00875611">
        <w:t xml:space="preserve"> the </w:t>
      </w:r>
      <w:r w:rsidR="000446B2">
        <w:t>content information</w:t>
      </w:r>
      <w:r w:rsidR="00875611">
        <w:t xml:space="preserve"> </w:t>
      </w:r>
      <w:r w:rsidR="006F7C7B">
        <w:t xml:space="preserve">that </w:t>
      </w:r>
      <w:r w:rsidR="00875611">
        <w:t xml:space="preserve">appears in </w:t>
      </w:r>
      <w:r w:rsidR="006F7C7B">
        <w:t xml:space="preserve">the </w:t>
      </w:r>
      <w:r w:rsidR="00875611">
        <w:t xml:space="preserve">original image </w:t>
      </w:r>
      <w:r w:rsidR="00882C86">
        <w:t xml:space="preserve">also </w:t>
      </w:r>
      <w:r w:rsidR="00875611">
        <w:t xml:space="preserve">should </w:t>
      </w:r>
      <w:r w:rsidR="00FB4D9F">
        <w:t>appear</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r w:rsidR="00DE13DD">
        <w:t xml:space="preserve"> </w:t>
      </w:r>
      <w:r w:rsidR="00DE13DD" w:rsidRPr="009B03E3">
        <w:t>(</w:t>
      </w:r>
      <w:proofErr w:type="spellStart"/>
      <w:r w:rsidR="00DE13DD" w:rsidRPr="009B03E3">
        <w:t>i.e</w:t>
      </w:r>
      <w:proofErr w:type="spellEnd"/>
      <w:r w:rsidR="00DE13DD" w:rsidRPr="009B03E3">
        <w:t xml:space="preserve"> EfficientNet-B7 current state of </w:t>
      </w:r>
      <w:r w:rsidR="004252D9" w:rsidRPr="009B03E3">
        <w:t>classification algorithm tested on Image-net</w:t>
      </w:r>
      <w:r w:rsidR="002D5594" w:rsidRPr="009B03E3">
        <w:t xml:space="preserve"> Dataset</w:t>
      </w:r>
      <w:r w:rsidR="00DE13DD" w:rsidRPr="009B03E3">
        <w:t>)</w:t>
      </w:r>
    </w:p>
    <w:p w14:paraId="6D26EDD4" w14:textId="404E5FA7" w:rsidR="00F969F2" w:rsidRDefault="00F969F2" w:rsidP="00836C21">
      <w:pPr>
        <w:pStyle w:val="Heading4"/>
      </w:pPr>
      <w:r>
        <w:t>Recurrent loss</w:t>
      </w:r>
    </w:p>
    <w:p w14:paraId="68202F5F" w14:textId="3597229C" w:rsidR="00F34D98" w:rsidRDefault="00F34D98" w:rsidP="00F34D98">
      <w:r w:rsidRPr="00F34D98">
        <w:t xml:space="preserve">To handle video data, the temporal ordering of the sequential frames must be taken advantage of. In Recycle-GAN </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082AD0" w:rsidRPr="00F34D98">
        <w:t xml:space="preserve"> </w:t>
      </w:r>
      <w:r w:rsidRPr="00F34D98">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F34D98">
        <w:t xml:space="preserve"> predictor to predict frames in the future based on the past frame details. The repeated deficit is as follows:</w:t>
      </w:r>
    </w:p>
    <w:p w14:paraId="2CD85B0F" w14:textId="362347EA" w:rsidR="00F34D98" w:rsidRPr="00D76B7C" w:rsidRDefault="00EF66F5"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Default="00D76B7C" w:rsidP="00F34D98">
      <w:pPr>
        <w:rPr>
          <w:rFonts w:eastAsiaTheme="minorEastAsia"/>
        </w:rPr>
      </w:pPr>
      <w:r>
        <w:rPr>
          <w:rFonts w:eastAsiaTheme="minorEastAsia"/>
        </w:rPr>
        <w:lastRenderedPageBreak/>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Pr>
          <w:rFonts w:eastAsiaTheme="minorEastAsia"/>
        </w:rPr>
        <w:t xml:space="preserve"> is </w:t>
      </w:r>
      <w:r w:rsidR="006F7C7B">
        <w:rPr>
          <w:rFonts w:eastAsiaTheme="minorEastAsia"/>
        </w:rPr>
        <w:t xml:space="preserve">a </w:t>
      </w:r>
      <w:r>
        <w:rPr>
          <w:rFonts w:eastAsiaTheme="minorEastAsia"/>
        </w:rPr>
        <w:t xml:space="preserve">prediction of </w:t>
      </w:r>
      <m:oMath>
        <m:r>
          <w:rPr>
            <w:rFonts w:ascii="Cambria Math" w:hAnsi="Cambria Math"/>
          </w:rPr>
          <m:t>Px</m:t>
        </m:r>
      </m:oMath>
      <w:r>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Pr>
          <w:rFonts w:eastAsiaTheme="minorEastAsia"/>
        </w:rPr>
        <w:t xml:space="preserve"> as concatenated input</w:t>
      </w:r>
      <w:r w:rsidR="00635ACD">
        <w:rPr>
          <w:rFonts w:eastAsiaTheme="minorEastAsia"/>
        </w:rPr>
        <w:t>.</w:t>
      </w:r>
    </w:p>
    <w:p w14:paraId="64AFAD7A" w14:textId="73185F3B" w:rsidR="00635ACD" w:rsidRDefault="00635ACD" w:rsidP="00836C21">
      <w:pPr>
        <w:pStyle w:val="Heading4"/>
      </w:pPr>
      <w:r>
        <w:t>Recycle loss</w:t>
      </w:r>
    </w:p>
    <w:p w14:paraId="72BF4E87" w14:textId="02F04EAB" w:rsidR="00635ACD" w:rsidRDefault="006509F8" w:rsidP="00F34D98">
      <w:r w:rsidRPr="00AA48BE">
        <w:t xml:space="preserve">Merging image generator </w:t>
      </w:r>
      <w:r w:rsidR="00593A8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93A83">
        <w:fldChar w:fldCharType="separate"/>
      </w:r>
      <w:r w:rsidR="00BC42C5" w:rsidRPr="00BC42C5">
        <w:rPr>
          <w:noProof/>
        </w:rPr>
        <w:t>[9]</w:t>
      </w:r>
      <w:r w:rsidR="00593A83">
        <w:fldChar w:fldCharType="end"/>
      </w:r>
      <w:r w:rsidR="00593A83">
        <w:t xml:space="preserve"> </w:t>
      </w:r>
      <w:r w:rsidRPr="00AA48BE">
        <w:t>and temporal prediction network.</w:t>
      </w:r>
      <w:r>
        <w:t xml:space="preserve"> </w:t>
      </w:r>
      <w:r w:rsidR="00AA48BE" w:rsidRPr="00AA48BE">
        <w:t>The recycle loss</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AA48BE" w:rsidRPr="00AA48BE">
        <w:t xml:space="preserve"> across domains and time can be </w:t>
      </w:r>
      <w:r>
        <w:t>described</w:t>
      </w:r>
      <w:r w:rsidR="00AA48BE" w:rsidRPr="00AA48BE">
        <w:t xml:space="preserve"> as: </w:t>
      </w:r>
    </w:p>
    <w:p w14:paraId="7084C24F" w14:textId="78C01FB6" w:rsidR="005162DF" w:rsidRPr="004928A5" w:rsidRDefault="00EF66F5"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C76F74" w:rsidRDefault="00E437A7" w:rsidP="00836C21">
      <w:pPr>
        <w:pStyle w:val="Heading3"/>
        <w:rPr>
          <w:highlight w:val="yellow"/>
        </w:rPr>
      </w:pPr>
      <w:bookmarkStart w:id="227" w:name="_Toc51534376"/>
      <w:r w:rsidRPr="00C76F74">
        <w:rPr>
          <w:highlight w:val="yellow"/>
        </w:rPr>
        <w:t xml:space="preserve">Temporal </w:t>
      </w:r>
      <w:r w:rsidR="00836C21">
        <w:rPr>
          <w:highlight w:val="yellow"/>
        </w:rPr>
        <w:t>warping</w:t>
      </w:r>
      <w:bookmarkEnd w:id="227"/>
    </w:p>
    <w:p w14:paraId="0A732A0C" w14:textId="03A4C8E9" w:rsidR="00046C15" w:rsidRDefault="00B21256" w:rsidP="00046C15">
      <w:r>
        <w:t>T</w:t>
      </w:r>
      <w:r w:rsidR="00046C15" w:rsidRPr="00046C15">
        <w:t xml:space="preserve">o eliminate temporal flickering errors and false discontinuities in the video effects </w:t>
      </w:r>
      <w:r>
        <w:t>temporal information extracted from temporally consis</w:t>
      </w:r>
      <w:r w:rsidR="00F84749">
        <w:t>ten</w:t>
      </w:r>
      <w:r>
        <w:t xml:space="preserve">t frames between recurrent frames as shown </w:t>
      </w:r>
      <w:r w:rsidR="00F84749">
        <w:t xml:space="preserve">in </w:t>
      </w:r>
      <w:r>
        <w:t>figure</w:t>
      </w:r>
      <w:r w:rsidR="00ED1432">
        <w:t xml:space="preserve"> </w:t>
      </w:r>
      <w:hyperlink w:anchor="_Model_Architecture." w:history="1">
        <w:r w:rsidR="00ED1432" w:rsidRPr="00ED1432">
          <w:rPr>
            <w:rStyle w:val="Hyperlink"/>
          </w:rPr>
          <w:t>4-</w:t>
        </w:r>
        <w:r w:rsidR="00ED1432">
          <w:rPr>
            <w:rStyle w:val="Hyperlink"/>
          </w:rPr>
          <w:t>1</w:t>
        </w:r>
      </w:hyperlink>
      <w:r>
        <w:t>. N</w:t>
      </w:r>
      <w:r w:rsidR="00046C15" w:rsidRPr="00046C15">
        <w:t>otice that the time dynamics of the translated videos should be close to those of the source videos.</w:t>
      </w:r>
      <w:r w:rsidR="007878C7">
        <w:t xml:space="preserve"> </w:t>
      </w:r>
      <w:r w:rsidR="00A70EBA" w:rsidRPr="00A70EBA">
        <w:t>This thesis study uses flonet2 to measure optical flow</w:t>
      </w:r>
      <w:r w:rsidR="001C3C51">
        <w:t xml:space="preserve"> </w:t>
      </w:r>
      <w:r w:rsidR="001C3C51">
        <w:fldChar w:fldCharType="begin" w:fldLock="1"/>
      </w:r>
      <w:r w:rsidR="00654B60">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8]","plainTextFormattedCitation":"[38]","previouslyFormattedCitation":"[38]"},"properties":{"noteIndex":0},"schema":"https://github.com/citation-style-language/schema/raw/master/csl-citation.json"}</w:instrText>
      </w:r>
      <w:r w:rsidR="001C3C51">
        <w:fldChar w:fldCharType="separate"/>
      </w:r>
      <w:r w:rsidR="00A8530B" w:rsidRPr="00A8530B">
        <w:rPr>
          <w:noProof/>
        </w:rPr>
        <w:t>[38]</w:t>
      </w:r>
      <w:r w:rsidR="001C3C51">
        <w:fldChar w:fldCharType="end"/>
      </w:r>
      <w:r w:rsidR="00A70EBA">
        <w:t xml:space="preserve">. </w:t>
      </w:r>
      <w:r w:rsidR="00046C15" w:rsidRPr="00046C15">
        <w:t xml:space="preserve">The temporal </w:t>
      </w:r>
      <w:r w:rsidR="00447F6C">
        <w:t xml:space="preserve">warping </w:t>
      </w:r>
      <w:r w:rsidR="00046C15" w:rsidRPr="00046C15">
        <w:t>is defined as</w:t>
      </w:r>
    </w:p>
    <w:p w14:paraId="788611D8" w14:textId="6423D56B" w:rsidR="00836C21" w:rsidRPr="00836C21" w:rsidRDefault="00EF66F5"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836C21" w:rsidRDefault="00EF66F5"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0B260CF1" w:rsidR="00665099" w:rsidRDefault="00E437A7" w:rsidP="00836C21">
      <w:pPr>
        <w:pStyle w:val="Heading3"/>
        <w:numPr>
          <w:ilvl w:val="2"/>
          <w:numId w:val="47"/>
        </w:numPr>
      </w:pPr>
      <w:bookmarkStart w:id="228" w:name="_Toc51534377"/>
      <w:r>
        <w:t>Temporal</w:t>
      </w:r>
      <w:r w:rsidR="006D528E">
        <w:t xml:space="preserve"> aware</w:t>
      </w:r>
      <w:r>
        <w:t xml:space="preserve"> Discriminator</w:t>
      </w:r>
      <w:bookmarkEnd w:id="228"/>
      <w:r w:rsidR="006D528E" w:rsidRPr="006D528E">
        <w:t xml:space="preserve"> </w:t>
      </w:r>
    </w:p>
    <w:p w14:paraId="7FCE561E" w14:textId="4A1477DA" w:rsidR="002B55DB" w:rsidRDefault="00E437A7" w:rsidP="001F0EFF">
      <w:r w:rsidRPr="00E437A7">
        <w:t xml:space="preserve">improve visual quality further,  </w:t>
      </w:r>
      <w:r w:rsidR="006F7C7B">
        <w:t xml:space="preserve">a </w:t>
      </w:r>
      <w:r w:rsidRPr="00E437A7">
        <w:t xml:space="preserve">discriminator </w:t>
      </w:r>
      <w:r w:rsidR="004E7AFC">
        <w:t>that</w:t>
      </w:r>
      <w:r w:rsidRPr="00E437A7">
        <w:t xml:space="preserve"> takes consecutive images to decide its real or fake. The architecture and the output stay the same with Patch GAN</w:t>
      </w:r>
      <w:r>
        <w:t xml:space="preserve">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rsidRPr="00E437A7">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21"/>
    </w:p>
    <w:p w14:paraId="4E8524F1" w14:textId="77777777" w:rsidR="00C51132" w:rsidRDefault="00140653" w:rsidP="009F426B">
      <w:pPr>
        <w:pStyle w:val="Heading2"/>
      </w:pPr>
      <w:bookmarkStart w:id="229" w:name="_Toc51534378"/>
      <w:r>
        <w:t xml:space="preserve">Training </w:t>
      </w:r>
      <w:r w:rsidR="00C76F74" w:rsidRPr="00C76F74">
        <w:t>P</w:t>
      </w:r>
      <w:r w:rsidRPr="00C76F74">
        <w:t>seudocode</w:t>
      </w:r>
      <w:bookmarkEnd w:id="229"/>
    </w:p>
    <w:p w14:paraId="4D04E3A8" w14:textId="79B56F16" w:rsidR="002A3197" w:rsidRDefault="0034361E" w:rsidP="0034361E">
      <w:r w:rsidRPr="0034361E">
        <w:t>Training algorithms for this thesis work have been introduced in this section.</w:t>
      </w:r>
      <w:r>
        <w:t xml:space="preserve"> </w:t>
      </w:r>
      <w:r w:rsidR="00BD3910" w:rsidRPr="00BD3910">
        <w:t xml:space="preserve">As this study compares earlier research, </w:t>
      </w:r>
      <w:r w:rsidR="00611D77">
        <w:t>C</w:t>
      </w:r>
      <w:r w:rsidR="00BD3910" w:rsidRPr="00BD3910">
        <w:t>ycle</w:t>
      </w:r>
      <w:r w:rsidR="00611D77">
        <w:t xml:space="preserve"> </w:t>
      </w:r>
      <w:r w:rsidR="00BD3910" w:rsidRPr="00BD3910">
        <w:t>GAN</w:t>
      </w:r>
      <w:r w:rsidR="00927253">
        <w:t>,</w:t>
      </w:r>
      <w:r w:rsidR="00BD3910" w:rsidRPr="00BD3910">
        <w:t xml:space="preserve"> and Recycle GAN</w:t>
      </w:r>
      <w:r w:rsidR="007E41C3">
        <w:t>. T</w:t>
      </w:r>
      <w:r w:rsidR="00DB37EC" w:rsidRPr="00DB37EC">
        <w:t>heir training algorithms</w:t>
      </w:r>
      <w:r w:rsidR="007E41C3">
        <w:t xml:space="preserve"> ha</w:t>
      </w:r>
      <w:r w:rsidR="00E4685C">
        <w:t>ve</w:t>
      </w:r>
      <w:r w:rsidR="007E41C3">
        <w:t xml:space="preserve"> been presented</w:t>
      </w:r>
      <w:r w:rsidR="00DB37EC" w:rsidRPr="00DB37EC">
        <w:t xml:space="preserve"> in order to compare them.</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6CD5EDA0" w14:textId="77777777" w:rsidTr="00EB7396">
        <w:tc>
          <w:tcPr>
            <w:tcW w:w="9350" w:type="dxa"/>
          </w:tcPr>
          <w:p w14:paraId="4EC814E1" w14:textId="7B4AAE2E" w:rsidR="00B23CF3" w:rsidRPr="004928A5" w:rsidRDefault="00B23CF3" w:rsidP="00B23CF3">
            <w:pPr>
              <w:pStyle w:val="Heading4"/>
              <w:outlineLvl w:val="3"/>
            </w:pPr>
            <w:r>
              <w:lastRenderedPageBreak/>
              <w:t>Cycle</w:t>
            </w:r>
            <w:r w:rsidR="000B251D">
              <w:t xml:space="preserve"> </w:t>
            </w:r>
            <w:r>
              <w:t xml:space="preserve">GAN </w:t>
            </w:r>
            <w:r w:rsidRPr="004928A5">
              <w:t>Training pseudocode:</w:t>
            </w:r>
          </w:p>
        </w:tc>
      </w:tr>
      <w:tr w:rsidR="00B23CF3" w:rsidRPr="004928A5" w14:paraId="2C1E490E" w14:textId="77777777" w:rsidTr="00EB7396">
        <w:tc>
          <w:tcPr>
            <w:tcW w:w="9350" w:type="dxa"/>
          </w:tcPr>
          <w:p w14:paraId="660A16EC" w14:textId="77777777" w:rsidR="00B23CF3" w:rsidRPr="008F2786" w:rsidRDefault="00B23CF3" w:rsidP="00B90F15">
            <w:pPr>
              <w:rPr>
                <w:i/>
              </w:rPr>
            </w:pPr>
            <m:oMathPara>
              <m:oMathParaPr>
                <m:jc m:val="left"/>
              </m:oMathParaPr>
              <m:oMath>
                <m:r>
                  <w:rPr>
                    <w:rFonts w:ascii="Cambria Math" w:hAnsi="Cambria Math"/>
                  </w:rPr>
                  <m:t xml:space="preserve">take a sample mini-batch: x,y </m:t>
                </m:r>
              </m:oMath>
            </m:oMathPara>
          </w:p>
        </w:tc>
      </w:tr>
      <w:tr w:rsidR="00B23CF3" w:rsidRPr="004928A5" w14:paraId="1E4AAFDE" w14:textId="77777777" w:rsidTr="00EB7396">
        <w:tc>
          <w:tcPr>
            <w:tcW w:w="9350" w:type="dxa"/>
          </w:tcPr>
          <w:p w14:paraId="20E57874" w14:textId="77777777" w:rsidR="00B23CF3" w:rsidRPr="004928A5" w:rsidRDefault="00B23CF3" w:rsidP="00B90F15">
            <w:r w:rsidRPr="004928A5">
              <w:t>Train D:</w:t>
            </w:r>
          </w:p>
        </w:tc>
      </w:tr>
      <w:tr w:rsidR="00B23CF3" w:rsidRPr="004928A5" w14:paraId="4BC6ECA6" w14:textId="77777777" w:rsidTr="00EB7396">
        <w:tc>
          <w:tcPr>
            <w:tcW w:w="9350" w:type="dxa"/>
          </w:tcPr>
          <w:p w14:paraId="32499431" w14:textId="77777777" w:rsidR="00B23CF3" w:rsidRPr="004928A5" w:rsidRDefault="00B23CF3" w:rsidP="00B90F15">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00BFDBC4" w14:textId="77777777" w:rsidTr="00EB7396">
        <w:tc>
          <w:tcPr>
            <w:tcW w:w="9350" w:type="dxa"/>
          </w:tcPr>
          <w:p w14:paraId="297175C5" w14:textId="77777777" w:rsidR="00B23CF3" w:rsidRPr="004928A5" w:rsidRDefault="00B23CF3" w:rsidP="00B90F15">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B23CF3" w:rsidRPr="004928A5" w14:paraId="55B2E14F" w14:textId="77777777" w:rsidTr="00EB7396">
        <w:tc>
          <w:tcPr>
            <w:tcW w:w="9350" w:type="dxa"/>
          </w:tcPr>
          <w:p w14:paraId="5B5E8F78" w14:textId="77777777" w:rsidR="00B23CF3" w:rsidRPr="004928A5" w:rsidRDefault="00B23CF3" w:rsidP="00B90F15">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B23CF3" w:rsidRPr="004928A5" w14:paraId="5807FEF0" w14:textId="77777777" w:rsidTr="00EB7396">
        <w:tc>
          <w:tcPr>
            <w:tcW w:w="9350" w:type="dxa"/>
          </w:tcPr>
          <w:p w14:paraId="4A7A7C86" w14:textId="77777777" w:rsidR="00B23CF3" w:rsidRPr="004928A5" w:rsidRDefault="00B23CF3" w:rsidP="00B90F15">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4481D7D9" w14:textId="77777777" w:rsidTr="00EB7396">
        <w:tc>
          <w:tcPr>
            <w:tcW w:w="9350" w:type="dxa"/>
          </w:tcPr>
          <w:p w14:paraId="45CC2A5C" w14:textId="77777777" w:rsidR="00B23CF3" w:rsidRPr="004928A5" w:rsidRDefault="00B23CF3" w:rsidP="00B90F15">
            <w:r w:rsidRPr="004928A5">
              <w:t>Train G:</w:t>
            </w:r>
          </w:p>
        </w:tc>
      </w:tr>
      <w:tr w:rsidR="00B23CF3" w:rsidRPr="004928A5" w14:paraId="46D4FB0D" w14:textId="77777777" w:rsidTr="00EB7396">
        <w:tc>
          <w:tcPr>
            <w:tcW w:w="9350" w:type="dxa"/>
          </w:tcPr>
          <w:p w14:paraId="44428429" w14:textId="77777777" w:rsidR="00B23CF3" w:rsidRPr="004928A5" w:rsidRDefault="00B23CF3" w:rsidP="00B90F15">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B23CF3" w:rsidRPr="004928A5" w14:paraId="4107D859" w14:textId="77777777" w:rsidTr="00EB7396">
        <w:tc>
          <w:tcPr>
            <w:tcW w:w="9350" w:type="dxa"/>
          </w:tcPr>
          <w:p w14:paraId="73AFF99C" w14:textId="77777777" w:rsidR="00B23CF3" w:rsidRPr="004928A5" w:rsidRDefault="00B23CF3" w:rsidP="00B90F15">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57158024" w14:textId="77777777" w:rsidTr="00EB7396">
        <w:tc>
          <w:tcPr>
            <w:tcW w:w="9350" w:type="dxa"/>
          </w:tcPr>
          <w:p w14:paraId="65039FC7" w14:textId="77777777" w:rsidR="00B23CF3" w:rsidRPr="001E1139" w:rsidRDefault="00B23CF3" w:rsidP="00B90F15">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6582CDBF" w14:textId="77777777" w:rsidTr="00EB7396">
        <w:tc>
          <w:tcPr>
            <w:tcW w:w="9350" w:type="dxa"/>
          </w:tcPr>
          <w:p w14:paraId="6EE1BFAA" w14:textId="77777777" w:rsidR="00B23CF3" w:rsidRPr="004928A5" w:rsidRDefault="00B23CF3" w:rsidP="00B90F15">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B23CF3" w:rsidRPr="004928A5" w14:paraId="5E69B037" w14:textId="77777777" w:rsidTr="00EB7396">
        <w:tc>
          <w:tcPr>
            <w:tcW w:w="9350" w:type="dxa"/>
          </w:tcPr>
          <w:p w14:paraId="661C154A" w14:textId="77777777" w:rsidR="00B23CF3" w:rsidRPr="004928A5" w:rsidRDefault="00B23CF3" w:rsidP="00204139">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4928A5">
              <w:t>.</w:t>
            </w:r>
          </w:p>
        </w:tc>
      </w:tr>
    </w:tbl>
    <w:p w14:paraId="21C0ADEC" w14:textId="37882D08" w:rsidR="00B23CF3" w:rsidRPr="000B251D" w:rsidRDefault="00204139" w:rsidP="00911506">
      <w:pPr>
        <w:pStyle w:val="Caption"/>
        <w:jc w:val="center"/>
        <w:rPr>
          <w:color w:val="auto"/>
          <w:sz w:val="22"/>
          <w:szCs w:val="22"/>
        </w:rPr>
      </w:pPr>
      <w:r w:rsidRPr="000B251D">
        <w:rPr>
          <w:color w:val="auto"/>
          <w:sz w:val="22"/>
          <w:szCs w:val="22"/>
        </w:rPr>
        <w:t xml:space="preserve">Figure </w:t>
      </w:r>
      <w:r w:rsidR="0092595D">
        <w:rPr>
          <w:color w:val="auto"/>
          <w:sz w:val="22"/>
          <w:szCs w:val="22"/>
        </w:rPr>
        <w:fldChar w:fldCharType="begin"/>
      </w:r>
      <w:r w:rsidR="0092595D">
        <w:rPr>
          <w:color w:val="auto"/>
          <w:sz w:val="22"/>
          <w:szCs w:val="22"/>
        </w:rPr>
        <w:instrText xml:space="preserve"> STYLEREF 1 \s </w:instrText>
      </w:r>
      <w:r w:rsidR="0092595D">
        <w:rPr>
          <w:color w:val="auto"/>
          <w:sz w:val="22"/>
          <w:szCs w:val="22"/>
        </w:rPr>
        <w:fldChar w:fldCharType="separate"/>
      </w:r>
      <w:r w:rsidR="0092595D">
        <w:rPr>
          <w:noProof/>
          <w:color w:val="auto"/>
          <w:sz w:val="22"/>
          <w:szCs w:val="22"/>
        </w:rPr>
        <w:t>4</w:t>
      </w:r>
      <w:r w:rsidR="0092595D">
        <w:rPr>
          <w:color w:val="auto"/>
          <w:sz w:val="22"/>
          <w:szCs w:val="22"/>
        </w:rPr>
        <w:fldChar w:fldCharType="end"/>
      </w:r>
      <w:r w:rsidR="0092595D">
        <w:rPr>
          <w:color w:val="auto"/>
          <w:sz w:val="22"/>
          <w:szCs w:val="22"/>
        </w:rPr>
        <w:noBreakHyphen/>
      </w:r>
      <w:r w:rsidR="0092595D">
        <w:rPr>
          <w:color w:val="auto"/>
          <w:sz w:val="22"/>
          <w:szCs w:val="22"/>
        </w:rPr>
        <w:fldChar w:fldCharType="begin"/>
      </w:r>
      <w:r w:rsidR="0092595D">
        <w:rPr>
          <w:color w:val="auto"/>
          <w:sz w:val="22"/>
          <w:szCs w:val="22"/>
        </w:rPr>
        <w:instrText xml:space="preserve"> SEQ Figure \* ARABIC \s 1 </w:instrText>
      </w:r>
      <w:r w:rsidR="0092595D">
        <w:rPr>
          <w:color w:val="auto"/>
          <w:sz w:val="22"/>
          <w:szCs w:val="22"/>
        </w:rPr>
        <w:fldChar w:fldCharType="separate"/>
      </w:r>
      <w:r w:rsidR="0092595D">
        <w:rPr>
          <w:noProof/>
          <w:color w:val="auto"/>
          <w:sz w:val="22"/>
          <w:szCs w:val="22"/>
        </w:rPr>
        <w:t>2</w:t>
      </w:r>
      <w:r w:rsidR="0092595D">
        <w:rPr>
          <w:color w:val="auto"/>
          <w:sz w:val="22"/>
          <w:szCs w:val="22"/>
        </w:rPr>
        <w:fldChar w:fldCharType="end"/>
      </w:r>
      <w:r w:rsidRPr="000B251D">
        <w:rPr>
          <w:color w:val="auto"/>
          <w:sz w:val="22"/>
          <w:szCs w:val="22"/>
        </w:rPr>
        <w:t xml:space="preserve"> Cycle GAN Training Pseudocode.</w:t>
      </w:r>
    </w:p>
    <w:p w14:paraId="7AFEE78D" w14:textId="77777777" w:rsidR="00204139" w:rsidRPr="00204139" w:rsidRDefault="00204139" w:rsidP="00204139"/>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75BDB57D" w14:textId="77777777" w:rsidTr="00EB7396">
        <w:tc>
          <w:tcPr>
            <w:tcW w:w="9350" w:type="dxa"/>
          </w:tcPr>
          <w:p w14:paraId="77DD0961" w14:textId="6B6BCE3D" w:rsidR="00B23CF3" w:rsidRPr="008F2786" w:rsidRDefault="00B23CF3" w:rsidP="00B23CF3">
            <w:pPr>
              <w:pStyle w:val="Heading4"/>
              <w:outlineLvl w:val="3"/>
            </w:pPr>
            <w:proofErr w:type="spellStart"/>
            <w:r>
              <w:t>CycleGAN</w:t>
            </w:r>
            <w:proofErr w:type="spellEnd"/>
            <w:r>
              <w:t xml:space="preserve"> with Feature </w:t>
            </w:r>
            <w:proofErr w:type="spellStart"/>
            <w:r>
              <w:t>Preserving</w:t>
            </w:r>
            <w:r w:rsidRPr="004928A5">
              <w:t>Training</w:t>
            </w:r>
            <w:proofErr w:type="spellEnd"/>
            <w:r w:rsidRPr="004928A5">
              <w:t xml:space="preserve"> pseudocode:</w:t>
            </w:r>
          </w:p>
        </w:tc>
      </w:tr>
      <w:tr w:rsidR="00B23CF3" w:rsidRPr="004928A5" w14:paraId="330212D3" w14:textId="77777777" w:rsidTr="00EB7396">
        <w:tc>
          <w:tcPr>
            <w:tcW w:w="9350" w:type="dxa"/>
          </w:tcPr>
          <w:p w14:paraId="09E861F1" w14:textId="77777777" w:rsidR="00B23CF3" w:rsidRPr="001E1139" w:rsidRDefault="00B23CF3" w:rsidP="00B90F15">
            <w:pPr>
              <w:rPr>
                <w:rFonts w:eastAsia="Calibri"/>
              </w:rPr>
            </w:pPr>
            <m:oMathPara>
              <m:oMathParaPr>
                <m:jc m:val="left"/>
              </m:oMathParaPr>
              <m:oMath>
                <m:r>
                  <w:rPr>
                    <w:rFonts w:ascii="Cambria Math" w:hAnsi="Cambria Math"/>
                  </w:rPr>
                  <m:t>Take a sample mini-batch: x,y</m:t>
                </m:r>
              </m:oMath>
            </m:oMathPara>
          </w:p>
        </w:tc>
      </w:tr>
      <w:tr w:rsidR="00B23CF3" w:rsidRPr="004928A5" w14:paraId="12A03460" w14:textId="77777777" w:rsidTr="00EB7396">
        <w:tc>
          <w:tcPr>
            <w:tcW w:w="9350" w:type="dxa"/>
          </w:tcPr>
          <w:p w14:paraId="7198EBEF" w14:textId="77777777" w:rsidR="00B23CF3" w:rsidRPr="004928A5" w:rsidRDefault="00B23CF3" w:rsidP="00B90F15">
            <w:r w:rsidRPr="004928A5">
              <w:t>Train D:</w:t>
            </w:r>
          </w:p>
        </w:tc>
      </w:tr>
      <w:tr w:rsidR="00B23CF3" w:rsidRPr="004928A5" w14:paraId="2D3F4AE7" w14:textId="77777777" w:rsidTr="00EB7396">
        <w:tc>
          <w:tcPr>
            <w:tcW w:w="9350" w:type="dxa"/>
          </w:tcPr>
          <w:p w14:paraId="270606CA" w14:textId="77777777" w:rsidR="00B23CF3" w:rsidRPr="004928A5" w:rsidRDefault="00B23CF3" w:rsidP="00B90F15">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788B7104" w14:textId="77777777" w:rsidTr="00EB7396">
        <w:tc>
          <w:tcPr>
            <w:tcW w:w="9350" w:type="dxa"/>
          </w:tcPr>
          <w:p w14:paraId="70293963" w14:textId="77777777" w:rsidR="00B23CF3" w:rsidRPr="004928A5" w:rsidRDefault="00B23CF3" w:rsidP="00B90F15">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B23CF3" w:rsidRPr="004928A5" w14:paraId="573FF49C" w14:textId="77777777" w:rsidTr="00EB7396">
        <w:tc>
          <w:tcPr>
            <w:tcW w:w="9350" w:type="dxa"/>
          </w:tcPr>
          <w:p w14:paraId="187B8F95" w14:textId="77777777" w:rsidR="00B23CF3" w:rsidRPr="004928A5" w:rsidRDefault="00B23CF3" w:rsidP="00B90F15">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B23CF3" w:rsidRPr="004928A5" w14:paraId="1DB8A853" w14:textId="77777777" w:rsidTr="00EB7396">
        <w:tc>
          <w:tcPr>
            <w:tcW w:w="9350" w:type="dxa"/>
          </w:tcPr>
          <w:p w14:paraId="4B97E853" w14:textId="77777777" w:rsidR="00B23CF3" w:rsidRPr="004928A5" w:rsidRDefault="00B23CF3" w:rsidP="00B90F15">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3000F6B9" w14:textId="77777777" w:rsidTr="00EB7396">
        <w:tc>
          <w:tcPr>
            <w:tcW w:w="9350" w:type="dxa"/>
          </w:tcPr>
          <w:p w14:paraId="501E2868" w14:textId="77777777" w:rsidR="00B23CF3" w:rsidRPr="004928A5" w:rsidRDefault="00B23CF3" w:rsidP="00B90F15">
            <w:r w:rsidRPr="004928A5">
              <w:t>Train G:</w:t>
            </w:r>
          </w:p>
        </w:tc>
      </w:tr>
      <w:tr w:rsidR="00B23CF3" w:rsidRPr="004928A5" w14:paraId="6CBB6506" w14:textId="77777777" w:rsidTr="00EB7396">
        <w:tc>
          <w:tcPr>
            <w:tcW w:w="9350" w:type="dxa"/>
          </w:tcPr>
          <w:p w14:paraId="3005E1FD" w14:textId="77777777" w:rsidR="00B23CF3" w:rsidRPr="007D5992" w:rsidRDefault="00B23CF3" w:rsidP="00B90F15">
            <w:pPr>
              <w:rPr>
                <w:rFonts w:ascii="Cambria Math" w:hAnsi="Cambria Math"/>
                <w:i/>
              </w:rPr>
            </w:pPr>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B23CF3" w:rsidRPr="004928A5" w14:paraId="10955815" w14:textId="77777777" w:rsidTr="00EB7396">
        <w:tc>
          <w:tcPr>
            <w:tcW w:w="9350" w:type="dxa"/>
          </w:tcPr>
          <w:p w14:paraId="6C1F8745" w14:textId="77777777" w:rsidR="00B23CF3" w:rsidRPr="004928A5" w:rsidRDefault="00B23CF3" w:rsidP="00B90F15">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39C144CA" w14:textId="77777777" w:rsidTr="00EB7396">
        <w:tc>
          <w:tcPr>
            <w:tcW w:w="9350" w:type="dxa"/>
          </w:tcPr>
          <w:p w14:paraId="4C60D467" w14:textId="77777777" w:rsidR="00B23CF3" w:rsidRPr="004928A5" w:rsidRDefault="00B23CF3" w:rsidP="00B90F15">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25CD320D" w14:textId="77777777" w:rsidTr="00EB7396">
        <w:tc>
          <w:tcPr>
            <w:tcW w:w="9350" w:type="dxa"/>
          </w:tcPr>
          <w:p w14:paraId="4678DD43" w14:textId="76713C1A" w:rsidR="00B23CF3" w:rsidRPr="006D0C28" w:rsidRDefault="00B23CF3" w:rsidP="00B90F15">
            <w:pPr>
              <w:jc w:val="left"/>
              <w:rPr>
                <w:rFonts w:ascii="Cambria Math" w:hAnsi="Cambria Math"/>
                <w:b/>
                <w:bCs/>
                <w:i/>
                <w:iCs/>
              </w:rPr>
            </w:pPr>
            <w:r>
              <w:rPr>
                <w:rFonts w:ascii="Cambria Math" w:hAnsi="Cambria Math"/>
                <w:i/>
                <w:iCs/>
              </w:rPr>
              <w:lastRenderedPageBreak/>
              <w:t xml:space="preserve">             </w:t>
            </w:r>
            <w:r w:rsidR="006A63D0">
              <w:rPr>
                <w:rFonts w:ascii="Cambria Math" w:hAnsi="Cambria Math"/>
                <w:i/>
                <w:iCs/>
              </w:rPr>
              <w:t xml:space="preserve">  </w:t>
            </w:r>
            <w:proofErr w:type="spellStart"/>
            <w:r w:rsidRPr="006D0C28">
              <w:rPr>
                <w:rFonts w:ascii="Cambria Math" w:hAnsi="Cambria Math"/>
                <w:b/>
                <w:bCs/>
                <w:i/>
                <w:iCs/>
              </w:rPr>
              <w:t>feature_preserving_loss</w:t>
            </w:r>
            <w:proofErr w:type="spellEnd"/>
            <w:r w:rsidRPr="006D0C28">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B23CF3" w:rsidRPr="004928A5" w14:paraId="197ADEE3" w14:textId="77777777" w:rsidTr="00EB7396">
        <w:tc>
          <w:tcPr>
            <w:tcW w:w="9350" w:type="dxa"/>
          </w:tcPr>
          <w:p w14:paraId="4C05E6FA" w14:textId="77777777" w:rsidR="00B23CF3" w:rsidRPr="004928A5" w:rsidRDefault="00B23CF3" w:rsidP="00B90F15">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B23CF3" w:rsidRPr="004928A5" w14:paraId="459A623D" w14:textId="77777777" w:rsidTr="00EB7396">
        <w:tc>
          <w:tcPr>
            <w:tcW w:w="9350" w:type="dxa"/>
          </w:tcPr>
          <w:p w14:paraId="19C56AAE" w14:textId="77777777" w:rsidR="00B23CF3" w:rsidRPr="004928A5" w:rsidRDefault="00B23CF3" w:rsidP="00204139">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4928A5">
              <w:t>.</w:t>
            </w:r>
          </w:p>
        </w:tc>
      </w:tr>
    </w:tbl>
    <w:p w14:paraId="5DE586B5" w14:textId="1804B241" w:rsidR="00B23CF3" w:rsidRDefault="00204139" w:rsidP="00911506">
      <w:pPr>
        <w:pStyle w:val="Caption"/>
        <w:jc w:val="center"/>
      </w:pPr>
      <w:r w:rsidRPr="000B251D">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Pr="000B251D">
        <w:rPr>
          <w:color w:val="auto"/>
          <w:sz w:val="24"/>
          <w:szCs w:val="24"/>
        </w:rPr>
        <w:t xml:space="preserve"> Cycle GAN with </w:t>
      </w:r>
      <w:r w:rsidR="000B251D" w:rsidRPr="000B251D">
        <w:rPr>
          <w:color w:val="auto"/>
          <w:sz w:val="24"/>
          <w:szCs w:val="24"/>
        </w:rPr>
        <w:t>Feature Preserving</w:t>
      </w:r>
      <w:r w:rsidRPr="000B251D">
        <w:rPr>
          <w:color w:val="auto"/>
          <w:sz w:val="24"/>
          <w:szCs w:val="24"/>
        </w:rPr>
        <w:t xml:space="preserve"> Network Training Pseudocode.</w:t>
      </w:r>
    </w:p>
    <w:p w14:paraId="4410BEF9" w14:textId="77777777" w:rsidR="00204139" w:rsidRPr="00204139" w:rsidRDefault="00204139" w:rsidP="00204139"/>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595C69E0" w14:textId="77777777" w:rsidTr="00EB7396">
        <w:tc>
          <w:tcPr>
            <w:tcW w:w="9350" w:type="dxa"/>
          </w:tcPr>
          <w:p w14:paraId="2197D894" w14:textId="7FAE21FA" w:rsidR="00B23CF3" w:rsidRPr="004928A5" w:rsidRDefault="0047595D" w:rsidP="00B90F15">
            <w:pPr>
              <w:pStyle w:val="Heading4"/>
              <w:outlineLvl w:val="3"/>
            </w:pPr>
            <w:r>
              <w:t>This thesis work</w:t>
            </w:r>
            <w:r w:rsidR="00B23CF3">
              <w:t xml:space="preserve"> </w:t>
            </w:r>
            <w:r w:rsidR="00B23CF3" w:rsidRPr="004928A5">
              <w:t>Training pseudocode:</w:t>
            </w:r>
          </w:p>
        </w:tc>
      </w:tr>
      <w:tr w:rsidR="00B23CF3" w:rsidRPr="004928A5" w14:paraId="198B3849" w14:textId="77777777" w:rsidTr="00EB7396">
        <w:tc>
          <w:tcPr>
            <w:tcW w:w="9350" w:type="dxa"/>
          </w:tcPr>
          <w:p w14:paraId="4956947C" w14:textId="77777777" w:rsidR="00B23CF3" w:rsidRPr="00DE6D81" w:rsidRDefault="00B23CF3" w:rsidP="00B90F15">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B23CF3" w:rsidRPr="004928A5" w14:paraId="12DBE03C" w14:textId="77777777" w:rsidTr="00EB7396">
        <w:tc>
          <w:tcPr>
            <w:tcW w:w="9350" w:type="dxa"/>
          </w:tcPr>
          <w:p w14:paraId="0CFAF6D4" w14:textId="77777777" w:rsidR="00B23CF3" w:rsidRPr="004928A5" w:rsidRDefault="00B23CF3" w:rsidP="00B90F15">
            <w:r w:rsidRPr="004928A5">
              <w:t xml:space="preserve">Train </w:t>
            </w:r>
            <w:r>
              <w:t>P</w:t>
            </w:r>
            <w:r w:rsidRPr="004928A5">
              <w:t>:</w:t>
            </w:r>
          </w:p>
        </w:tc>
      </w:tr>
      <w:tr w:rsidR="00B23CF3" w:rsidRPr="004928A5" w14:paraId="6F8EC196" w14:textId="77777777" w:rsidTr="00EB7396">
        <w:tc>
          <w:tcPr>
            <w:tcW w:w="9350" w:type="dxa"/>
          </w:tcPr>
          <w:p w14:paraId="183620A3" w14:textId="77777777" w:rsidR="00B23CF3" w:rsidRPr="00365A1F" w:rsidRDefault="00B23CF3" w:rsidP="00B90F15">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B23CF3" w:rsidRPr="004928A5" w14:paraId="35887BAF" w14:textId="77777777" w:rsidTr="00EB7396">
        <w:tc>
          <w:tcPr>
            <w:tcW w:w="9350" w:type="dxa"/>
          </w:tcPr>
          <w:p w14:paraId="52A5966B" w14:textId="77777777" w:rsidR="00B23CF3" w:rsidRPr="00365A1F" w:rsidRDefault="00B23CF3" w:rsidP="00B90F15">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B23CF3" w:rsidRPr="004928A5" w14:paraId="561DC269" w14:textId="77777777" w:rsidTr="00EB7396">
        <w:tc>
          <w:tcPr>
            <w:tcW w:w="9350" w:type="dxa"/>
          </w:tcPr>
          <w:p w14:paraId="4FFDC93B" w14:textId="77777777" w:rsidR="00B23CF3" w:rsidRPr="0058487C" w:rsidRDefault="00B23CF3" w:rsidP="00B90F15">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B23CF3" w:rsidRPr="004928A5" w14:paraId="07835A20" w14:textId="77777777" w:rsidTr="00EB7396">
        <w:tc>
          <w:tcPr>
            <w:tcW w:w="9350" w:type="dxa"/>
          </w:tcPr>
          <w:p w14:paraId="4EB81826" w14:textId="77777777" w:rsidR="00B23CF3" w:rsidRPr="004928A5" w:rsidRDefault="00B23CF3" w:rsidP="00B90F15">
            <w:r w:rsidRPr="004928A5">
              <w:t>Train D:</w:t>
            </w:r>
          </w:p>
        </w:tc>
      </w:tr>
      <w:tr w:rsidR="00B23CF3" w:rsidRPr="004928A5" w14:paraId="107491A0" w14:textId="77777777" w:rsidTr="00EB7396">
        <w:tc>
          <w:tcPr>
            <w:tcW w:w="9350" w:type="dxa"/>
          </w:tcPr>
          <w:p w14:paraId="55253BD1" w14:textId="77777777" w:rsidR="00B23CF3" w:rsidRPr="004928A5" w:rsidRDefault="00B23CF3" w:rsidP="00B90F15">
            <w:pPr>
              <w:jc w:val="left"/>
            </w:pPr>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16524E1B" w14:textId="77777777" w:rsidTr="00EB7396">
        <w:tc>
          <w:tcPr>
            <w:tcW w:w="9350" w:type="dxa"/>
          </w:tcPr>
          <w:p w14:paraId="630372A7" w14:textId="7CCBB998" w:rsidR="00B23CF3" w:rsidRPr="004928A5" w:rsidRDefault="00B23CF3" w:rsidP="00B90F15">
            <w:r>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B23CF3" w:rsidRPr="004928A5" w14:paraId="6BA4E1B2" w14:textId="77777777" w:rsidTr="00EB7396">
        <w:tc>
          <w:tcPr>
            <w:tcW w:w="9350" w:type="dxa"/>
          </w:tcPr>
          <w:p w14:paraId="6E8B28B0" w14:textId="77777777" w:rsidR="00B23CF3" w:rsidRPr="00291635" w:rsidRDefault="00B23CF3" w:rsidP="00B90F15">
            <w:r>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B23CF3" w:rsidRPr="004928A5" w14:paraId="74E8B27C" w14:textId="77777777" w:rsidTr="00EB7396">
        <w:tc>
          <w:tcPr>
            <w:tcW w:w="9350" w:type="dxa"/>
          </w:tcPr>
          <w:p w14:paraId="2F7349F3" w14:textId="77777777" w:rsidR="00B23CF3" w:rsidRPr="004928A5" w:rsidRDefault="00B23CF3" w:rsidP="00B90F15">
            <w:r w:rsidRPr="004928A5">
              <w:tab/>
            </w:r>
            <w:r>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0966B074" w14:textId="77777777" w:rsidTr="00EB7396">
        <w:tc>
          <w:tcPr>
            <w:tcW w:w="9350" w:type="dxa"/>
          </w:tcPr>
          <w:p w14:paraId="1E143CA1" w14:textId="77777777" w:rsidR="00B23CF3" w:rsidRPr="004928A5" w:rsidRDefault="00B23CF3" w:rsidP="00B90F15">
            <w:r w:rsidRPr="004928A5">
              <w:t>Train G:</w:t>
            </w:r>
          </w:p>
        </w:tc>
      </w:tr>
      <w:tr w:rsidR="00B23CF3" w:rsidRPr="004928A5" w14:paraId="2DFC594B" w14:textId="77777777" w:rsidTr="00EB7396">
        <w:tc>
          <w:tcPr>
            <w:tcW w:w="9350" w:type="dxa"/>
          </w:tcPr>
          <w:p w14:paraId="24C6E7D3" w14:textId="1303CE0C" w:rsidR="009B03E3" w:rsidRPr="009B03E3" w:rsidRDefault="00B23CF3" w:rsidP="009B03E3">
            <w:pPr>
              <w:rPr>
                <w:rFonts w:eastAsiaTheme="minorEastAsia"/>
                <w:b/>
                <w:bCs/>
                <w:i/>
              </w:rPr>
            </w:pPr>
            <w:r w:rsidRPr="00056906">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98A2C00" w14:textId="27AC84F1" w:rsidR="009B03E3" w:rsidRPr="009B03E3" w:rsidRDefault="009B03E3" w:rsidP="009B03E3">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38BFBF3" w14:textId="223E7372" w:rsidR="00B23CF3" w:rsidRPr="00056906" w:rsidRDefault="00EF66F5" w:rsidP="009B03E3">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B23CF3"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B23CF3" w:rsidRPr="00056906">
              <w:rPr>
                <w:rFonts w:eastAsiaTheme="minorEastAsia"/>
                <w:i/>
                <w:iCs/>
              </w:rPr>
              <w:t>,</w:t>
            </w:r>
          </w:p>
          <w:p w14:paraId="6C4D80C0" w14:textId="77777777" w:rsidR="00B23CF3" w:rsidRPr="00056906" w:rsidRDefault="00B23CF3" w:rsidP="00B90F15">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179AF02B" w14:textId="50DF918A" w:rsidR="00B23CF3" w:rsidRPr="009B03E3" w:rsidRDefault="00B23CF3" w:rsidP="00B90F15">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B23CF3" w:rsidRPr="004928A5" w14:paraId="55D4FC61" w14:textId="77777777" w:rsidTr="00EB7396">
        <w:tc>
          <w:tcPr>
            <w:tcW w:w="9350" w:type="dxa"/>
          </w:tcPr>
          <w:p w14:paraId="44FA6A83" w14:textId="77777777" w:rsidR="00B23CF3" w:rsidRPr="004928A5" w:rsidRDefault="00B23CF3" w:rsidP="00B90F15">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2C61F3C6" w14:textId="77777777" w:rsidTr="00EB7396">
        <w:tc>
          <w:tcPr>
            <w:tcW w:w="9350" w:type="dxa"/>
          </w:tcPr>
          <w:p w14:paraId="66E2F871" w14:textId="77777777" w:rsidR="00B23CF3" w:rsidRPr="004928A5" w:rsidRDefault="00B23CF3" w:rsidP="00B90F15">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B23CF3" w:rsidRPr="004928A5" w14:paraId="3D22B056" w14:textId="77777777" w:rsidTr="00EB7396">
        <w:tc>
          <w:tcPr>
            <w:tcW w:w="9350" w:type="dxa"/>
          </w:tcPr>
          <w:p w14:paraId="44D1BBE9" w14:textId="77777777" w:rsidR="00B23CF3" w:rsidRPr="004928A5" w:rsidRDefault="00B23CF3" w:rsidP="00B90F15">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328CA5D4" w14:textId="77777777" w:rsidTr="00EB7396">
        <w:tc>
          <w:tcPr>
            <w:tcW w:w="9350" w:type="dxa"/>
          </w:tcPr>
          <w:p w14:paraId="76D3B326" w14:textId="60B60CD6" w:rsidR="00B23CF3" w:rsidRPr="006D0C28" w:rsidRDefault="00B23CF3" w:rsidP="00B90F15">
            <w:pPr>
              <w:jc w:val="left"/>
              <w:rPr>
                <w:b/>
                <w:bCs/>
              </w:rPr>
            </w:pPr>
            <w:r>
              <w:rPr>
                <w:rFonts w:ascii="Cambria Math" w:hAnsi="Cambria Math"/>
                <w:i/>
                <w:iCs/>
              </w:rPr>
              <w:lastRenderedPageBreak/>
              <w:t xml:space="preserve">                                 </w:t>
            </w:r>
            <w:proofErr w:type="spellStart"/>
            <w:r w:rsidRPr="006D0C28">
              <w:rPr>
                <w:rFonts w:ascii="Cambria Math" w:hAnsi="Cambria Math"/>
                <w:b/>
                <w:bCs/>
                <w:i/>
                <w:iCs/>
              </w:rPr>
              <w:t>feature_preserving_loss</w:t>
            </w:r>
            <w:proofErr w:type="spellEnd"/>
            <w:r w:rsidRPr="006D0C28">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B23CF3" w:rsidRPr="004928A5" w14:paraId="36FF454E" w14:textId="77777777" w:rsidTr="00EB7396">
        <w:tc>
          <w:tcPr>
            <w:tcW w:w="9350" w:type="dxa"/>
          </w:tcPr>
          <w:p w14:paraId="58C27494" w14:textId="74D9BC4B" w:rsidR="00B23CF3" w:rsidRPr="006D0C28" w:rsidRDefault="00B23CF3" w:rsidP="00B90F15">
            <w:pPr>
              <w:rPr>
                <w:rFonts w:eastAsiaTheme="minorEastAsia"/>
                <w:b/>
                <w:bCs/>
              </w:rPr>
            </w:pPr>
            <w:r w:rsidRPr="006D0C28">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 :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B23CF3" w:rsidRPr="004928A5" w14:paraId="375C1912" w14:textId="77777777" w:rsidTr="00EB7396">
        <w:tc>
          <w:tcPr>
            <w:tcW w:w="9350" w:type="dxa"/>
          </w:tcPr>
          <w:p w14:paraId="7A129E9E" w14:textId="77777777" w:rsidR="00B23CF3" w:rsidRPr="004928A5" w:rsidRDefault="00B23CF3" w:rsidP="00204139">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4928A5">
              <w:t>.</w:t>
            </w:r>
          </w:p>
        </w:tc>
      </w:tr>
    </w:tbl>
    <w:p w14:paraId="19E56137" w14:textId="546F48D1" w:rsidR="00B23CF3" w:rsidRPr="000B251D" w:rsidRDefault="00204139" w:rsidP="00911506">
      <w:pPr>
        <w:pStyle w:val="Caption"/>
        <w:jc w:val="center"/>
        <w:rPr>
          <w:color w:val="auto"/>
          <w:sz w:val="24"/>
          <w:szCs w:val="24"/>
        </w:rPr>
        <w:sectPr w:rsidR="00B23CF3" w:rsidRPr="000B251D">
          <w:pgSz w:w="12240" w:h="15840"/>
          <w:pgMar w:top="1440" w:right="1440" w:bottom="1440" w:left="1440" w:header="720" w:footer="720" w:gutter="0"/>
          <w:cols w:space="720"/>
          <w:docGrid w:linePitch="360"/>
        </w:sectPr>
      </w:pPr>
      <w:r w:rsidRPr="000B251D">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Pr="000B251D">
        <w:rPr>
          <w:color w:val="auto"/>
          <w:sz w:val="24"/>
          <w:szCs w:val="24"/>
        </w:rPr>
        <w:t xml:space="preserve"> This Thesis Work Training Pseudocode.</w:t>
      </w:r>
    </w:p>
    <w:p w14:paraId="579C9630" w14:textId="77777777" w:rsidR="00C51132" w:rsidRDefault="00C51132" w:rsidP="00D40699">
      <w:pPr>
        <w:pStyle w:val="Title"/>
      </w:pPr>
      <w:r>
        <w:lastRenderedPageBreak/>
        <w:t>CHAPTER FIVE</w:t>
      </w:r>
    </w:p>
    <w:p w14:paraId="2D3A98F0" w14:textId="15DA343C" w:rsidR="00C51132" w:rsidRDefault="00C51132" w:rsidP="002560DF">
      <w:pPr>
        <w:pStyle w:val="Heading1"/>
      </w:pPr>
      <w:bookmarkStart w:id="230" w:name="_Toc51534379"/>
      <w:r w:rsidRPr="00CA45EF">
        <w:t>Implementation</w:t>
      </w:r>
      <w:r w:rsidR="00C42F63" w:rsidRPr="00C42F63">
        <w:t xml:space="preserve"> </w:t>
      </w:r>
      <w:r w:rsidR="00135E17">
        <w:t xml:space="preserve">of </w:t>
      </w:r>
      <w:r w:rsidR="00C42F63">
        <w:t>the Proposed work</w:t>
      </w:r>
      <w:bookmarkEnd w:id="230"/>
    </w:p>
    <w:p w14:paraId="3C09FF70" w14:textId="77777777" w:rsidR="00C51132" w:rsidRDefault="00C51132" w:rsidP="009F426B">
      <w:pPr>
        <w:pStyle w:val="Heading2"/>
      </w:pPr>
      <w:bookmarkStart w:id="231" w:name="_Toc51534380"/>
      <w:r w:rsidRPr="00EF1707">
        <w:t>Overview</w:t>
      </w:r>
      <w:bookmarkEnd w:id="231"/>
    </w:p>
    <w:p w14:paraId="669933C4" w14:textId="0DE9536F" w:rsidR="00C51132" w:rsidRPr="00EF1707" w:rsidRDefault="00C51132" w:rsidP="00C51132">
      <w:r>
        <w:t>In this chapter, the implementation of the proposed solution is described. The working environment, cycle-GAN implementation</w:t>
      </w:r>
      <w:r w:rsidR="00F25C16">
        <w:t>,</w:t>
      </w:r>
      <w:r>
        <w:t xml:space="preserve"> and experimental class conducted are discussed.  </w:t>
      </w:r>
    </w:p>
    <w:p w14:paraId="07F83C6F" w14:textId="0FCF4AEF" w:rsidR="003A5216" w:rsidRDefault="003A5216" w:rsidP="009F426B">
      <w:pPr>
        <w:pStyle w:val="Heading2"/>
      </w:pPr>
      <w:bookmarkStart w:id="232" w:name="_Toc51534381"/>
      <w:r>
        <w:t xml:space="preserve">Working </w:t>
      </w:r>
      <w:r w:rsidR="008C7D83">
        <w:t>E</w:t>
      </w:r>
      <w:r>
        <w:t>nvironment.</w:t>
      </w:r>
      <w:bookmarkEnd w:id="232"/>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5F5213" w:rsidRDefault="003A5216" w:rsidP="00D47498">
      <w:pPr>
        <w:pStyle w:val="ListParagraph"/>
        <w:numPr>
          <w:ilvl w:val="0"/>
          <w:numId w:val="13"/>
        </w:numPr>
      </w:pPr>
      <w:r w:rsidRPr="005F5213">
        <w:t xml:space="preserve">Laptop: The Laptop computer is used for developing </w:t>
      </w:r>
      <w:r w:rsidR="009D5AEE" w:rsidRPr="005F5213">
        <w:t xml:space="preserve">a </w:t>
      </w:r>
      <w:r w:rsidR="000117CF" w:rsidRPr="005F5213">
        <w:t xml:space="preserve">Network </w:t>
      </w:r>
      <w:r w:rsidR="00DF1D08" w:rsidRPr="005F5213">
        <w:t>Architecture</w:t>
      </w:r>
      <w:r w:rsidRPr="005F5213">
        <w:t>.</w:t>
      </w:r>
    </w:p>
    <w:p w14:paraId="773941C2" w14:textId="5F814557" w:rsidR="003A5216" w:rsidRPr="005F5213" w:rsidRDefault="003A5216" w:rsidP="00D47498">
      <w:pPr>
        <w:pStyle w:val="ListParagraph"/>
        <w:numPr>
          <w:ilvl w:val="1"/>
          <w:numId w:val="13"/>
        </w:numPr>
      </w:pPr>
      <w:r w:rsidRPr="005F5213">
        <w:t xml:space="preserve">Operating system: </w:t>
      </w:r>
      <w:r w:rsidR="009C2532" w:rsidRPr="005F5213">
        <w:t>Windows</w:t>
      </w:r>
      <w:r w:rsidRPr="005F5213">
        <w:t xml:space="preserve"> 1</w:t>
      </w:r>
      <w:r w:rsidR="009C2532" w:rsidRPr="005F5213">
        <w:t>0</w:t>
      </w:r>
    </w:p>
    <w:p w14:paraId="6A9C9B99" w14:textId="071A576E" w:rsidR="003A5216" w:rsidRPr="005F5213" w:rsidRDefault="003A5216" w:rsidP="00D47498">
      <w:pPr>
        <w:pStyle w:val="ListParagraph"/>
        <w:numPr>
          <w:ilvl w:val="1"/>
          <w:numId w:val="13"/>
        </w:numPr>
      </w:pPr>
      <w:r w:rsidRPr="005F5213">
        <w:t>Processor: Intel ® Core™ i</w:t>
      </w:r>
      <w:r w:rsidR="00A01A5C" w:rsidRPr="005F5213">
        <w:t>7</w:t>
      </w:r>
      <w:r w:rsidRPr="005F5213">
        <w:t>-</w:t>
      </w:r>
      <w:r w:rsidR="00A01A5C" w:rsidRPr="005F5213">
        <w:t>2300QM</w:t>
      </w:r>
      <w:r w:rsidRPr="005F5213">
        <w:t xml:space="preserve"> CPU @ </w:t>
      </w:r>
      <w:r w:rsidR="00A01A5C" w:rsidRPr="005F5213">
        <w:t>2</w:t>
      </w:r>
      <w:r w:rsidRPr="005F5213">
        <w:t>.</w:t>
      </w:r>
      <w:r w:rsidR="00A01A5C" w:rsidRPr="005F5213">
        <w:t>0</w:t>
      </w:r>
      <w:r w:rsidRPr="005F5213">
        <w:t xml:space="preserve">0GHz </w:t>
      </w:r>
    </w:p>
    <w:p w14:paraId="150A1A9F" w14:textId="2A349031" w:rsidR="003A5216" w:rsidRPr="005F5213" w:rsidRDefault="003A5216" w:rsidP="00D47498">
      <w:pPr>
        <w:pStyle w:val="ListParagraph"/>
        <w:numPr>
          <w:ilvl w:val="1"/>
          <w:numId w:val="13"/>
        </w:numPr>
      </w:pPr>
      <w:r w:rsidRPr="005F5213">
        <w:t>Graphics: Intel ® Graphics 3</w:t>
      </w:r>
      <w:r w:rsidR="00A01A5C" w:rsidRPr="005F5213">
        <w:t>00</w:t>
      </w:r>
      <w:r w:rsidRPr="005F5213">
        <w:t xml:space="preserve">0 </w:t>
      </w:r>
    </w:p>
    <w:p w14:paraId="3FABF7AA" w14:textId="598A6FFF" w:rsidR="003A5216" w:rsidRPr="005F5213" w:rsidRDefault="005151C6" w:rsidP="00D47498">
      <w:pPr>
        <w:pStyle w:val="ListParagraph"/>
        <w:numPr>
          <w:ilvl w:val="1"/>
          <w:numId w:val="13"/>
        </w:numPr>
      </w:pPr>
      <w:r w:rsidRPr="005F5213">
        <w:t xml:space="preserve">Primary </w:t>
      </w:r>
      <w:r w:rsidR="00E009C9" w:rsidRPr="005F5213">
        <w:t>M</w:t>
      </w:r>
      <w:r w:rsidR="003A5216" w:rsidRPr="005F5213">
        <w:t xml:space="preserve">emory (RAM): </w:t>
      </w:r>
      <w:r w:rsidR="00A01A5C" w:rsidRPr="005F5213">
        <w:t>8</w:t>
      </w:r>
      <w:r w:rsidR="003A5216" w:rsidRPr="005F5213">
        <w:t>.00 GB</w:t>
      </w:r>
    </w:p>
    <w:p w14:paraId="43490D8C" w14:textId="2C6D0E5F" w:rsidR="003A5216" w:rsidRPr="005F5213" w:rsidRDefault="003A5216" w:rsidP="00D47498">
      <w:pPr>
        <w:pStyle w:val="ListParagraph"/>
        <w:numPr>
          <w:ilvl w:val="1"/>
          <w:numId w:val="13"/>
        </w:numPr>
      </w:pPr>
      <w:r w:rsidRPr="005F5213">
        <w:t>System Type: 64-bit Operating System, x64-based Processor</w:t>
      </w:r>
    </w:p>
    <w:p w14:paraId="1B74EF41" w14:textId="6C82D705" w:rsidR="00884CD8" w:rsidRPr="005F5213" w:rsidRDefault="00884CD8" w:rsidP="00D47498">
      <w:pPr>
        <w:pStyle w:val="ListParagraph"/>
        <w:numPr>
          <w:ilvl w:val="0"/>
          <w:numId w:val="13"/>
        </w:numPr>
      </w:pPr>
      <w:r w:rsidRPr="005F5213">
        <w:t xml:space="preserve">Desktop: The desktop computer is used for developing </w:t>
      </w:r>
      <w:r w:rsidR="00A33D77" w:rsidRPr="005F5213">
        <w:t xml:space="preserve">a </w:t>
      </w:r>
      <w:r w:rsidRPr="005F5213">
        <w:t xml:space="preserve">video </w:t>
      </w:r>
      <w:r w:rsidR="00A33D77" w:rsidRPr="005F5213">
        <w:t>for</w:t>
      </w:r>
      <w:r w:rsidRPr="005F5213">
        <w:t xml:space="preserve"> video translation.</w:t>
      </w:r>
    </w:p>
    <w:p w14:paraId="700B473C" w14:textId="7E078633" w:rsidR="00884CD8" w:rsidRPr="005F5213" w:rsidRDefault="00884CD8" w:rsidP="00D47498">
      <w:pPr>
        <w:pStyle w:val="ListParagraph"/>
        <w:numPr>
          <w:ilvl w:val="1"/>
          <w:numId w:val="13"/>
        </w:numPr>
      </w:pPr>
      <w:r w:rsidRPr="005F5213">
        <w:t xml:space="preserve">Operating system: </w:t>
      </w:r>
      <w:r w:rsidR="001F4145" w:rsidRPr="005F5213">
        <w:t>windows</w:t>
      </w:r>
      <w:r w:rsidRPr="005F5213">
        <w:t xml:space="preserve"> 1</w:t>
      </w:r>
      <w:r w:rsidR="001F4145" w:rsidRPr="005F5213">
        <w:t>0</w:t>
      </w:r>
    </w:p>
    <w:p w14:paraId="7BB8B298" w14:textId="45680859" w:rsidR="00884CD8" w:rsidRPr="005F5213" w:rsidRDefault="00884CD8" w:rsidP="00D47498">
      <w:pPr>
        <w:pStyle w:val="ListParagraph"/>
        <w:numPr>
          <w:ilvl w:val="1"/>
          <w:numId w:val="13"/>
        </w:numPr>
      </w:pPr>
      <w:r w:rsidRPr="005F5213">
        <w:t>Processor: Intel ® Core™ i5-</w:t>
      </w:r>
      <w:r w:rsidR="001F4145" w:rsidRPr="005F5213">
        <w:t>45</w:t>
      </w:r>
      <w:r w:rsidR="00E009C9" w:rsidRPr="005F5213">
        <w:t>8</w:t>
      </w:r>
      <w:r w:rsidR="001F4145" w:rsidRPr="005F5213">
        <w:t>0</w:t>
      </w:r>
      <w:r w:rsidRPr="005F5213">
        <w:t xml:space="preserve"> CPU @ 3.</w:t>
      </w:r>
      <w:r w:rsidR="00E009C9" w:rsidRPr="005F5213">
        <w:t>29</w:t>
      </w:r>
      <w:r w:rsidRPr="005F5213">
        <w:t>GHz x 4</w:t>
      </w:r>
    </w:p>
    <w:p w14:paraId="77A85D56" w14:textId="18535C25" w:rsidR="00884CD8" w:rsidRPr="005F5213" w:rsidRDefault="00884CD8" w:rsidP="00D47498">
      <w:pPr>
        <w:pStyle w:val="ListParagraph"/>
        <w:numPr>
          <w:ilvl w:val="1"/>
          <w:numId w:val="13"/>
        </w:numPr>
      </w:pPr>
      <w:r w:rsidRPr="005F5213">
        <w:t xml:space="preserve">Graphics: Intel ® HD Graphics </w:t>
      </w:r>
      <w:r w:rsidR="005D1347" w:rsidRPr="005F5213">
        <w:t>4600</w:t>
      </w:r>
    </w:p>
    <w:p w14:paraId="3F5D6C56" w14:textId="16294FD6" w:rsidR="001F4145" w:rsidRPr="005F5213" w:rsidRDefault="001F4145" w:rsidP="00D47498">
      <w:pPr>
        <w:pStyle w:val="ListParagraph"/>
        <w:numPr>
          <w:ilvl w:val="1"/>
          <w:numId w:val="13"/>
        </w:numPr>
      </w:pPr>
      <w:r w:rsidRPr="005F5213">
        <w:t xml:space="preserve">GPU: </w:t>
      </w:r>
      <w:r w:rsidR="008E716E" w:rsidRPr="005F5213">
        <w:t xml:space="preserve">GeForce </w:t>
      </w:r>
      <w:r w:rsidRPr="005F5213">
        <w:t>RTX 2070</w:t>
      </w:r>
      <w:r w:rsidR="008E716E" w:rsidRPr="005F5213">
        <w:t xml:space="preserve"> Super 6 GB RAM</w:t>
      </w:r>
      <w:r w:rsidR="00C7628E" w:rsidRPr="005F5213">
        <w:t xml:space="preserve"> </w:t>
      </w:r>
    </w:p>
    <w:p w14:paraId="1111B0A5" w14:textId="35A7AFA1" w:rsidR="00884CD8" w:rsidRPr="005F5213" w:rsidRDefault="005151C6" w:rsidP="00D47498">
      <w:pPr>
        <w:pStyle w:val="ListParagraph"/>
        <w:numPr>
          <w:ilvl w:val="1"/>
          <w:numId w:val="13"/>
        </w:numPr>
      </w:pPr>
      <w:r w:rsidRPr="005F5213">
        <w:t xml:space="preserve">Primary </w:t>
      </w:r>
      <w:r w:rsidR="00E009C9" w:rsidRPr="005F5213">
        <w:t>M</w:t>
      </w:r>
      <w:r w:rsidR="00884CD8" w:rsidRPr="005F5213">
        <w:t xml:space="preserve">emory (RAM): </w:t>
      </w:r>
      <w:r w:rsidR="001F4145" w:rsidRPr="005F5213">
        <w:t>14</w:t>
      </w:r>
      <w:r w:rsidR="00884CD8" w:rsidRPr="005F5213">
        <w:t xml:space="preserve">.00 GB </w:t>
      </w:r>
    </w:p>
    <w:p w14:paraId="565E08A7" w14:textId="38AF3967" w:rsidR="00425746" w:rsidRPr="005F5213" w:rsidRDefault="00884CD8" w:rsidP="00D47498">
      <w:pPr>
        <w:pStyle w:val="ListParagraph"/>
        <w:numPr>
          <w:ilvl w:val="1"/>
          <w:numId w:val="13"/>
        </w:numPr>
      </w:pPr>
      <w:r w:rsidRPr="005F5213">
        <w:t>System Type: 64-bit Operating System, x64-based Processor</w:t>
      </w:r>
    </w:p>
    <w:p w14:paraId="112E896A" w14:textId="5ADE9CB9"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TensorFlow-GPU 2.</w:t>
      </w:r>
      <w:r w:rsidR="002D7B4A">
        <w:t>2</w:t>
      </w:r>
      <w:r w:rsidR="000B58F5">
        <w:t xml:space="preserve">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7AF07CCA" w:rsidR="00425746" w:rsidRDefault="00C17E49" w:rsidP="009F426B">
      <w:pPr>
        <w:pStyle w:val="Heading2"/>
      </w:pPr>
      <w:bookmarkStart w:id="233" w:name="_Toc51534382"/>
      <w:r>
        <w:t>E</w:t>
      </w:r>
      <w:r w:rsidR="00425746">
        <w:t>nvironment</w:t>
      </w:r>
      <w:r w:rsidR="008C5861">
        <w:t>al</w:t>
      </w:r>
      <w:r w:rsidR="00425746">
        <w:t xml:space="preserve"> </w:t>
      </w:r>
      <w:r>
        <w:t>Setup</w:t>
      </w:r>
      <w:bookmarkEnd w:id="233"/>
    </w:p>
    <w:p w14:paraId="1CAACD16" w14:textId="23036BA6" w:rsidR="000C4853" w:rsidRDefault="000C4853" w:rsidP="000C4853">
      <w:r w:rsidRPr="000C4853">
        <w:t>In this</w:t>
      </w:r>
      <w:r w:rsidR="00F25C16">
        <w:t xml:space="preserve"> thesis</w:t>
      </w:r>
      <w:r w:rsidRPr="000C4853">
        <w:t xml:space="preserve"> work different software and IDEs </w:t>
      </w:r>
      <w:r w:rsidR="000B251D">
        <w:t xml:space="preserve">has been </w:t>
      </w:r>
      <w:r w:rsidRPr="000C4853">
        <w:t>used.</w:t>
      </w:r>
    </w:p>
    <w:p w14:paraId="299BF73B" w14:textId="6919C516" w:rsidR="00425746" w:rsidRDefault="00425746" w:rsidP="001D6BCB">
      <w:r w:rsidRPr="001D6BCB">
        <w:lastRenderedPageBreak/>
        <w:t xml:space="preserve">Anaconda: in an application used to install the </w:t>
      </w:r>
      <w:r w:rsidR="006E128E" w:rsidRPr="001D6BCB">
        <w:t>up-to-date</w:t>
      </w:r>
      <w:r w:rsidRPr="001D6BCB">
        <w:t xml:space="preserve"> version of python with its different module and IDEs, for implementing </w:t>
      </w:r>
      <w:r w:rsidR="00A33D77" w:rsidRPr="001D6BCB">
        <w:t xml:space="preserve">the </w:t>
      </w:r>
      <w:r w:rsidRPr="001D6BCB">
        <w:t>proposed solution an anaconda application version 1.9.7 with 64-bit support used</w:t>
      </w:r>
      <w:r>
        <w:t xml:space="preserve">. </w:t>
      </w:r>
    </w:p>
    <w:p w14:paraId="603ABBF7" w14:textId="420F3E9F" w:rsidR="00425746" w:rsidRDefault="00425746" w:rsidP="001D6BCB">
      <w:proofErr w:type="spellStart"/>
      <w:r w:rsidRPr="001D6BCB">
        <w:t>Jupyter</w:t>
      </w:r>
      <w:proofErr w:type="spellEnd"/>
      <w:r w:rsidRPr="001D6BCB">
        <w:t xml:space="preserve"> Notebook: is </w:t>
      </w:r>
      <w:r w:rsidR="003A1774" w:rsidRPr="001D6BCB">
        <w:t xml:space="preserve">the most popular and handy </w:t>
      </w:r>
      <w:r w:rsidRPr="001D6BCB">
        <w:t xml:space="preserve">IDE </w:t>
      </w:r>
      <w:r w:rsidR="003A1774" w:rsidRPr="001D6BCB">
        <w:t>among AI and deep learning researchers</w:t>
      </w:r>
      <w:r w:rsidRPr="001D6BCB">
        <w:t xml:space="preserve"> to </w:t>
      </w:r>
      <w:r w:rsidR="003A1774" w:rsidRPr="001D6BCB">
        <w:t>work with</w:t>
      </w:r>
      <w:r w:rsidRPr="001D6BCB">
        <w:t xml:space="preserve"> </w:t>
      </w:r>
      <w:r w:rsidR="00DF1D08" w:rsidRPr="001D6BCB">
        <w:t>python</w:t>
      </w:r>
      <w:r w:rsidR="003A1774" w:rsidRPr="001D6BCB">
        <w:t xml:space="preserve">. </w:t>
      </w:r>
      <w:r w:rsidRPr="001D6BCB">
        <w:t>T</w:t>
      </w:r>
      <w:r w:rsidR="003A1774" w:rsidRPr="001D6BCB">
        <w:t>his thesis work use</w:t>
      </w:r>
      <w:r w:rsidR="00A33D77" w:rsidRPr="001D6BCB">
        <w:t>s</w:t>
      </w:r>
      <w:r w:rsidRPr="001D6BCB">
        <w:t xml:space="preserve"> Jupiter note-book 6.0.0</w:t>
      </w:r>
      <w:r>
        <w:t>.</w:t>
      </w:r>
    </w:p>
    <w:p w14:paraId="1F4AAF9E" w14:textId="1CA89E46" w:rsidR="00CF4F66" w:rsidRDefault="00CF4F66" w:rsidP="009F426B">
      <w:pPr>
        <w:pStyle w:val="Heading2"/>
      </w:pPr>
      <w:bookmarkStart w:id="234" w:name="_Toc51534383"/>
      <w:r>
        <w:t>Cycle</w:t>
      </w:r>
      <w:r w:rsidR="00EA4CFC">
        <w:t xml:space="preserve"> </w:t>
      </w:r>
      <w:r>
        <w:t>GAN specification</w:t>
      </w:r>
      <w:bookmarkEnd w:id="234"/>
      <w:r>
        <w:t xml:space="preserve"> </w:t>
      </w:r>
    </w:p>
    <w:p w14:paraId="74BD0F2B" w14:textId="42E5B288" w:rsidR="00714A04" w:rsidRDefault="00714A04" w:rsidP="00CF4F66">
      <w:r w:rsidRPr="00714A04">
        <w:t>During the experiments, Cycle</w:t>
      </w:r>
      <w:r w:rsidR="00EA4CFC">
        <w:t xml:space="preserve"> </w:t>
      </w:r>
      <w:r w:rsidRPr="00714A04">
        <w:t xml:space="preserve">GAN implemented by TensorFlow </w:t>
      </w:r>
      <w:proofErr w:type="spellStart"/>
      <w:r w:rsidRPr="00714A04">
        <w:t>Keras</w:t>
      </w:r>
      <w:proofErr w:type="spellEnd"/>
      <w:r w:rsidR="005C67C8">
        <w:t xml:space="preserve"> has been used in this study</w:t>
      </w:r>
      <w:r w:rsidRPr="00714A04">
        <w:t>, a Cycle</w:t>
      </w:r>
      <w:r w:rsidR="00EA4CFC">
        <w:t xml:space="preserve"> </w:t>
      </w:r>
      <w:r w:rsidRPr="00714A04">
        <w:t xml:space="preserve">GAN </w:t>
      </w:r>
      <w:r w:rsidR="004C7F6D">
        <w:t>with</w:t>
      </w:r>
      <w:r w:rsidRPr="00714A04">
        <w:t xml:space="preserve"> on 9 residual blocks </w:t>
      </w:r>
      <w:r w:rsidRPr="00BE0ABD">
        <w:rPr>
          <w:b/>
          <w:bCs/>
        </w:rPr>
        <w:t>used in this study</w:t>
      </w:r>
      <w:r w:rsidR="003E1229">
        <w:rPr>
          <w:b/>
          <w:bCs/>
        </w:rPr>
        <w:t>.</w:t>
      </w:r>
    </w:p>
    <w:p w14:paraId="2658A912" w14:textId="00FEDDD5" w:rsidR="00CF4F66" w:rsidRPr="00A946F7" w:rsidRDefault="00CF4F66" w:rsidP="00CF4F66">
      <w:r>
        <w:t>Cycle</w:t>
      </w:r>
      <w:r w:rsidR="00EA4CFC">
        <w:t xml:space="preserve"> </w:t>
      </w:r>
      <w:r>
        <w:t xml:space="preserve">GAN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t>T</w:t>
      </w:r>
      <w:r>
        <w:t>he</w:t>
      </w:r>
      <w:r w:rsidR="00BE0ABD">
        <w:t xml:space="preserve"> </w:t>
      </w:r>
      <w:proofErr w:type="spellStart"/>
      <w:r w:rsidR="00BE0ABD">
        <w:t>LeakyReLU</w:t>
      </w:r>
      <w:proofErr w:type="spellEnd"/>
      <w:r w:rsidR="00BE0ABD">
        <w:t xml:space="preserve"> </w:t>
      </w:r>
      <w:r>
        <w:t>activation was on all layers except the last layers output layer in the same manner Instance normalization was used in every layer beside the last one</w:t>
      </w:r>
      <w:r w:rsidR="00734413">
        <w:rPr>
          <w:color w:val="FF0000"/>
        </w:rPr>
        <w:t>.</w:t>
      </w:r>
    </w:p>
    <w:p w14:paraId="325AE1DE" w14:textId="4C90E05D" w:rsidR="00CF4F66" w:rsidRDefault="00CF4F66" w:rsidP="00CF4F66">
      <w:r w:rsidRPr="00084822">
        <w:t xml:space="preserve">The discriminator had </w:t>
      </w:r>
      <w:r>
        <w:t>70 x 70 Patch</w:t>
      </w:r>
      <w:r w:rsidR="00EA4CFC">
        <w:t xml:space="preserve"> </w:t>
      </w:r>
      <w:r>
        <w:t xml:space="preserve">GAN. this network composed of 5 convolutional layers denotes a 4 × 4 Convolution-Instance Normalization with </w:t>
      </w:r>
      <w:proofErr w:type="spellStart"/>
      <w:r>
        <w:t>LeakyReLU</w:t>
      </w:r>
      <w:proofErr w:type="spellEnd"/>
      <w:r>
        <w:t xml:space="preserve"> layer and stride 2. After the last layer, apply a convolution to produce a 1-dimensional output. We do not use Batch Normalization for the ﬁrst layer. The slope of leaky in </w:t>
      </w:r>
      <w:proofErr w:type="spellStart"/>
      <w:r>
        <w:t>leakyReLU</w:t>
      </w:r>
      <w:proofErr w:type="spellEnd"/>
      <w:r>
        <w:t xml:space="preserve"> was 0.2.</w:t>
      </w:r>
    </w:p>
    <w:p w14:paraId="6397E2AE" w14:textId="6157F888"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Pr>
          <w:rFonts w:eastAsiaTheme="minorEastAsia"/>
        </w:rPr>
        <w:t xml:space="preserve"> </w:t>
      </w:r>
      <m:oMath>
        <m:r>
          <m:rPr>
            <m:nor/>
          </m:rPr>
          <w:rPr>
            <w:rFonts w:ascii="Cambria Math" w:eastAsiaTheme="minorEastAsia" w:hAnsi="Cambria Math"/>
          </w:rPr>
          <m:t>set to 0.5 and the learning set to 0.0002</m:t>
        </m:r>
      </m:oMath>
      <w:r w:rsidR="00507AF7">
        <w:t>.</w:t>
      </w:r>
      <w:r>
        <w:t xml:space="preserve"> </w:t>
      </w:r>
    </w:p>
    <w:p w14:paraId="0562184B" w14:textId="1EAAF539" w:rsidR="00CF4F66" w:rsidRDefault="00CF4F66" w:rsidP="00CF4F66">
      <w:r>
        <w:t xml:space="preserve">In the </w:t>
      </w:r>
      <w:proofErr w:type="spellStart"/>
      <w:r>
        <w:t>LeakyReLU</w:t>
      </w:r>
      <w:proofErr w:type="spellEnd"/>
      <w:r>
        <w:t xml:space="preserve"> activation, the gradient of the leak was set to 0.2. Lastly, the training process was balanced by making two training steps for the generator for each training step made for the discriminator. Most of the conﬁgurations were adopted from the Cycle</w:t>
      </w:r>
      <w:r w:rsidR="00EA4CFC">
        <w:t xml:space="preserve"> </w:t>
      </w:r>
      <w:r>
        <w:t>GAN paper found and from implementations of Cycle</w:t>
      </w:r>
      <w:r w:rsidR="00EA4CFC">
        <w:t xml:space="preserve"> </w:t>
      </w:r>
      <w:r>
        <w:t>GAN by its authors in GitHub.</w:t>
      </w:r>
    </w:p>
    <w:p w14:paraId="1FCB9AED" w14:textId="7F5545C2" w:rsidR="006819C2" w:rsidRDefault="006819C2" w:rsidP="009F426B">
      <w:pPr>
        <w:pStyle w:val="Heading2"/>
      </w:pPr>
      <w:bookmarkStart w:id="235" w:name="_Toc51534384"/>
      <w:r>
        <w:lastRenderedPageBreak/>
        <w:t>Implement cycle GAN</w:t>
      </w:r>
      <w:bookmarkEnd w:id="235"/>
    </w:p>
    <w:p w14:paraId="39C604E5" w14:textId="1F8E52F7" w:rsidR="00891B48" w:rsidRDefault="006819C2" w:rsidP="006819C2">
      <w:r>
        <w:t>A Cycle</w:t>
      </w:r>
      <w:r w:rsidR="00EA4CFC">
        <w:t xml:space="preserve"> </w:t>
      </w:r>
      <w:r>
        <w:t>GAN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507AF7">
        <w:t xml:space="preserve">an </w:t>
      </w:r>
      <w:r w:rsidR="00B74425">
        <w:t>additional</w:t>
      </w:r>
      <w:r>
        <w:t xml:space="preserve"> two </w:t>
      </w:r>
      <w:r w:rsidR="00B21987">
        <w:t>architectural</w:t>
      </w:r>
      <w:r w:rsidR="00B74425">
        <w:t xml:space="preserve"> </w:t>
      </w:r>
      <w:r>
        <w:t>models, Discriminator A, and Discriminator B</w:t>
      </w:r>
      <w:r w:rsidR="00891B48">
        <w:t>.</w:t>
      </w:r>
    </w:p>
    <w:p w14:paraId="23043EE4" w14:textId="6F562576" w:rsidR="006819C2" w:rsidRDefault="006819C2" w:rsidP="006819C2">
      <w:r>
        <w:t>The generator network is an encoder</w:t>
      </w:r>
      <w:r w:rsidR="00FD69D2">
        <w:t>-decoder</w:t>
      </w:r>
      <w:r>
        <w:t xml:space="preserve"> </w:t>
      </w:r>
      <w:r w:rsidR="00B74425">
        <w:t>category</w:t>
      </w:r>
      <w:r>
        <w:t xml:space="preserve"> network. It takes an image as an input and outputs another image. </w:t>
      </w:r>
      <w:r w:rsidR="00E23FAC">
        <w:t xml:space="preserve">Based on our base work I define two </w:t>
      </w:r>
      <w:r w:rsidR="00B8527F">
        <w:t>g</w:t>
      </w:r>
      <w:r w:rsidR="00E23FAC">
        <w:t>enerat</w:t>
      </w:r>
      <w:r w:rsidR="00150BC2">
        <w:t>or</w:t>
      </w:r>
      <w:r w:rsidR="00E23FAC">
        <w:t xml:space="preserve"> networks</w:t>
      </w:r>
    </w:p>
    <w:p w14:paraId="5C5055B7" w14:textId="3DA2C7ED"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G_A2B = </w:t>
      </w:r>
      <w:proofErr w:type="spellStart"/>
      <w:r w:rsidRPr="00066573">
        <w:rPr>
          <w:rFonts w:ascii="Courier New" w:hAnsi="Courier New" w:cs="Courier New"/>
          <w:color w:val="000000"/>
          <w:sz w:val="20"/>
          <w:szCs w:val="20"/>
        </w:rPr>
        <w:t>module.ResnetGener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G_B2A = </w:t>
      </w:r>
      <w:proofErr w:type="spellStart"/>
      <w:r w:rsidRPr="00066573">
        <w:rPr>
          <w:rFonts w:ascii="Courier New" w:hAnsi="Courier New" w:cs="Courier New"/>
          <w:color w:val="000000"/>
          <w:sz w:val="20"/>
          <w:szCs w:val="20"/>
        </w:rPr>
        <w:t>module.ResnetGener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7D49D457" w14:textId="5A9E2FCF" w:rsidR="007C48E3" w:rsidRDefault="00370748" w:rsidP="00476768">
      <w:r>
        <w:t xml:space="preserve">The discriminator network is </w:t>
      </w:r>
      <w:r w:rsidR="001A7C2F">
        <w:t>equivalent</w:t>
      </w:r>
      <w:r>
        <w:t xml:space="preserve"> to the architecture of the discriminator in a Patch</w:t>
      </w:r>
      <w:r w:rsidR="00EA4CFC">
        <w:t xml:space="preserve"> </w:t>
      </w:r>
      <w:r>
        <w:t>GAN network</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28513E87" w14:textId="28DC923C"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D_A = </w:t>
      </w:r>
      <w:proofErr w:type="spellStart"/>
      <w:r w:rsidRPr="00066573">
        <w:rPr>
          <w:rFonts w:ascii="Courier New" w:hAnsi="Courier New" w:cs="Courier New"/>
          <w:color w:val="000000"/>
          <w:sz w:val="20"/>
          <w:szCs w:val="20"/>
        </w:rPr>
        <w:t>module.ConvDiscrimin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D_B = </w:t>
      </w:r>
      <w:proofErr w:type="spellStart"/>
      <w:r w:rsidRPr="00066573">
        <w:rPr>
          <w:rFonts w:ascii="Courier New" w:hAnsi="Courier New" w:cs="Courier New"/>
          <w:color w:val="000000"/>
          <w:sz w:val="20"/>
          <w:szCs w:val="20"/>
        </w:rPr>
        <w:t>module.ConvDiscrimin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2F6CE466" w14:textId="5CDC24C1"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2C106C">
        <w:t>.</w:t>
      </w:r>
    </w:p>
    <w:p w14:paraId="259D126B" w14:textId="5C9E8465" w:rsidR="00D027E5" w:rsidRPr="00066573" w:rsidRDefault="00066573" w:rsidP="00066573">
      <w:pPr>
        <w:shd w:val="clear" w:color="auto" w:fill="F8F8FF"/>
        <w:jc w:val="left"/>
        <w:rPr>
          <w:sz w:val="20"/>
          <w:szCs w:val="20"/>
        </w:rPr>
      </w:pPr>
      <w:proofErr w:type="spellStart"/>
      <w:r w:rsidRPr="00066573">
        <w:rPr>
          <w:rFonts w:ascii="Courier New" w:hAnsi="Courier New" w:cs="Courier New"/>
          <w:color w:val="000000"/>
          <w:sz w:val="20"/>
          <w:szCs w:val="20"/>
        </w:rPr>
        <w:t>self.combined</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keras.Model</w:t>
      </w:r>
      <w:proofErr w:type="spellEnd"/>
      <w:r w:rsidRPr="00066573">
        <w:rPr>
          <w:rFonts w:ascii="Courier New" w:hAnsi="Courier New" w:cs="Courier New"/>
          <w:color w:val="000000"/>
          <w:sz w:val="20"/>
          <w:szCs w:val="20"/>
        </w:rPr>
        <w:t>(inputs=[</w:t>
      </w:r>
      <w:proofErr w:type="spellStart"/>
      <w:r w:rsidRPr="00066573">
        <w:rPr>
          <w:rFonts w:ascii="Courier New" w:hAnsi="Courier New" w:cs="Courier New"/>
          <w:color w:val="000000"/>
          <w:sz w:val="20"/>
          <w:szCs w:val="20"/>
        </w:rPr>
        <w:t>img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tab/>
        <w:t>outputs=[</w:t>
      </w:r>
      <w:proofErr w:type="spellStart"/>
      <w:r w:rsidRPr="00066573">
        <w:rPr>
          <w:rFonts w:ascii="Courier New" w:hAnsi="Courier New" w:cs="Courier New"/>
          <w:color w:val="000000"/>
          <w:sz w:val="20"/>
          <w:szCs w:val="20"/>
        </w:rPr>
        <w:t>valid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valid_B,reconstr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reconstr_B,img_A_i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_id,img_A_i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_id</w:t>
      </w:r>
      <w:proofErr w:type="spellEnd"/>
      <w:r w:rsidRPr="00066573">
        <w:rPr>
          <w:rFonts w:ascii="Courier New" w:hAnsi="Courier New" w:cs="Courier New"/>
          <w:color w:val="000000"/>
          <w:sz w:val="20"/>
          <w:szCs w:val="20"/>
        </w:rPr>
        <w:t>])</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795BC72"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define loss function</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d_loss_fn</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g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gan.get_adversarial_losses_fn</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adversarial_loss_mode</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cycle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losses.MeanAbsoluteError</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losses.MeanAbsoluteError</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G_loss</w:t>
      </w:r>
      <w:proofErr w:type="spellEnd"/>
      <w:r w:rsidRPr="00066573">
        <w:rPr>
          <w:rFonts w:ascii="Courier New" w:hAnsi="Courier New" w:cs="Courier New"/>
          <w:color w:val="000000"/>
          <w:sz w:val="20"/>
          <w:szCs w:val="20"/>
        </w:rPr>
        <w:t xml:space="preserve"> = (A2B_g_loss + B2A_g_loss) + (A2B2A_cycle_loss + B2A2B_cycle_loss) * </w:t>
      </w:r>
      <w:proofErr w:type="spellStart"/>
      <w:r w:rsidRPr="00066573">
        <w:rPr>
          <w:rFonts w:ascii="Courier New" w:hAnsi="Courier New" w:cs="Courier New"/>
          <w:color w:val="000000"/>
          <w:sz w:val="20"/>
          <w:szCs w:val="20"/>
        </w:rPr>
        <w:t>cycle_loss_weight</w:t>
      </w:r>
      <w:proofErr w:type="spellEnd"/>
      <w:r w:rsidRPr="00066573">
        <w:rPr>
          <w:rFonts w:ascii="Courier New" w:hAnsi="Courier New" w:cs="Courier New"/>
          <w:color w:val="000000"/>
          <w:sz w:val="20"/>
          <w:szCs w:val="20"/>
        </w:rPr>
        <w:t xml:space="preserve"> + (A2A_id_loss + B2B_id_loss) * </w:t>
      </w:r>
      <w:proofErr w:type="spellStart"/>
      <w:r w:rsidRPr="00066573">
        <w:rPr>
          <w:rFonts w:ascii="Courier New" w:hAnsi="Courier New" w:cs="Courier New"/>
          <w:color w:val="000000"/>
          <w:sz w:val="20"/>
          <w:szCs w:val="20"/>
        </w:rPr>
        <w:t>identity_loss_weight</w:t>
      </w:r>
      <w:proofErr w:type="spellEnd"/>
    </w:p>
    <w:p w14:paraId="018438DA" w14:textId="0BB94120" w:rsidR="000B2220" w:rsidRDefault="000B2220" w:rsidP="009F426B">
      <w:pPr>
        <w:pStyle w:val="Heading2"/>
      </w:pPr>
      <w:bookmarkStart w:id="236" w:name="_Toc51534385"/>
      <w:r>
        <w:lastRenderedPageBreak/>
        <w:t xml:space="preserve">Temporal Predictor Network </w:t>
      </w:r>
      <w:r w:rsidR="0032745C">
        <w:t>I</w:t>
      </w:r>
      <w:r>
        <w:t>mplementation</w:t>
      </w:r>
      <w:bookmarkEnd w:id="236"/>
      <w:r>
        <w:t xml:space="preserve"> </w:t>
      </w:r>
    </w:p>
    <w:p w14:paraId="5D041E33" w14:textId="3F3AD1B9" w:rsidR="00D319E1" w:rsidRDefault="00D02310" w:rsidP="00D319E1">
      <w:r>
        <w:t>This thesis work use</w:t>
      </w:r>
      <w:r w:rsidR="004F2773">
        <w:t>s</w:t>
      </w:r>
      <w:r>
        <w:t xml:space="preserve"> Recycle-GAN temporal predictor network Px and </w:t>
      </w:r>
      <w:proofErr w:type="spellStart"/>
      <w:r>
        <w:t>Py</w:t>
      </w:r>
      <w:proofErr w:type="spellEnd"/>
      <w:r w:rsidR="004F2773">
        <w:t>,</w:t>
      </w:r>
      <w:r w:rsidR="003B4FF1">
        <w:t xml:space="preserve"> </w:t>
      </w:r>
      <w:r w:rsidR="004F2773">
        <w:t>w</w:t>
      </w:r>
      <w:r w:rsidR="00380BD7">
        <w:t xml:space="preserve">hich </w:t>
      </w:r>
      <w:r w:rsidR="00F60B7A">
        <w:t>identical to</w:t>
      </w:r>
      <w:r w:rsidR="00380BD7">
        <w:t xml:space="preserve"> </w:t>
      </w:r>
      <w:r w:rsidR="003B3CEB">
        <w:t xml:space="preserve">the </w:t>
      </w:r>
      <w:r w:rsidR="00380BD7">
        <w:t>pix2pix generator network but the input layer has been modified to rec</w:t>
      </w:r>
      <w:r w:rsidR="004F2773">
        <w:t>e</w:t>
      </w:r>
      <w:r w:rsidR="00380BD7">
        <w:t xml:space="preserve">ive two </w:t>
      </w:r>
      <w:r w:rsidR="00DD34FA" w:rsidRPr="00DD34FA">
        <w:t>su</w:t>
      </w:r>
      <w:r w:rsidR="004F2773">
        <w:t>c</w:t>
      </w:r>
      <w:r w:rsidR="00DD34FA" w:rsidRPr="00DD34FA">
        <w:t xml:space="preserve">cessive </w:t>
      </w:r>
      <w:r w:rsidR="00DD34FA">
        <w:t xml:space="preserve">previous </w:t>
      </w:r>
      <w:r w:rsidR="00380BD7">
        <w:t>images.</w:t>
      </w:r>
    </w:p>
    <w:p w14:paraId="55DD8515"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inputs1 = </w:t>
      </w:r>
      <w:proofErr w:type="spellStart"/>
      <w:r w:rsidRPr="00066573">
        <w:rPr>
          <w:rFonts w:ascii="Courier New" w:hAnsi="Courier New" w:cs="Courier New"/>
          <w:color w:val="000000"/>
          <w:sz w:val="20"/>
          <w:szCs w:val="20"/>
        </w:rPr>
        <w:t>tf.keras.layers.Input</w:t>
      </w:r>
      <w:proofErr w:type="spellEnd"/>
      <w:r w:rsidRPr="00066573">
        <w:rPr>
          <w:rFonts w:ascii="Courier New" w:hAnsi="Courier New" w:cs="Courier New"/>
          <w:color w:val="000000"/>
          <w:sz w:val="20"/>
          <w:szCs w:val="20"/>
        </w:rPr>
        <w: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inputs2 = </w:t>
      </w:r>
      <w:proofErr w:type="spellStart"/>
      <w:r w:rsidRPr="00066573">
        <w:rPr>
          <w:rFonts w:ascii="Courier New" w:hAnsi="Courier New" w:cs="Courier New"/>
          <w:color w:val="000000"/>
          <w:sz w:val="20"/>
          <w:szCs w:val="20"/>
        </w:rPr>
        <w:t>tf.keras.layers.Input</w:t>
      </w:r>
      <w:proofErr w:type="spellEnd"/>
      <w:r w:rsidRPr="00066573">
        <w:rPr>
          <w:rFonts w:ascii="Courier New" w:hAnsi="Courier New" w:cs="Courier New"/>
          <w:color w:val="000000"/>
          <w:sz w:val="20"/>
          <w:szCs w:val="20"/>
        </w:rPr>
        <w: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bs, 256, 256, channels*2)</w:t>
      </w:r>
      <w:r w:rsidRPr="00066573">
        <w:rPr>
          <w:rFonts w:ascii="Courier New" w:hAnsi="Courier New" w:cs="Courier New"/>
          <w:color w:val="000000"/>
          <w:sz w:val="20"/>
          <w:szCs w:val="20"/>
        </w:rPr>
        <w:br/>
        <w:t xml:space="preserve">inputs = </w:t>
      </w:r>
      <w:proofErr w:type="spellStart"/>
      <w:r w:rsidRPr="00066573">
        <w:rPr>
          <w:rFonts w:ascii="Courier New" w:hAnsi="Courier New" w:cs="Courier New"/>
          <w:color w:val="000000"/>
          <w:sz w:val="20"/>
          <w:szCs w:val="20"/>
        </w:rPr>
        <w:t>tf.keras.layers.concatenate</w:t>
      </w:r>
      <w:proofErr w:type="spellEnd"/>
      <w:r w:rsidRPr="00066573">
        <w:rPr>
          <w:rFonts w:ascii="Courier New" w:hAnsi="Courier New" w:cs="Courier New"/>
          <w:color w:val="000000"/>
          <w:sz w:val="20"/>
          <w:szCs w:val="20"/>
        </w:rPr>
        <w:t>([inputs1, inputs2])</w:t>
      </w:r>
    </w:p>
    <w:p w14:paraId="4B787AE4" w14:textId="72633EF6" w:rsidR="003B3CEB" w:rsidRDefault="003B3CEB" w:rsidP="003B3CEB">
      <w:r w:rsidRPr="003B3CEB">
        <w:t xml:space="preserve">The </w:t>
      </w:r>
      <w:r>
        <w:t>temporal</w:t>
      </w:r>
      <w:r w:rsidRPr="003B3CEB">
        <w:t xml:space="preserve"> predictor network predicts the next frame based on two previous frames taken as input.</w:t>
      </w:r>
    </w:p>
    <w:p w14:paraId="5109C1AB"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input temporal predictor network</w:t>
      </w:r>
      <w:r w:rsidRPr="00066573">
        <w:rPr>
          <w:rFonts w:ascii="Courier New" w:hAnsi="Courier New" w:cs="Courier New"/>
          <w:color w:val="000000"/>
          <w:sz w:val="20"/>
          <w:szCs w:val="20"/>
        </w:rPr>
        <w:br/>
      </w:r>
      <w:r w:rsidRPr="00066573">
        <w:rPr>
          <w:rFonts w:ascii="Courier New" w:hAnsi="Courier New" w:cs="Courier New"/>
          <w:color w:val="954121"/>
          <w:sz w:val="20"/>
          <w:szCs w:val="20"/>
        </w:rPr>
        <w:t>from</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temporal_predictor</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Generator </w:t>
      </w:r>
      <w:r w:rsidRPr="00066573">
        <w:rPr>
          <w:rFonts w:ascii="Courier New" w:hAnsi="Courier New" w:cs="Courier New"/>
          <w:color w:val="000000"/>
          <w:sz w:val="20"/>
          <w:szCs w:val="20"/>
        </w:rPr>
        <w:br/>
        <w:t>Px = Generator(inputs)</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Py</w:t>
      </w:r>
      <w:proofErr w:type="spellEnd"/>
      <w:r w:rsidRPr="00066573">
        <w:rPr>
          <w:rFonts w:ascii="Courier New" w:hAnsi="Courier New" w:cs="Courier New"/>
          <w:color w:val="000000"/>
          <w:sz w:val="20"/>
          <w:szCs w:val="20"/>
        </w:rPr>
        <w:t xml:space="preserve"> = Generator(inputs)</w:t>
      </w:r>
    </w:p>
    <w:p w14:paraId="4502BCC8" w14:textId="764811F6" w:rsidR="00226A04" w:rsidRDefault="00226A04" w:rsidP="00226A04">
      <w:r>
        <w:t xml:space="preserve">Similar to every neural network </w:t>
      </w:r>
      <w:r w:rsidR="0065249A">
        <w:t xml:space="preserve">temporal predictor network is similar and </w:t>
      </w:r>
      <w:r>
        <w:t>has been defined explicitly.</w:t>
      </w:r>
      <w:r w:rsidR="0065249A">
        <w:t xml:space="preserve"> </w:t>
      </w:r>
    </w:p>
    <w:p w14:paraId="0B4F5E56" w14:textId="619A2ED3" w:rsidR="0065249A" w:rsidRPr="00066573" w:rsidRDefault="00066573" w:rsidP="00066573">
      <w:pPr>
        <w:shd w:val="clear" w:color="auto" w:fill="F8F8FF"/>
        <w:jc w:val="left"/>
        <w:rPr>
          <w:sz w:val="20"/>
          <w:szCs w:val="20"/>
        </w:rPr>
      </w:pPr>
      <w:proofErr w:type="spellStart"/>
      <w:r w:rsidRPr="00066573">
        <w:rPr>
          <w:rFonts w:ascii="Courier New" w:hAnsi="Courier New" w:cs="Courier New"/>
          <w:color w:val="000000"/>
          <w:sz w:val="20"/>
          <w:szCs w:val="20"/>
        </w:rPr>
        <w:t>P_optimizer</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keras.optimizers.Adam</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learning_rate</w:t>
      </w:r>
      <w:proofErr w:type="spellEnd"/>
      <w:r w:rsidRPr="00066573">
        <w:rPr>
          <w:rFonts w:ascii="Courier New" w:hAnsi="Courier New" w:cs="Courier New"/>
          <w:color w:val="000000"/>
          <w:sz w:val="20"/>
          <w:szCs w:val="20"/>
        </w:rPr>
        <w:t xml:space="preserve"> = </w:t>
      </w:r>
      <w:r w:rsidRPr="00066573">
        <w:rPr>
          <w:rFonts w:ascii="Courier New" w:hAnsi="Courier New" w:cs="Courier New"/>
          <w:color w:val="40A070"/>
          <w:sz w:val="20"/>
          <w:szCs w:val="20"/>
        </w:rPr>
        <w:t>2e-4</w:t>
      </w:r>
      <w:r w:rsidRPr="00066573">
        <w:rPr>
          <w:rFonts w:ascii="Courier New" w:hAnsi="Courier New" w:cs="Courier New"/>
          <w:color w:val="000000"/>
          <w:sz w:val="20"/>
          <w:szCs w:val="20"/>
        </w:rPr>
        <w:t xml:space="preserve">, beta_1 = </w:t>
      </w:r>
      <w:r w:rsidRPr="00066573">
        <w:rPr>
          <w:rFonts w:ascii="Courier New" w:hAnsi="Courier New" w:cs="Courier New"/>
          <w:color w:val="40A070"/>
          <w:sz w:val="20"/>
          <w:szCs w:val="20"/>
        </w:rPr>
        <w:t>0.5</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A_1, A_2, B_1 and B_2 are previous two frames in Domain A and Domain B</w:t>
      </w:r>
      <w:r w:rsidRPr="00066573">
        <w:rPr>
          <w:rFonts w:ascii="Courier New" w:hAnsi="Courier New" w:cs="Courier New"/>
          <w:color w:val="000000"/>
          <w:sz w:val="20"/>
          <w:szCs w:val="20"/>
        </w:rPr>
        <w:br/>
      </w:r>
      <w:r w:rsidRPr="00066573">
        <w:rPr>
          <w:rFonts w:ascii="Courier New" w:hAnsi="Courier New" w:cs="Courier New"/>
          <w:b/>
          <w:color w:val="999999"/>
          <w:sz w:val="20"/>
          <w:szCs w:val="20"/>
        </w:rPr>
        <w:t>@tf.function</w:t>
      </w:r>
      <w:r w:rsidRPr="00066573">
        <w:rPr>
          <w:rFonts w:ascii="Courier New" w:hAnsi="Courier New" w:cs="Courier New"/>
          <w:color w:val="000000"/>
          <w:sz w:val="20"/>
          <w:szCs w:val="20"/>
        </w:rPr>
        <w:br/>
      </w: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proofErr w:type="spellStart"/>
      <w:r w:rsidRPr="00066573">
        <w:rPr>
          <w:rFonts w:ascii="Courier New" w:hAnsi="Courier New" w:cs="Courier New"/>
          <w:b/>
          <w:color w:val="445588"/>
          <w:sz w:val="20"/>
          <w:szCs w:val="20"/>
        </w:rPr>
        <w:t>train_P</w:t>
      </w:r>
      <w:proofErr w:type="spellEnd"/>
      <w:r w:rsidRPr="00066573">
        <w:rPr>
          <w:rFonts w:ascii="Courier New" w:hAnsi="Courier New" w:cs="Courier New"/>
          <w:color w:val="0000FF"/>
          <w:sz w:val="20"/>
          <w:szCs w:val="20"/>
        </w:rPr>
        <w:t>(A, A_1, A_2, B, B_1, B_2)</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with</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tf.GradientTap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t</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 xml:space="preserve"> = Px([A_1, A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w:t>
      </w:r>
      <w:proofErr w:type="spellEnd"/>
      <w:r w:rsidRPr="00066573">
        <w:rPr>
          <w:rFonts w:ascii="Courier New" w:hAnsi="Courier New" w:cs="Courier New"/>
          <w:color w:val="000000"/>
          <w:sz w:val="20"/>
          <w:szCs w:val="20"/>
        </w:rPr>
        <w:t xml:space="preserve">([B_1, B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color w:val="000000"/>
          <w:sz w:val="20"/>
          <w:szCs w:val="20"/>
        </w:rPr>
        <w:br/>
        <w:t xml:space="preserve">        xl1_loss = </w:t>
      </w:r>
      <w:proofErr w:type="spellStart"/>
      <w:r w:rsidRPr="00066573">
        <w:rPr>
          <w:rFonts w:ascii="Courier New" w:hAnsi="Courier New" w:cs="Courier New"/>
          <w:color w:val="000000"/>
          <w:sz w:val="20"/>
          <w:szCs w:val="20"/>
        </w:rPr>
        <w:t>P_loss_fn</w:t>
      </w:r>
      <w:proofErr w:type="spellEnd"/>
      <w:r w:rsidRPr="00066573">
        <w:rPr>
          <w:rFonts w:ascii="Courier New" w:hAnsi="Courier New" w:cs="Courier New"/>
          <w:color w:val="000000"/>
          <w:sz w:val="20"/>
          <w:szCs w:val="20"/>
        </w:rPr>
        <w:t xml:space="preserve">(A,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 xl1_loss * LAMBDA</w:t>
      </w:r>
      <w:r w:rsidRPr="00066573">
        <w:rPr>
          <w:rFonts w:ascii="Courier New" w:hAnsi="Courier New" w:cs="Courier New"/>
          <w:color w:val="000000"/>
          <w:sz w:val="20"/>
          <w:szCs w:val="20"/>
        </w:rPr>
        <w:br/>
        <w:t xml:space="preserve">        yl1_loss = </w:t>
      </w:r>
      <w:proofErr w:type="spellStart"/>
      <w:r w:rsidRPr="00066573">
        <w:rPr>
          <w:rFonts w:ascii="Courier New" w:hAnsi="Courier New" w:cs="Courier New"/>
          <w:color w:val="000000"/>
          <w:sz w:val="20"/>
          <w:szCs w:val="20"/>
        </w:rPr>
        <w:t>P_loss_fn</w:t>
      </w:r>
      <w:proofErr w:type="spellEnd"/>
      <w:r w:rsidRPr="00066573">
        <w:rPr>
          <w:rFonts w:ascii="Courier New" w:hAnsi="Courier New" w:cs="Courier New"/>
          <w:color w:val="000000"/>
          <w:sz w:val="20"/>
          <w:szCs w:val="20"/>
        </w:rPr>
        <w:t xml:space="preserve">(B,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 xml:space="preserve"> = yl1_loss * LAMBDA</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los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args.cycle_loss_weight</w:t>
      </w:r>
      <w:proofErr w:type="spellEnd"/>
      <w:r w:rsidRPr="00066573">
        <w:rPr>
          <w:rFonts w:ascii="Courier New" w:hAnsi="Courier New" w:cs="Courier New"/>
          <w:color w:val="000000"/>
          <w:sz w:val="20"/>
          <w:szCs w:val="20"/>
        </w:rPr>
        <w:br/>
      </w:r>
      <w:r w:rsidRPr="00066573">
        <w:rPr>
          <w:rFonts w:ascii="Courier New" w:hAnsi="Courier New" w:cs="Courier New"/>
          <w:i/>
          <w:color w:val="408080"/>
          <w:sz w:val="20"/>
          <w:szCs w:val="20"/>
        </w:rPr>
        <w:t>#update gradient weigh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grad</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t.gradient</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P_los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trainable_variable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y.trainable_variables</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optimizer.apply_gradients</w:t>
      </w:r>
      <w:proofErr w:type="spellEnd"/>
      <w:r w:rsidRPr="00066573">
        <w:rPr>
          <w:rFonts w:ascii="Courier New" w:hAnsi="Courier New" w:cs="Courier New"/>
          <w:color w:val="000000"/>
          <w:sz w:val="20"/>
          <w:szCs w:val="20"/>
        </w:rPr>
        <w:t>(zip(</w:t>
      </w:r>
      <w:proofErr w:type="spellStart"/>
      <w:r w:rsidRPr="00066573">
        <w:rPr>
          <w:rFonts w:ascii="Courier New" w:hAnsi="Courier New" w:cs="Courier New"/>
          <w:color w:val="000000"/>
          <w:sz w:val="20"/>
          <w:szCs w:val="20"/>
        </w:rPr>
        <w:t>P_gra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trainable_variable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trainable_variables</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 {</w:t>
      </w:r>
      <w:r w:rsidRPr="00066573">
        <w:rPr>
          <w:rFonts w:ascii="Courier New" w:hAnsi="Courier New" w:cs="Courier New"/>
          <w:color w:val="219161"/>
          <w:sz w:val="20"/>
          <w:szCs w:val="20"/>
        </w:rPr>
        <w:t>'</w:t>
      </w:r>
      <w:proofErr w:type="spellStart"/>
      <w:r w:rsidRPr="00066573">
        <w:rPr>
          <w:rFonts w:ascii="Courier New" w:hAnsi="Courier New" w:cs="Courier New"/>
          <w:color w:val="219161"/>
          <w:sz w:val="20"/>
          <w:szCs w:val="20"/>
        </w:rPr>
        <w:t>Px_loss</w:t>
      </w:r>
      <w:proofErr w:type="spellEnd"/>
      <w:r w:rsidRPr="00066573">
        <w:rPr>
          <w:rFonts w:ascii="Courier New" w:hAnsi="Courier New" w:cs="Courier New"/>
          <w:color w:val="219161"/>
          <w:sz w:val="20"/>
          <w:szCs w:val="20"/>
        </w:rPr>
        <w: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219161"/>
          <w:sz w:val="20"/>
          <w:szCs w:val="20"/>
        </w:rPr>
        <w:t>'</w:t>
      </w:r>
      <w:proofErr w:type="spellStart"/>
      <w:r w:rsidRPr="00066573">
        <w:rPr>
          <w:rFonts w:ascii="Courier New" w:hAnsi="Courier New" w:cs="Courier New"/>
          <w:color w:val="219161"/>
          <w:sz w:val="20"/>
          <w:szCs w:val="20"/>
        </w:rPr>
        <w:t>Py_loss</w:t>
      </w:r>
      <w:proofErr w:type="spellEnd"/>
      <w:r w:rsidRPr="00066573">
        <w:rPr>
          <w:rFonts w:ascii="Courier New" w:hAnsi="Courier New" w:cs="Courier New"/>
          <w:color w:val="219161"/>
          <w:sz w:val="20"/>
          <w:szCs w:val="20"/>
        </w:rPr>
        <w: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w:t>
      </w:r>
    </w:p>
    <w:p w14:paraId="21B5798F" w14:textId="112B0636" w:rsidR="00475372" w:rsidRDefault="00475372" w:rsidP="009F426B">
      <w:pPr>
        <w:pStyle w:val="Heading2"/>
      </w:pPr>
      <w:bookmarkStart w:id="237" w:name="_Toc51534386"/>
      <w:r>
        <w:lastRenderedPageBreak/>
        <w:t xml:space="preserve">Feature </w:t>
      </w:r>
      <w:r w:rsidR="002B0F05">
        <w:t>Preserving Loss Implementation</w:t>
      </w:r>
      <w:bookmarkEnd w:id="237"/>
      <w:r w:rsidR="002B0F05">
        <w:t xml:space="preserve"> </w:t>
      </w:r>
    </w:p>
    <w:p w14:paraId="5C1D03AA" w14:textId="77777777" w:rsidR="00475372" w:rsidRDefault="00475372" w:rsidP="00475372">
      <w:r>
        <w:t xml:space="preserve">As discussed in the previous sections feature preserving loss aims to minimize contain information deference between fake and translated images. </w:t>
      </w:r>
    </w:p>
    <w:p w14:paraId="602281E6" w14:textId="0DCA7AF5"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efficientnet.tfkeras</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eff </w:t>
      </w:r>
      <w:r w:rsidRPr="00066573">
        <w:rPr>
          <w:rFonts w:ascii="Courier New" w:hAnsi="Courier New" w:cs="Courier New"/>
          <w:i/>
          <w:color w:val="408080"/>
          <w:sz w:val="20"/>
          <w:szCs w:val="20"/>
        </w:rPr>
        <w:t>#import pretrained EfficientNet-B7</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xml:space="preserve">#remove the last four layers </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base_model</w:t>
      </w:r>
      <w:proofErr w:type="spellEnd"/>
      <w:r w:rsidRPr="00066573">
        <w:rPr>
          <w:rFonts w:ascii="Courier New" w:hAnsi="Courier New" w:cs="Courier New"/>
          <w:color w:val="000000"/>
          <w:sz w:val="20"/>
          <w:szCs w:val="20"/>
        </w:rPr>
        <w:t xml:space="preserve"> = eff.EfficientNetB7(</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clude_top</w:t>
      </w:r>
      <w:proofErr w:type="spellEnd"/>
      <w:r w:rsidRPr="00066573">
        <w:rPr>
          <w:rFonts w:ascii="Courier New" w:hAnsi="Courier New" w:cs="Courier New"/>
          <w:color w:val="000000"/>
          <w:sz w:val="20"/>
          <w:szCs w:val="20"/>
        </w:rPr>
        <w:t>=</w:t>
      </w:r>
      <w:r w:rsidRPr="00066573">
        <w:rPr>
          <w:rFonts w:ascii="Courier New" w:hAnsi="Courier New" w:cs="Courier New"/>
          <w:color w:val="954121"/>
          <w:sz w:val="20"/>
          <w:szCs w:val="20"/>
        </w:rPr>
        <w:t>Fals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x = </w:t>
      </w:r>
      <w:proofErr w:type="spellStart"/>
      <w:r w:rsidRPr="00066573">
        <w:rPr>
          <w:rFonts w:ascii="Courier New" w:hAnsi="Courier New" w:cs="Courier New"/>
          <w:color w:val="000000"/>
          <w:sz w:val="20"/>
          <w:szCs w:val="20"/>
        </w:rPr>
        <w:t>base_model.layers</w:t>
      </w:r>
      <w:proofErr w:type="spellEnd"/>
      <w:r w:rsidRPr="00066573">
        <w:rPr>
          <w:rFonts w:ascii="Courier New" w:hAnsi="Courier New" w:cs="Courier New"/>
          <w:color w:val="000000"/>
          <w:sz w:val="20"/>
          <w:szCs w:val="20"/>
        </w:rPr>
        <w:t>[</w:t>
      </w:r>
      <w:r w:rsidRPr="00066573">
        <w:rPr>
          <w:rFonts w:ascii="Courier New" w:hAnsi="Courier New" w:cs="Courier New"/>
          <w:color w:val="40A070"/>
          <w:sz w:val="20"/>
          <w:szCs w:val="20"/>
        </w:rPr>
        <w:t>-4</w:t>
      </w:r>
      <w:r w:rsidRPr="00066573">
        <w:rPr>
          <w:rFonts w:ascii="Courier New" w:hAnsi="Courier New" w:cs="Courier New"/>
          <w:color w:val="000000"/>
          <w:sz w:val="20"/>
          <w:szCs w:val="20"/>
        </w:rPr>
        <w:t>].outpu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keras.Model</w:t>
      </w:r>
      <w:proofErr w:type="spellEnd"/>
      <w:r w:rsidRPr="00066573">
        <w:rPr>
          <w:rFonts w:ascii="Courier New" w:hAnsi="Courier New" w:cs="Courier New"/>
          <w:color w:val="000000"/>
          <w:sz w:val="20"/>
          <w:szCs w:val="20"/>
        </w:rPr>
        <w:t xml:space="preserve">(inputs = </w:t>
      </w:r>
      <w:proofErr w:type="spellStart"/>
      <w:r w:rsidRPr="00066573">
        <w:rPr>
          <w:rFonts w:ascii="Courier New" w:hAnsi="Courier New" w:cs="Courier New"/>
          <w:color w:val="000000"/>
          <w:sz w:val="20"/>
          <w:szCs w:val="20"/>
        </w:rPr>
        <w:t>base_model.input</w:t>
      </w:r>
      <w:proofErr w:type="spellEnd"/>
      <w:r w:rsidRPr="00066573">
        <w:rPr>
          <w:rFonts w:ascii="Courier New" w:hAnsi="Courier New" w:cs="Courier New"/>
          <w:color w:val="000000"/>
          <w:sz w:val="20"/>
          <w:szCs w:val="20"/>
        </w:rPr>
        <w:t>, outputs=x)</w:t>
      </w:r>
    </w:p>
    <w:p w14:paraId="26DE3909" w14:textId="74B9D4CC" w:rsidR="00475372" w:rsidRPr="00614014" w:rsidRDefault="00475372" w:rsidP="00475372">
      <w:r w:rsidRPr="005801EA">
        <w:t xml:space="preserve">Using </w:t>
      </w:r>
      <w:r w:rsidR="00186A86" w:rsidRPr="00186A86">
        <w:t>pretrained</w:t>
      </w:r>
      <w:r w:rsidR="00186A86">
        <w:rPr>
          <w:rStyle w:val="Emphasis"/>
          <w:rFonts w:ascii="Arial" w:hAnsi="Arial" w:cs="Arial"/>
          <w:b w:val="0"/>
          <w:bCs/>
          <w:i w:val="0"/>
          <w:iCs w:val="0"/>
          <w:color w:val="5F6368"/>
          <w:sz w:val="21"/>
          <w:szCs w:val="21"/>
          <w:shd w:val="clear" w:color="auto" w:fill="FFFFFF"/>
        </w:rPr>
        <w:t> </w:t>
      </w:r>
      <w:r w:rsidRPr="005801EA">
        <w:t>EfficientNetB7 model the new framework has been created. Another method was then established to measure the content of two pictures.</w:t>
      </w:r>
    </w:p>
    <w:p w14:paraId="363ED800" w14:textId="084D18D3"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proofErr w:type="spellStart"/>
      <w:r w:rsidRPr="00066573">
        <w:rPr>
          <w:rFonts w:ascii="Courier New" w:hAnsi="Courier New" w:cs="Courier New"/>
          <w:b/>
          <w:color w:val="445588"/>
          <w:sz w:val="20"/>
          <w:szCs w:val="20"/>
        </w:rPr>
        <w:t>get_content_features</w:t>
      </w:r>
      <w:proofErr w:type="spellEnd"/>
      <w:r w:rsidRPr="00066573">
        <w:rPr>
          <w:rFonts w:ascii="Courier New" w:hAnsi="Courier New" w:cs="Courier New"/>
          <w:color w:val="0000FF"/>
          <w:sz w:val="20"/>
          <w:szCs w:val="20"/>
        </w:rPr>
        <w:t>(</w:t>
      </w:r>
      <w:proofErr w:type="spellStart"/>
      <w:r w:rsidRPr="00066573">
        <w:rPr>
          <w:rFonts w:ascii="Courier New" w:hAnsi="Courier New" w:cs="Courier New"/>
          <w:color w:val="0000FF"/>
          <w:sz w:val="20"/>
          <w:szCs w:val="20"/>
        </w:rPr>
        <w:t>a,b</w:t>
      </w:r>
      <w:proofErr w:type="spellEnd"/>
      <w:r w:rsidRPr="00066573">
        <w:rPr>
          <w:rFonts w:ascii="Courier New" w:hAnsi="Courier New" w:cs="Courier New"/>
          <w:color w:val="0000FF"/>
          <w:sz w:val="20"/>
          <w:szCs w:val="20"/>
        </w:rPr>
        <w:t>)</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color w:val="000000"/>
          <w:sz w:val="20"/>
          <w:szCs w:val="20"/>
        </w:rPr>
        <w:tab/>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 xml:space="preserve">(a), </w:t>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b)</w:t>
      </w:r>
    </w:p>
    <w:p w14:paraId="23F147A7" w14:textId="14781810" w:rsidR="00475372" w:rsidRDefault="00475372" w:rsidP="00475372">
      <w:r>
        <w:t xml:space="preserve">compute feature preserving loss between </w:t>
      </w:r>
      <w:r w:rsidR="00364F61">
        <w:t xml:space="preserve">the </w:t>
      </w:r>
      <w:r>
        <w:t>real image and fake image pair sets has been computed then the loss has been used to update network weight.</w:t>
      </w:r>
    </w:p>
    <w:p w14:paraId="6EE63F9B"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M_A, M_A2B = </w:t>
      </w:r>
      <w:proofErr w:type="spellStart"/>
      <w:r w:rsidRPr="00066573">
        <w:rPr>
          <w:rFonts w:ascii="Courier New" w:hAnsi="Courier New" w:cs="Courier New"/>
          <w:color w:val="000000"/>
          <w:sz w:val="20"/>
          <w:szCs w:val="20"/>
        </w:rPr>
        <w:t>get_content_features</w:t>
      </w:r>
      <w:proofErr w:type="spellEnd"/>
      <w:r w:rsidRPr="00066573">
        <w:rPr>
          <w:rFonts w:ascii="Courier New" w:hAnsi="Courier New" w:cs="Courier New"/>
          <w:color w:val="000000"/>
          <w:sz w:val="20"/>
          <w:szCs w:val="20"/>
        </w:rPr>
        <w:t>(A, A2B)</w:t>
      </w:r>
      <w:r w:rsidRPr="00066573">
        <w:rPr>
          <w:rFonts w:ascii="Courier New" w:hAnsi="Courier New" w:cs="Courier New"/>
          <w:color w:val="000000"/>
          <w:sz w:val="20"/>
          <w:szCs w:val="20"/>
        </w:rPr>
        <w:br/>
        <w:t xml:space="preserve">M_A_A2B = </w:t>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M_A, M_A2B)</w:t>
      </w:r>
      <w:r w:rsidRPr="00066573">
        <w:rPr>
          <w:rFonts w:ascii="Courier New" w:hAnsi="Courier New" w:cs="Courier New"/>
          <w:color w:val="000000"/>
          <w:sz w:val="20"/>
          <w:szCs w:val="20"/>
        </w:rPr>
        <w:br/>
        <w:t xml:space="preserve">M_B, M_B2A = </w:t>
      </w:r>
      <w:proofErr w:type="spellStart"/>
      <w:r w:rsidRPr="00066573">
        <w:rPr>
          <w:rFonts w:ascii="Courier New" w:hAnsi="Courier New" w:cs="Courier New"/>
          <w:color w:val="000000"/>
          <w:sz w:val="20"/>
          <w:szCs w:val="20"/>
        </w:rPr>
        <w:t>get_content_features</w:t>
      </w:r>
      <w:proofErr w:type="spellEnd"/>
      <w:r w:rsidRPr="00066573">
        <w:rPr>
          <w:rFonts w:ascii="Courier New" w:hAnsi="Courier New" w:cs="Courier New"/>
          <w:color w:val="000000"/>
          <w:sz w:val="20"/>
          <w:szCs w:val="20"/>
        </w:rPr>
        <w:t>(B, B2A)</w:t>
      </w:r>
      <w:r w:rsidRPr="00066573">
        <w:rPr>
          <w:rFonts w:ascii="Courier New" w:hAnsi="Courier New" w:cs="Courier New"/>
          <w:color w:val="000000"/>
          <w:sz w:val="20"/>
          <w:szCs w:val="20"/>
        </w:rPr>
        <w:br/>
        <w:t xml:space="preserve">M_B_B2A = </w:t>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M_B, M_B2A)</w:t>
      </w:r>
    </w:p>
    <w:p w14:paraId="5EC84E6F" w14:textId="208B31E4" w:rsidR="000B2220" w:rsidRPr="00110F70" w:rsidRDefault="000B2220" w:rsidP="009F426B">
      <w:pPr>
        <w:pStyle w:val="Heading2"/>
      </w:pPr>
      <w:bookmarkStart w:id="238" w:name="_Toc51534387"/>
      <w:r w:rsidRPr="00110F70">
        <w:t>Temporal</w:t>
      </w:r>
      <w:r w:rsidR="000C04E5">
        <w:t xml:space="preserve"> aware</w:t>
      </w:r>
      <w:r w:rsidRPr="00110F70">
        <w:t xml:space="preserve"> </w:t>
      </w:r>
      <w:r w:rsidR="005061D7" w:rsidRPr="00110F70">
        <w:t>Discriminator Network</w:t>
      </w:r>
      <w:r w:rsidRPr="00110F70">
        <w:t xml:space="preserve"> Implementation</w:t>
      </w:r>
      <w:bookmarkEnd w:id="238"/>
    </w:p>
    <w:p w14:paraId="4575D8AF" w14:textId="77777777" w:rsidR="000B2220" w:rsidRPr="009F1501" w:rsidRDefault="000B2220" w:rsidP="000B2220">
      <w:r w:rsidRPr="009F1501">
        <w:t>This work also uses additional temporal aware discriminator network.</w:t>
      </w:r>
    </w:p>
    <w:p w14:paraId="55067BAD" w14:textId="48F68A69" w:rsidR="000B2220"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_d_logits = D_B(A2B, A2Bprev,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p>
    <w:p w14:paraId="74C38E56" w14:textId="77777777" w:rsidR="000B2220" w:rsidRPr="00454886" w:rsidRDefault="000B2220" w:rsidP="000B2220">
      <w:r w:rsidRPr="00454886">
        <w:t>And cycle loss of temporal aware network would be</w:t>
      </w:r>
    </w:p>
    <w:p w14:paraId="0D386811" w14:textId="5E803751" w:rsidR="000B2220" w:rsidRPr="00066573" w:rsidRDefault="00066573" w:rsidP="009244A3">
      <w:pPr>
        <w:shd w:val="clear" w:color="auto" w:fill="F8F8FF"/>
        <w:jc w:val="left"/>
        <w:rPr>
          <w:sz w:val="18"/>
          <w:szCs w:val="18"/>
        </w:rPr>
      </w:pPr>
      <w:r w:rsidRPr="00066573">
        <w:rPr>
          <w:rFonts w:ascii="Courier New" w:hAnsi="Courier New" w:cs="Courier New"/>
          <w:color w:val="000000"/>
          <w:sz w:val="18"/>
          <w:szCs w:val="18"/>
        </w:rPr>
        <w:t xml:space="preserve">A2B2A_cycle_loss = </w:t>
      </w:r>
      <w:proofErr w:type="spellStart"/>
      <w:r w:rsidRPr="00066573">
        <w:rPr>
          <w:rFonts w:ascii="Courier New" w:hAnsi="Courier New" w:cs="Courier New"/>
          <w:color w:val="000000"/>
          <w:sz w:val="18"/>
          <w:szCs w:val="18"/>
        </w:rPr>
        <w:t>cycle_loss_fn</w:t>
      </w:r>
      <w:proofErr w:type="spellEnd"/>
      <w:r w:rsidRPr="00066573">
        <w:rPr>
          <w:rFonts w:ascii="Courier New" w:hAnsi="Courier New" w:cs="Courier New"/>
          <w:color w:val="000000"/>
          <w:sz w:val="18"/>
          <w:szCs w:val="18"/>
        </w:rPr>
        <w:t>(A, A2B2A)</w:t>
      </w:r>
      <w:r w:rsidRPr="00066573">
        <w:rPr>
          <w:rFonts w:ascii="Courier New" w:hAnsi="Courier New" w:cs="Courier New"/>
          <w:i/>
          <w:color w:val="408080"/>
          <w:sz w:val="18"/>
          <w:szCs w:val="18"/>
        </w:rPr>
        <w:t>#A2B2A is retranslate image.</w:t>
      </w:r>
    </w:p>
    <w:p w14:paraId="17729471" w14:textId="02B0CAB6" w:rsidR="00475372" w:rsidRPr="00EA4CFC" w:rsidRDefault="00475372" w:rsidP="009F426B">
      <w:pPr>
        <w:pStyle w:val="Heading2"/>
      </w:pPr>
      <w:bookmarkStart w:id="239" w:name="_Toc51534388"/>
      <w:r w:rsidRPr="00EA4CFC">
        <w:t>Temporal information</w:t>
      </w:r>
      <w:r w:rsidR="000B2220" w:rsidRPr="00EA4CFC">
        <w:t xml:space="preserve"> </w:t>
      </w:r>
      <w:r w:rsidRPr="00EA4CFC">
        <w:t>Implementation</w:t>
      </w:r>
      <w:bookmarkEnd w:id="239"/>
    </w:p>
    <w:p w14:paraId="08BC8258" w14:textId="10228C44" w:rsidR="005C6856" w:rsidRPr="009F1501" w:rsidRDefault="00A430AE" w:rsidP="00481B8B">
      <w:r w:rsidRPr="00EA4CFC">
        <w:rPr>
          <w:color w:val="FF0000"/>
        </w:rPr>
        <w:t xml:space="preserve">Section 4.4 </w:t>
      </w:r>
      <w:r w:rsidRPr="00EA4CFC">
        <w:t>Discuss</w:t>
      </w:r>
      <w:r w:rsidRPr="009F1501">
        <w:t xml:space="preserve"> </w:t>
      </w:r>
      <w:r w:rsidR="00364F61">
        <w:t xml:space="preserve">the </w:t>
      </w:r>
      <w:r w:rsidRPr="009F1501">
        <w:t>extraction mechanism of temporal information used in this paper briefly. Eventually</w:t>
      </w:r>
      <w:r w:rsidR="00364F61">
        <w:t>,</w:t>
      </w:r>
      <w:r w:rsidRPr="009F1501">
        <w:t xml:space="preserve"> this section present</w:t>
      </w:r>
      <w:r w:rsidR="00364F61">
        <w:t>s</w:t>
      </w:r>
      <w:r w:rsidRPr="009F1501">
        <w:t xml:space="preserve"> </w:t>
      </w:r>
      <w:r w:rsidR="00364F61">
        <w:t xml:space="preserve">a </w:t>
      </w:r>
      <w:r w:rsidRPr="009F1501">
        <w:t>python implementation.</w:t>
      </w:r>
      <w:r w:rsidR="00481B8B" w:rsidRPr="009F1501">
        <w:t xml:space="preserve"> As discussed this work use flownet2 as </w:t>
      </w:r>
      <w:r w:rsidR="00364F61">
        <w:t xml:space="preserve">a </w:t>
      </w:r>
      <w:r w:rsidR="00481B8B" w:rsidRPr="009F1501">
        <w:t xml:space="preserve">temporal extractor </w:t>
      </w:r>
      <w:r w:rsidR="00481B8B" w:rsidRPr="009F1501">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481B8B" w:rsidRPr="009F1501">
        <w:fldChar w:fldCharType="separate"/>
      </w:r>
      <w:r w:rsidR="00BC42C5" w:rsidRPr="00BC42C5">
        <w:rPr>
          <w:noProof/>
        </w:rPr>
        <w:t>[21]</w:t>
      </w:r>
      <w:r w:rsidR="00481B8B" w:rsidRPr="009F1501">
        <w:fldChar w:fldCharType="end"/>
      </w:r>
      <w:r w:rsidR="00481B8B" w:rsidRPr="009F1501">
        <w:t>.</w:t>
      </w:r>
    </w:p>
    <w:p w14:paraId="59F0701A" w14:textId="4F0A1170" w:rsidR="00AC53C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 = G_A2B(A,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i/>
          <w:color w:val="408080"/>
          <w:sz w:val="20"/>
          <w:szCs w:val="20"/>
        </w:rPr>
        <w:t>#translated image of current frame.</w:t>
      </w:r>
      <w:r w:rsidRPr="00066573">
        <w:rPr>
          <w:rFonts w:ascii="Courier New" w:hAnsi="Courier New" w:cs="Courier New"/>
          <w:color w:val="000000"/>
          <w:sz w:val="20"/>
          <w:szCs w:val="20"/>
        </w:rPr>
        <w:br/>
        <w:t xml:space="preserve">f = flownet2(A, </w:t>
      </w:r>
      <w:proofErr w:type="spellStart"/>
      <w:r w:rsidRPr="00066573">
        <w:rPr>
          <w:rFonts w:ascii="Courier New" w:hAnsi="Courier New" w:cs="Courier New"/>
          <w:color w:val="000000"/>
          <w:sz w:val="20"/>
          <w:szCs w:val="20"/>
        </w:rPr>
        <w:t>prev</w:t>
      </w:r>
      <w:proofErr w:type="spellEnd"/>
      <w:r w:rsidRPr="00066573">
        <w:rPr>
          <w:rFonts w:ascii="Courier New" w:hAnsi="Courier New" w:cs="Courier New"/>
          <w:color w:val="000000"/>
          <w:sz w:val="20"/>
          <w:szCs w:val="20"/>
        </w:rPr>
        <w:t>)</w:t>
      </w:r>
      <w:r w:rsidRPr="00066573">
        <w:rPr>
          <w:rFonts w:ascii="Courier New" w:hAnsi="Courier New" w:cs="Courier New"/>
          <w:i/>
          <w:color w:val="408080"/>
          <w:sz w:val="20"/>
          <w:szCs w:val="20"/>
        </w:rPr>
        <w:t># compute optical flow between successive frames.</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prev</w:t>
      </w:r>
      <w:proofErr w:type="spellEnd"/>
      <w:r w:rsidRPr="00066573">
        <w:rPr>
          <w:rFonts w:ascii="Courier New" w:hAnsi="Courier New" w:cs="Courier New"/>
          <w:color w:val="000000"/>
          <w:sz w:val="20"/>
          <w:szCs w:val="20"/>
        </w:rPr>
        <w:t xml:space="preserve"> = A </w:t>
      </w:r>
      <w:r w:rsidRPr="00066573">
        <w:rPr>
          <w:rFonts w:ascii="Courier New" w:hAnsi="Courier New" w:cs="Courier New"/>
          <w:i/>
          <w:color w:val="408080"/>
          <w:sz w:val="20"/>
          <w:szCs w:val="20"/>
        </w:rPr>
        <w:t xml:space="preserve">#set A as previous frame for next iteration. </w:t>
      </w:r>
      <w:r w:rsidRPr="00066573">
        <w:rPr>
          <w:rFonts w:ascii="Courier New" w:hAnsi="Courier New" w:cs="Courier New"/>
          <w:color w:val="000000"/>
          <w:sz w:val="20"/>
          <w:szCs w:val="20"/>
        </w:rPr>
        <w:br/>
      </w:r>
      <w:r w:rsidRPr="00066573">
        <w:rPr>
          <w:rFonts w:ascii="Courier New" w:hAnsi="Courier New" w:cs="Courier New"/>
          <w:color w:val="000000"/>
          <w:sz w:val="20"/>
          <w:szCs w:val="20"/>
        </w:rPr>
        <w:lastRenderedPageBreak/>
        <w:t xml:space="preserve">A2B = </w:t>
      </w:r>
      <w:proofErr w:type="spellStart"/>
      <w:r w:rsidRPr="00066573">
        <w:rPr>
          <w:rFonts w:ascii="Courier New" w:hAnsi="Courier New" w:cs="Courier New"/>
          <w:color w:val="000000"/>
          <w:sz w:val="20"/>
          <w:szCs w:val="20"/>
        </w:rPr>
        <w:t>insertTemporalInformation</w:t>
      </w:r>
      <w:proofErr w:type="spellEnd"/>
      <w:r w:rsidRPr="00066573">
        <w:rPr>
          <w:rFonts w:ascii="Courier New" w:hAnsi="Courier New" w:cs="Courier New"/>
          <w:color w:val="000000"/>
          <w:sz w:val="20"/>
          <w:szCs w:val="20"/>
        </w:rPr>
        <w:t xml:space="preserve">(A2B,f) </w:t>
      </w:r>
      <w:r w:rsidRPr="00066573">
        <w:rPr>
          <w:rFonts w:ascii="Courier New" w:hAnsi="Courier New" w:cs="Courier New"/>
          <w:i/>
          <w:color w:val="408080"/>
          <w:sz w:val="20"/>
          <w:szCs w:val="20"/>
        </w:rPr>
        <w:t xml:space="preserve">#warp next frame using f </w:t>
      </w:r>
      <w:r w:rsidRPr="00066573">
        <w:rPr>
          <w:rFonts w:ascii="Courier New" w:hAnsi="Courier New" w:cs="Courier New"/>
          <w:color w:val="000000"/>
          <w:sz w:val="20"/>
          <w:szCs w:val="20"/>
        </w:rPr>
        <w:br/>
        <w:t xml:space="preserve">A2Bprev = A2B </w:t>
      </w:r>
      <w:r w:rsidRPr="00066573">
        <w:rPr>
          <w:rFonts w:ascii="Courier New" w:hAnsi="Courier New" w:cs="Courier New"/>
          <w:i/>
          <w:color w:val="408080"/>
          <w:sz w:val="20"/>
          <w:szCs w:val="20"/>
        </w:rPr>
        <w:t># for temporal aware discriminator network</w:t>
      </w:r>
    </w:p>
    <w:p w14:paraId="2847A9B1" w14:textId="05C94410" w:rsidR="00DF109C" w:rsidRDefault="00DF109C" w:rsidP="009F426B">
      <w:pPr>
        <w:pStyle w:val="Heading2"/>
      </w:pPr>
      <w:bookmarkStart w:id="240" w:name="_Toc51534389"/>
      <w:r>
        <w:t>Experiment</w:t>
      </w:r>
      <w:r w:rsidR="0096032B">
        <w:t xml:space="preserve"> Class</w:t>
      </w:r>
      <w:bookmarkEnd w:id="240"/>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066D1EC6" w:rsidR="00DF109C" w:rsidRDefault="009F5C6E" w:rsidP="00DF109C">
      <w:r>
        <w:t xml:space="preserve">The first class is all about </w:t>
      </w:r>
      <w:r w:rsidR="00636BD7">
        <w:t>vanilla</w:t>
      </w:r>
      <w:r>
        <w:t xml:space="preserve"> Cycle GAN</w:t>
      </w:r>
      <w:r w:rsidR="00293164">
        <w:t xml:space="preserve"> </w:t>
      </w:r>
      <w:r>
        <w:t xml:space="preserve">image translation on a given sequence of images Which taking into consideration spatial domain only. The second regarding consider </w:t>
      </w:r>
      <w:r w:rsidR="00A8520B">
        <w:t>using</w:t>
      </w:r>
      <w:r>
        <w:t xml:space="preserve"> </w:t>
      </w:r>
      <w:r w:rsidR="00636BD7">
        <w:t>feature preserving loss</w:t>
      </w:r>
      <w:r w:rsidR="00A8520B">
        <w:t>.</w:t>
      </w:r>
      <w:r w:rsidR="00636BD7">
        <w:t xml:space="preserve"> The last one include</w:t>
      </w:r>
      <w:r w:rsidR="000A21BA">
        <w:t>s</w:t>
      </w:r>
      <w:r w:rsidR="00636BD7">
        <w:t xml:space="preserve"> temporal cycle loss and </w:t>
      </w:r>
      <w:r w:rsidR="004978B3">
        <w:t xml:space="preserve">temporal </w:t>
      </w:r>
      <w:r w:rsidR="00636BD7">
        <w:t xml:space="preserve">Discriminator </w:t>
      </w:r>
      <w:r w:rsidR="004978B3">
        <w:t>build</w:t>
      </w:r>
      <w:r w:rsidR="00636BD7">
        <w:t xml:space="preserve"> </w:t>
      </w:r>
      <w:r w:rsidR="00054D1C">
        <w:t xml:space="preserve">up </w:t>
      </w:r>
      <w:r w:rsidR="00636BD7">
        <w:t xml:space="preserve">on </w:t>
      </w:r>
      <w:r w:rsidR="00397240">
        <w:t xml:space="preserve">the </w:t>
      </w:r>
      <w:r w:rsidR="00636BD7">
        <w:t>second experiment</w:t>
      </w:r>
      <w:r w:rsidR="00397240">
        <w:t>.</w:t>
      </w:r>
    </w:p>
    <w:p w14:paraId="4000EC4F" w14:textId="5EE82EFE" w:rsidR="004378D1" w:rsidRPr="00EA4CFC" w:rsidRDefault="004378D1" w:rsidP="00195153">
      <w:pPr>
        <w:pStyle w:val="Caption"/>
        <w:keepNext/>
        <w:jc w:val="left"/>
        <w:rPr>
          <w:color w:val="auto"/>
          <w:sz w:val="24"/>
          <w:szCs w:val="24"/>
        </w:rPr>
      </w:pPr>
      <w:r w:rsidRPr="00EA4CFC">
        <w:rPr>
          <w:color w:val="auto"/>
          <w:sz w:val="24"/>
          <w:szCs w:val="24"/>
        </w:rPr>
        <w:t xml:space="preserve">Table </w:t>
      </w:r>
      <w:r w:rsidR="005E42A1" w:rsidRPr="00EA4CFC">
        <w:rPr>
          <w:color w:val="auto"/>
          <w:sz w:val="24"/>
          <w:szCs w:val="24"/>
        </w:rPr>
        <w:fldChar w:fldCharType="begin"/>
      </w:r>
      <w:r w:rsidR="005E42A1" w:rsidRPr="00EA4CFC">
        <w:rPr>
          <w:color w:val="auto"/>
          <w:sz w:val="24"/>
          <w:szCs w:val="24"/>
        </w:rPr>
        <w:instrText xml:space="preserve"> SEQ Table \* ARABIC </w:instrText>
      </w:r>
      <w:r w:rsidR="005E42A1" w:rsidRPr="00EA4CFC">
        <w:rPr>
          <w:color w:val="auto"/>
          <w:sz w:val="24"/>
          <w:szCs w:val="24"/>
        </w:rPr>
        <w:fldChar w:fldCharType="separate"/>
      </w:r>
      <w:r w:rsidR="00015C8A" w:rsidRPr="00EA4CFC">
        <w:rPr>
          <w:noProof/>
          <w:color w:val="auto"/>
          <w:sz w:val="24"/>
          <w:szCs w:val="24"/>
        </w:rPr>
        <w:t>6</w:t>
      </w:r>
      <w:r w:rsidR="005E42A1" w:rsidRPr="00EA4CFC">
        <w:rPr>
          <w:color w:val="auto"/>
          <w:sz w:val="24"/>
          <w:szCs w:val="24"/>
        </w:rPr>
        <w:fldChar w:fldCharType="end"/>
      </w:r>
      <w:r w:rsidRPr="00EA4CFC">
        <w:rPr>
          <w:color w:val="auto"/>
          <w:sz w:val="24"/>
          <w:szCs w:val="24"/>
        </w:rPr>
        <w:t xml:space="preserve"> list</w:t>
      </w:r>
      <w:r w:rsidR="009D5AEE" w:rsidRPr="00EA4CFC">
        <w:rPr>
          <w:color w:val="auto"/>
          <w:sz w:val="24"/>
          <w:szCs w:val="24"/>
        </w:rPr>
        <w:t>s</w:t>
      </w:r>
      <w:r w:rsidRPr="00EA4CFC">
        <w:rPr>
          <w:color w:val="auto"/>
          <w:sz w:val="24"/>
          <w:szCs w:val="24"/>
        </w:rPr>
        <w:t xml:space="preserve"> of experimental classes.</w:t>
      </w:r>
    </w:p>
    <w:tbl>
      <w:tblPr>
        <w:tblStyle w:val="TableGrid"/>
        <w:tblW w:w="9625" w:type="dxa"/>
        <w:tblLook w:val="04A0" w:firstRow="1" w:lastRow="0" w:firstColumn="1" w:lastColumn="0" w:noHBand="0" w:noVBand="1"/>
      </w:tblPr>
      <w:tblGrid>
        <w:gridCol w:w="664"/>
        <w:gridCol w:w="5446"/>
        <w:gridCol w:w="3515"/>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28AFAE8D" w:rsidR="004378D1" w:rsidRPr="00643159" w:rsidRDefault="00636BD7" w:rsidP="004378D1">
            <w:pPr>
              <w:jc w:val="left"/>
              <w:rPr>
                <w:sz w:val="23"/>
                <w:szCs w:val="23"/>
              </w:rPr>
            </w:pPr>
            <w:r>
              <w:rPr>
                <w:sz w:val="23"/>
                <w:szCs w:val="23"/>
              </w:rPr>
              <w:t>Content preserving loss</w:t>
            </w:r>
            <w:r w:rsidR="004378D1" w:rsidRPr="00643159">
              <w:rPr>
                <w:sz w:val="23"/>
                <w:szCs w:val="23"/>
              </w:rPr>
              <w:t>.</w:t>
            </w:r>
          </w:p>
        </w:tc>
        <w:tc>
          <w:tcPr>
            <w:tcW w:w="3588" w:type="dxa"/>
            <w:vAlign w:val="center"/>
          </w:tcPr>
          <w:p w14:paraId="1A513EBC" w14:textId="1BDB76E8" w:rsidR="004378D1" w:rsidRPr="00643159" w:rsidRDefault="004378D1" w:rsidP="004378D1">
            <w:pPr>
              <w:jc w:val="left"/>
              <w:rPr>
                <w:sz w:val="23"/>
                <w:szCs w:val="23"/>
              </w:rPr>
            </w:pPr>
            <w:r w:rsidRPr="00643159">
              <w:rPr>
                <w:sz w:val="23"/>
                <w:szCs w:val="23"/>
              </w:rPr>
              <w:t xml:space="preserve">Cycle GAN and </w:t>
            </w:r>
            <w:proofErr w:type="spellStart"/>
            <w:r w:rsidR="00636BD7">
              <w:rPr>
                <w:sz w:val="23"/>
                <w:szCs w:val="23"/>
              </w:rPr>
              <w:t>EfficientNET</w:t>
            </w:r>
            <w:proofErr w:type="spellEnd"/>
            <w:r w:rsidRPr="00643159">
              <w:rPr>
                <w:sz w:val="23"/>
                <w:szCs w:val="23"/>
              </w:rPr>
              <w:t>.</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01CFC084" w:rsidR="004378D1" w:rsidRPr="00643159" w:rsidRDefault="00636BD7" w:rsidP="002E55AE">
            <w:pPr>
              <w:jc w:val="left"/>
              <w:rPr>
                <w:sz w:val="23"/>
                <w:szCs w:val="23"/>
              </w:rPr>
            </w:pPr>
            <w:r>
              <w:rPr>
                <w:sz w:val="23"/>
                <w:szCs w:val="23"/>
              </w:rPr>
              <w:t>Cycle loss and Temporal Discriminator</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2560DF">
      <w:pPr>
        <w:pStyle w:val="Heading1"/>
        <w:sectPr w:rsidR="003767C2">
          <w:pgSz w:w="12240" w:h="15840"/>
          <w:pgMar w:top="1440" w:right="1440" w:bottom="1440" w:left="1440" w:header="720" w:footer="720" w:gutter="0"/>
          <w:cols w:space="720"/>
          <w:docGrid w:linePitch="360"/>
        </w:sectPr>
      </w:pPr>
    </w:p>
    <w:p w14:paraId="5365B308" w14:textId="5CE71EFE" w:rsidR="004331CD" w:rsidRDefault="00F03254" w:rsidP="00D40699">
      <w:pPr>
        <w:pStyle w:val="Title"/>
      </w:pPr>
      <w:r>
        <w:lastRenderedPageBreak/>
        <w:t>CH</w:t>
      </w:r>
      <w:r w:rsidR="00764E48">
        <w:t>A</w:t>
      </w:r>
      <w:r w:rsidR="00AB7C07">
        <w:t xml:space="preserve">PTER </w:t>
      </w:r>
      <w:r w:rsidR="0043008C">
        <w:t>SEVEN</w:t>
      </w:r>
    </w:p>
    <w:p w14:paraId="11492985" w14:textId="319537F5" w:rsidR="009E631F" w:rsidRPr="009E631F" w:rsidRDefault="00D66881" w:rsidP="002560DF">
      <w:pPr>
        <w:pStyle w:val="Heading1"/>
      </w:pPr>
      <w:bookmarkStart w:id="241" w:name="_Toc51534390"/>
      <w:r w:rsidRPr="0006059C">
        <w:t>Evaluation</w:t>
      </w:r>
      <w:r w:rsidR="000C2740" w:rsidRPr="0006059C">
        <w:t>, Results, and Discussion</w:t>
      </w:r>
      <w:bookmarkStart w:id="242" w:name="_Toc44462758"/>
      <w:bookmarkStart w:id="243" w:name="_Toc44644550"/>
      <w:bookmarkStart w:id="244" w:name="_Toc44647403"/>
      <w:bookmarkStart w:id="245" w:name="_Toc46593361"/>
      <w:bookmarkStart w:id="246" w:name="_Toc46593434"/>
      <w:bookmarkStart w:id="247" w:name="_Toc46600154"/>
      <w:bookmarkStart w:id="248" w:name="_Toc46600230"/>
      <w:bookmarkStart w:id="249" w:name="_Toc46601459"/>
      <w:bookmarkStart w:id="250" w:name="_Toc46601596"/>
      <w:bookmarkStart w:id="251" w:name="_Toc46746857"/>
      <w:bookmarkStart w:id="252" w:name="_Toc47207638"/>
      <w:bookmarkStart w:id="253" w:name="_Toc47231550"/>
      <w:bookmarkStart w:id="254" w:name="_Toc48646342"/>
      <w:bookmarkStart w:id="255" w:name="_Toc48646436"/>
      <w:bookmarkStart w:id="256" w:name="_Toc50399199"/>
      <w:bookmarkStart w:id="257" w:name="_Toc50399277"/>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p>
    <w:p w14:paraId="6C366B95" w14:textId="3B9D0157" w:rsidR="005E7E91" w:rsidRPr="0006059C" w:rsidRDefault="005E7E91" w:rsidP="009F426B">
      <w:pPr>
        <w:pStyle w:val="Heading2"/>
      </w:pPr>
      <w:bookmarkStart w:id="258" w:name="_Toc51534391"/>
      <w:r w:rsidRPr="0006059C">
        <w:t>Overview</w:t>
      </w:r>
      <w:bookmarkEnd w:id="258"/>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C1467A8" w14:textId="35EF54F7" w:rsidR="00426695"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w:t>
      </w:r>
      <w:r w:rsidR="00EF78F6">
        <w:t>concerning</w:t>
      </w:r>
      <w:r w:rsidR="005D003C" w:rsidRPr="0006059C">
        <w:t xml:space="preserve">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r w:rsidR="00CF3597">
        <w:rPr>
          <w:i/>
          <w:iCs/>
        </w:rPr>
        <w:t>.</w:t>
      </w:r>
      <w:r w:rsidR="00426695">
        <w:rPr>
          <w:i/>
          <w:iCs/>
        </w:rPr>
        <w:t xml:space="preserve"> Motivating by Bansal </w:t>
      </w:r>
      <w:r w:rsidR="00CD1667">
        <w:rPr>
          <w:i/>
          <w:iCs/>
        </w:rPr>
        <w:t>et.al</w:t>
      </w:r>
      <w:r w:rsidR="00426695">
        <w:rPr>
          <w:i/>
          <w:iCs/>
        </w:rPr>
        <w:t xml:space="preserve"> claims that video to video translation is under constrained.</w:t>
      </w:r>
    </w:p>
    <w:p w14:paraId="0F55F47A" w14:textId="3C930AAB" w:rsidR="00480E04" w:rsidRPr="0006059C" w:rsidRDefault="00480E04" w:rsidP="009F426B">
      <w:pPr>
        <w:pStyle w:val="Heading2"/>
      </w:pPr>
      <w:bookmarkStart w:id="259" w:name="_Toc51534392"/>
      <w:r w:rsidRPr="0006059C">
        <w:t xml:space="preserve">Video to </w:t>
      </w:r>
      <w:r w:rsidRPr="009F5C6E">
        <w:t>video</w:t>
      </w:r>
      <w:r w:rsidRPr="0006059C">
        <w:t xml:space="preserve"> Translation</w:t>
      </w:r>
      <w:bookmarkEnd w:id="259"/>
    </w:p>
    <w:p w14:paraId="5C0E3ED6" w14:textId="7862614E" w:rsidR="002F6995" w:rsidRDefault="00480E04" w:rsidP="002E05D7">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preserving temporal information.</w:t>
      </w:r>
      <w:r w:rsidR="00CF3597">
        <w:t xml:space="preserve"> </w:t>
      </w:r>
      <w:r w:rsidR="003A6BFE" w:rsidRPr="00CF3597">
        <w:rPr>
          <w:highlight w:val="yellow"/>
        </w:rPr>
        <w:t xml:space="preserve">This work </w:t>
      </w:r>
      <w:r w:rsidR="00E8548E" w:rsidRPr="00CF3597">
        <w:rPr>
          <w:highlight w:val="yellow"/>
        </w:rPr>
        <w:t>conducts</w:t>
      </w:r>
      <w:r w:rsidR="003A6BFE" w:rsidRPr="00CF3597">
        <w:rPr>
          <w:highlight w:val="yellow"/>
        </w:rPr>
        <w:t xml:space="preserve"> </w:t>
      </w:r>
      <w:r w:rsidR="00CF3597">
        <w:rPr>
          <w:highlight w:val="yellow"/>
        </w:rPr>
        <w:t xml:space="preserve">different </w:t>
      </w:r>
      <w:r w:rsidR="00C92FAB" w:rsidRPr="00CF3597">
        <w:rPr>
          <w:highlight w:val="yellow"/>
        </w:rPr>
        <w:t xml:space="preserve">training </w:t>
      </w:r>
      <w:r w:rsidR="00CF3597">
        <w:t>experiment</w:t>
      </w:r>
      <w:r w:rsidR="002C12D7">
        <w:t xml:space="preserve"> to</w:t>
      </w:r>
      <w:r w:rsidR="0093027A" w:rsidRPr="0093027A">
        <w:t xml:space="preserve"> explain the qualitative and quantitative outcomes of the </w:t>
      </w:r>
      <w:r w:rsidR="0006794D">
        <w:t>comparison</w:t>
      </w:r>
      <w:r w:rsidR="0093027A" w:rsidRPr="0093027A">
        <w:t xml:space="preserve"> with the baselines on which the study is based on different datasets.</w:t>
      </w:r>
      <w:r w:rsidR="00894EE4">
        <w:t xml:space="preserve"> This </w:t>
      </w:r>
      <w:r w:rsidR="004B0685">
        <w:t>research work</w:t>
      </w:r>
      <w:r w:rsidR="00894EE4">
        <w:t xml:space="preserve"> </w:t>
      </w:r>
      <w:r w:rsidR="004B0685">
        <w:t>use</w:t>
      </w:r>
      <w:r w:rsidR="003201BD">
        <w:t>s</w:t>
      </w:r>
      <w:r w:rsidR="004B0685">
        <w:t xml:space="preserve"> </w:t>
      </w:r>
      <w:r w:rsidR="003201BD">
        <w:t xml:space="preserve">the </w:t>
      </w:r>
      <w:r w:rsidR="004B0685">
        <w:t xml:space="preserve">inception score (IS) and </w:t>
      </w:r>
      <w:r w:rsidR="003201BD">
        <w:t xml:space="preserve">a </w:t>
      </w:r>
      <w:r w:rsidR="004B0685">
        <w:t>human study to evaluate the experimental outcome.</w:t>
      </w:r>
      <w:r w:rsidR="004562E6" w:rsidRPr="004562E6">
        <w:t xml:space="preserve"> Using the </w:t>
      </w:r>
      <w:r w:rsidR="004562E6">
        <w:t>training algorithms</w:t>
      </w:r>
      <w:r w:rsidR="004562E6" w:rsidRPr="004562E6">
        <w:t xml:space="preserve"> mentioned in the segment. </w:t>
      </w:r>
      <w:hyperlink w:anchor="_Proposed_work" w:history="1">
        <w:r w:rsidR="004562E6" w:rsidRPr="004562E6">
          <w:rPr>
            <w:rStyle w:val="Hyperlink"/>
          </w:rPr>
          <w:t>4.2</w:t>
        </w:r>
      </w:hyperlink>
      <w:r w:rsidR="004562E6" w:rsidRPr="004562E6">
        <w:t>.</w:t>
      </w:r>
      <w:r w:rsidR="002E05D7" w:rsidRPr="002E05D7">
        <w:t xml:space="preserve"> The models compared in the evaluation are shown in </w:t>
      </w:r>
      <w:r w:rsidR="002E05D7" w:rsidRPr="002E05D7">
        <w:rPr>
          <w:color w:val="FF0000"/>
          <w:highlight w:val="yellow"/>
        </w:rPr>
        <w:t xml:space="preserve">Table </w:t>
      </w:r>
      <w:r w:rsidR="00784714">
        <w:rPr>
          <w:color w:val="FF0000"/>
        </w:rPr>
        <w:t>6</w:t>
      </w:r>
      <w:r w:rsidR="002E05D7" w:rsidRPr="002E05D7">
        <w:t xml:space="preserve"> below</w:t>
      </w:r>
    </w:p>
    <w:p w14:paraId="62415684" w14:textId="0B054490" w:rsidR="002F6995" w:rsidRPr="00465806" w:rsidRDefault="002F6995" w:rsidP="00836C21">
      <w:pPr>
        <w:pStyle w:val="Heading3"/>
      </w:pPr>
      <w:bookmarkStart w:id="260" w:name="_Toc51534393"/>
      <w:r w:rsidRPr="00465806">
        <w:t xml:space="preserve">Flower to </w:t>
      </w:r>
      <w:r w:rsidR="0050786F">
        <w:t>F</w:t>
      </w:r>
      <w:r w:rsidRPr="00465806">
        <w:t>lower</w:t>
      </w:r>
      <w:bookmarkEnd w:id="260"/>
      <w:r w:rsidRPr="00465806">
        <w:t xml:space="preserve"> </w:t>
      </w:r>
    </w:p>
    <w:p w14:paraId="3E298E0E" w14:textId="50881BA1" w:rsidR="00D90C54" w:rsidRDefault="00807815" w:rsidP="002B062D">
      <w:pPr>
        <w:sectPr w:rsidR="00D90C54">
          <w:pgSz w:w="12240" w:h="15840"/>
          <w:pgMar w:top="1440" w:right="1440" w:bottom="1440" w:left="1440" w:header="720" w:footer="720" w:gutter="0"/>
          <w:cols w:space="720"/>
          <w:docGrid w:linePitch="360"/>
        </w:sectPr>
      </w:pPr>
      <w:r w:rsidRPr="002C12D7">
        <w:rPr>
          <w:color w:val="FF0000"/>
          <w:highlight w:val="yellow"/>
        </w:rPr>
        <w:t>Figure 6</w:t>
      </w:r>
      <w:r w:rsidR="00F84749">
        <w:rPr>
          <w:color w:val="FF0000"/>
        </w:rPr>
        <w:t>-1</w:t>
      </w:r>
      <w:r w:rsidRPr="002C12D7">
        <w:rPr>
          <w:color w:val="FF0000"/>
        </w:rPr>
        <w:t xml:space="preserve"> </w:t>
      </w:r>
      <w:r w:rsidRPr="00807815">
        <w:t xml:space="preserve">demonstrates our method's synthesized frames on the Flower </w:t>
      </w:r>
      <w:r w:rsidR="00A01F17">
        <w:t>dataset</w:t>
      </w:r>
      <w:r w:rsidRPr="00807815">
        <w:t>. The videos in this dataset show the blooming of different flowers, which is a relatively slow</w:t>
      </w:r>
      <w:r w:rsidR="00922B0C">
        <w:t xml:space="preserve"> </w:t>
      </w:r>
      <w:r w:rsidR="00922B0C" w:rsidRPr="00807815">
        <w:t>process,</w:t>
      </w:r>
      <w:r w:rsidRPr="00807815">
        <w:t xml:space="preserve"> meaning the shifts between adjacent frames are </w:t>
      </w:r>
      <w:r w:rsidR="00922B0C">
        <w:t>quite</w:t>
      </w:r>
      <w:r w:rsidRPr="00807815">
        <w:t xml:space="preserve"> small.</w:t>
      </w:r>
      <w:r>
        <w:t xml:space="preserve"> </w:t>
      </w:r>
      <w:r w:rsidR="00D90C54">
        <w:t xml:space="preserve"> </w:t>
      </w:r>
      <w:r w:rsidR="002C43B5" w:rsidRPr="002C43B5">
        <w:t xml:space="preserve">Generally, our algorithm is capable of preserving </w:t>
      </w:r>
      <w:r w:rsidR="003201BD">
        <w:t xml:space="preserve">the </w:t>
      </w:r>
      <w:r w:rsidR="002C43B5" w:rsidRPr="002C43B5">
        <w:t>consistency of a sense and content information based on the given input image</w:t>
      </w:r>
      <w:r w:rsidR="005A5086" w:rsidRPr="005A5086">
        <w:t xml:space="preserve">. </w:t>
      </w:r>
    </w:p>
    <w:p w14:paraId="4E7D0AA6" w14:textId="04937311" w:rsidR="00644015" w:rsidRPr="00EA4CFC" w:rsidRDefault="00644015" w:rsidP="00644015">
      <w:pPr>
        <w:pStyle w:val="Caption"/>
        <w:keepNext/>
        <w:rPr>
          <w:color w:val="auto"/>
          <w:sz w:val="24"/>
          <w:szCs w:val="24"/>
        </w:rPr>
      </w:pPr>
      <w:r w:rsidRPr="00EA4CFC">
        <w:rPr>
          <w:color w:val="auto"/>
          <w:sz w:val="24"/>
          <w:szCs w:val="24"/>
        </w:rPr>
        <w:lastRenderedPageBreak/>
        <w:t xml:space="preserve">Table </w:t>
      </w:r>
      <w:r w:rsidRPr="00EA4CFC">
        <w:rPr>
          <w:color w:val="auto"/>
          <w:sz w:val="24"/>
          <w:szCs w:val="24"/>
        </w:rPr>
        <w:fldChar w:fldCharType="begin"/>
      </w:r>
      <w:r w:rsidRPr="00EA4CFC">
        <w:rPr>
          <w:color w:val="auto"/>
          <w:sz w:val="24"/>
          <w:szCs w:val="24"/>
        </w:rPr>
        <w:instrText xml:space="preserve"> SEQ Table \* ARABIC </w:instrText>
      </w:r>
      <w:r w:rsidRPr="00EA4CFC">
        <w:rPr>
          <w:color w:val="auto"/>
          <w:sz w:val="24"/>
          <w:szCs w:val="24"/>
        </w:rPr>
        <w:fldChar w:fldCharType="separate"/>
      </w:r>
      <w:r w:rsidR="00015C8A" w:rsidRPr="00EA4CFC">
        <w:rPr>
          <w:noProof/>
          <w:color w:val="auto"/>
          <w:sz w:val="24"/>
          <w:szCs w:val="24"/>
        </w:rPr>
        <w:t>7</w:t>
      </w:r>
      <w:r w:rsidRPr="00EA4CFC">
        <w:rPr>
          <w:color w:val="auto"/>
          <w:sz w:val="24"/>
          <w:szCs w:val="24"/>
        </w:rPr>
        <w:fldChar w:fldCharType="end"/>
      </w:r>
      <w:r w:rsidRPr="00EA4CFC">
        <w:rPr>
          <w:color w:val="auto"/>
          <w:sz w:val="24"/>
          <w:szCs w:val="24"/>
        </w:rPr>
        <w:t xml:space="preserve"> IS score and </w:t>
      </w:r>
      <w:r w:rsidR="00E71545">
        <w:rPr>
          <w:color w:val="auto"/>
          <w:sz w:val="24"/>
          <w:szCs w:val="24"/>
        </w:rPr>
        <w:t>Human evaluation study</w:t>
      </w:r>
      <w:r w:rsidRPr="00EA4CFC">
        <w:rPr>
          <w:color w:val="auto"/>
          <w:sz w:val="24"/>
          <w:szCs w:val="24"/>
        </w:rPr>
        <w:t xml:space="preserve"> </w:t>
      </w:r>
      <w:r w:rsidR="00EA4CFC" w:rsidRPr="00EA4CFC">
        <w:rPr>
          <w:color w:val="auto"/>
          <w:sz w:val="24"/>
          <w:szCs w:val="24"/>
        </w:rPr>
        <w:t>Result on</w:t>
      </w:r>
      <w:r w:rsidRPr="00EA4CFC">
        <w:rPr>
          <w:color w:val="auto"/>
          <w:sz w:val="24"/>
          <w:szCs w:val="24"/>
        </w:rPr>
        <w:t xml:space="preserve"> flower Data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14:paraId="60CE3325" w14:textId="2A5D1112" w:rsidTr="00752877">
        <w:trPr>
          <w:trHeight w:val="244"/>
        </w:trPr>
        <w:tc>
          <w:tcPr>
            <w:tcW w:w="1775" w:type="dxa"/>
            <w:vMerge w:val="restart"/>
            <w:vAlign w:val="center"/>
          </w:tcPr>
          <w:p w14:paraId="161D0B02" w14:textId="398DD7EA" w:rsidR="00752877" w:rsidRDefault="00752877" w:rsidP="00D65E7D">
            <w:pPr>
              <w:jc w:val="left"/>
            </w:pPr>
            <w:r>
              <w:t>Methods</w:t>
            </w:r>
          </w:p>
        </w:tc>
        <w:tc>
          <w:tcPr>
            <w:tcW w:w="7585" w:type="dxa"/>
            <w:gridSpan w:val="6"/>
            <w:vAlign w:val="center"/>
          </w:tcPr>
          <w:p w14:paraId="4F64B6AE" w14:textId="28ADCA1D" w:rsidR="00752877" w:rsidRDefault="00752877" w:rsidP="00752877">
            <w:pPr>
              <w:jc w:val="center"/>
            </w:pPr>
            <w:r>
              <w:t>Flower</w:t>
            </w:r>
          </w:p>
        </w:tc>
      </w:tr>
      <w:tr w:rsidR="00B7757A" w14:paraId="53D04EEC" w14:textId="484B6740" w:rsidTr="00B7757A">
        <w:trPr>
          <w:trHeight w:val="156"/>
        </w:trPr>
        <w:tc>
          <w:tcPr>
            <w:tcW w:w="1775" w:type="dxa"/>
            <w:vMerge/>
            <w:vAlign w:val="center"/>
          </w:tcPr>
          <w:p w14:paraId="421863D2" w14:textId="77777777" w:rsidR="00B7757A" w:rsidRDefault="00B7757A" w:rsidP="00D65E7D">
            <w:pPr>
              <w:jc w:val="left"/>
            </w:pPr>
          </w:p>
        </w:tc>
        <w:tc>
          <w:tcPr>
            <w:tcW w:w="3792" w:type="dxa"/>
            <w:gridSpan w:val="3"/>
            <w:tcBorders>
              <w:top w:val="single" w:sz="4" w:space="0" w:color="auto"/>
            </w:tcBorders>
            <w:vAlign w:val="center"/>
          </w:tcPr>
          <w:p w14:paraId="49BF6ED3" w14:textId="7F189004" w:rsidR="00B7757A" w:rsidRDefault="00B7757A" w:rsidP="00752877">
            <w:pPr>
              <w:jc w:val="center"/>
            </w:pPr>
            <w:r>
              <w:t>IS</w:t>
            </w:r>
          </w:p>
        </w:tc>
        <w:tc>
          <w:tcPr>
            <w:tcW w:w="3793" w:type="dxa"/>
            <w:gridSpan w:val="3"/>
            <w:tcBorders>
              <w:top w:val="single" w:sz="4" w:space="0" w:color="auto"/>
              <w:left w:val="nil"/>
            </w:tcBorders>
            <w:vAlign w:val="center"/>
          </w:tcPr>
          <w:p w14:paraId="0FC4CD1B" w14:textId="6A20C3F9" w:rsidR="00B7757A" w:rsidRDefault="00E71545" w:rsidP="00A3367A">
            <w:pPr>
              <w:jc w:val="center"/>
            </w:pPr>
            <w:r>
              <w:t xml:space="preserve">Human evaluation </w:t>
            </w:r>
            <w:r w:rsidR="00B7757A">
              <w:t>study</w:t>
            </w:r>
            <w:r w:rsidR="00323ECE">
              <w:rPr>
                <w:rStyle w:val="FootnoteReference"/>
              </w:rPr>
              <w:footnoteReference w:id="6"/>
            </w:r>
          </w:p>
        </w:tc>
      </w:tr>
      <w:tr w:rsidR="00156822" w14:paraId="115B2B5C" w14:textId="055A82FF" w:rsidTr="00B7757A">
        <w:tc>
          <w:tcPr>
            <w:tcW w:w="1872" w:type="dxa"/>
            <w:gridSpan w:val="2"/>
            <w:tcBorders>
              <w:bottom w:val="single" w:sz="4" w:space="0" w:color="auto"/>
            </w:tcBorders>
            <w:vAlign w:val="center"/>
          </w:tcPr>
          <w:p w14:paraId="618D065B" w14:textId="0FE73D3B" w:rsidR="00F23AA8" w:rsidRDefault="00F23AA8" w:rsidP="00D65E7D">
            <w:pPr>
              <w:jc w:val="left"/>
            </w:pPr>
            <w:r>
              <w:t>Real data</w:t>
            </w:r>
          </w:p>
        </w:tc>
        <w:tc>
          <w:tcPr>
            <w:tcW w:w="1872" w:type="dxa"/>
            <w:tcBorders>
              <w:bottom w:val="single" w:sz="4" w:space="0" w:color="auto"/>
            </w:tcBorders>
            <w:vAlign w:val="center"/>
          </w:tcPr>
          <w:p w14:paraId="7A39AAD2" w14:textId="70CB24D1" w:rsidR="00F23AA8" w:rsidRPr="00156822" w:rsidRDefault="00F23AA8" w:rsidP="00D65E7D">
            <w:pPr>
              <w:jc w:val="center"/>
              <w:rPr>
                <w:rFonts w:ascii="Cambria Math" w:hAnsi="Cambria Math"/>
              </w:rPr>
            </w:pPr>
            <w:r w:rsidRPr="00156822">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156822" w:rsidRDefault="00F23AA8" w:rsidP="00D65E7D">
            <w:pPr>
              <w:jc w:val="center"/>
              <w:rPr>
                <w:rFonts w:ascii="Cambria Math" w:hAnsi="Cambria Math"/>
              </w:rPr>
            </w:pPr>
            <w:r w:rsidRPr="00156822">
              <w:rPr>
                <w:rFonts w:ascii="Cambria Math" w:hAnsi="Cambria Math"/>
              </w:rPr>
              <w:t>1.248±0.055</w:t>
            </w:r>
          </w:p>
        </w:tc>
        <w:tc>
          <w:tcPr>
            <w:tcW w:w="1872" w:type="dxa"/>
            <w:tcBorders>
              <w:bottom w:val="single" w:sz="4" w:space="0" w:color="auto"/>
            </w:tcBorders>
          </w:tcPr>
          <w:p w14:paraId="3192CE0C" w14:textId="77777777" w:rsidR="00F23AA8" w:rsidRDefault="00F23AA8" w:rsidP="00A9609B">
            <w:pPr>
              <w:jc w:val="center"/>
            </w:pPr>
          </w:p>
        </w:tc>
        <w:tc>
          <w:tcPr>
            <w:tcW w:w="1872" w:type="dxa"/>
            <w:tcBorders>
              <w:bottom w:val="single" w:sz="4" w:space="0" w:color="auto"/>
            </w:tcBorders>
          </w:tcPr>
          <w:p w14:paraId="7C6012F3" w14:textId="77777777" w:rsidR="00F23AA8" w:rsidRDefault="00F23AA8" w:rsidP="00A9609B">
            <w:pPr>
              <w:jc w:val="center"/>
            </w:pPr>
          </w:p>
        </w:tc>
      </w:tr>
      <w:tr w:rsidR="00454886" w14:paraId="75903460" w14:textId="456B267B" w:rsidTr="00D027E5">
        <w:tc>
          <w:tcPr>
            <w:tcW w:w="1872" w:type="dxa"/>
            <w:gridSpan w:val="2"/>
            <w:tcBorders>
              <w:top w:val="single" w:sz="4" w:space="0" w:color="auto"/>
            </w:tcBorders>
            <w:vAlign w:val="center"/>
          </w:tcPr>
          <w:p w14:paraId="5021DFD1" w14:textId="77777777" w:rsidR="00454886"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156822" w:rsidRDefault="00454886" w:rsidP="00454886">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156822" w:rsidRDefault="00454886" w:rsidP="00454886">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Default="00454886" w:rsidP="00454886">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Default="00454886" w:rsidP="00454886">
            <w:pPr>
              <w:jc w:val="center"/>
            </w:pPr>
            <w:r>
              <w:rPr>
                <w:rFonts w:ascii="Cambria Math" w:hAnsi="Cambria Math"/>
              </w:rPr>
              <w:t>Domain B</w:t>
            </w:r>
          </w:p>
        </w:tc>
      </w:tr>
      <w:tr w:rsidR="00454886" w14:paraId="6A79DFE4" w14:textId="559F315D" w:rsidTr="00752877">
        <w:tc>
          <w:tcPr>
            <w:tcW w:w="1872" w:type="dxa"/>
            <w:gridSpan w:val="2"/>
            <w:vAlign w:val="center"/>
          </w:tcPr>
          <w:p w14:paraId="491FF23C" w14:textId="0617C33B" w:rsidR="00454886" w:rsidRDefault="00454886" w:rsidP="00454886">
            <w:pPr>
              <w:jc w:val="left"/>
            </w:pPr>
            <w:r>
              <w:t>CC</w:t>
            </w:r>
          </w:p>
        </w:tc>
        <w:tc>
          <w:tcPr>
            <w:tcW w:w="1872" w:type="dxa"/>
            <w:tcBorders>
              <w:top w:val="single" w:sz="4" w:space="0" w:color="auto"/>
            </w:tcBorders>
            <w:vAlign w:val="center"/>
          </w:tcPr>
          <w:p w14:paraId="699CD4E4" w14:textId="04A54593" w:rsidR="00454886" w:rsidRPr="00156822" w:rsidRDefault="00454886" w:rsidP="00454886">
            <w:pPr>
              <w:jc w:val="center"/>
              <w:rPr>
                <w:rFonts w:ascii="Cambria Math" w:hAnsi="Cambria Math"/>
              </w:rPr>
            </w:pPr>
            <w:r w:rsidRPr="00156822">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156822" w:rsidRDefault="00454886" w:rsidP="00454886">
            <w:pPr>
              <w:jc w:val="center"/>
              <w:rPr>
                <w:rFonts w:ascii="Cambria Math" w:hAnsi="Cambria Math"/>
              </w:rPr>
            </w:pPr>
            <w:r w:rsidRPr="00156822">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4A4E674" w:rsidR="00454886" w:rsidRDefault="009920C8" w:rsidP="00454886">
            <w:pPr>
              <w:jc w:val="center"/>
            </w:pPr>
            <w:r>
              <w:rPr>
                <w:color w:val="222222"/>
                <w:shd w:val="clear" w:color="auto" w:fill="FFFFFF"/>
              </w:rPr>
              <w:t>3.3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AFB966B" w:rsidR="00454886" w:rsidRDefault="009920C8" w:rsidP="00454886">
            <w:pPr>
              <w:jc w:val="center"/>
            </w:pPr>
            <w:r>
              <w:t>26.7</w:t>
            </w:r>
            <w:r w:rsidR="00FE09DB">
              <w:rPr>
                <w:rFonts w:ascii="Arial" w:hAnsi="Arial" w:cs="Arial"/>
                <w:color w:val="222222"/>
                <w:shd w:val="clear" w:color="auto" w:fill="FFFFFF"/>
              </w:rPr>
              <w:t>%</w:t>
            </w:r>
          </w:p>
        </w:tc>
      </w:tr>
      <w:tr w:rsidR="00454886" w14:paraId="6490F0FE" w14:textId="688D8A1F" w:rsidTr="00752877">
        <w:tc>
          <w:tcPr>
            <w:tcW w:w="1872" w:type="dxa"/>
            <w:gridSpan w:val="2"/>
            <w:vAlign w:val="center"/>
          </w:tcPr>
          <w:p w14:paraId="719B1FA4" w14:textId="7668FC36" w:rsidR="00454886" w:rsidRDefault="00454886" w:rsidP="00454886">
            <w:pPr>
              <w:jc w:val="left"/>
            </w:pPr>
            <w:r>
              <w:t>CC + CP</w:t>
            </w:r>
          </w:p>
        </w:tc>
        <w:tc>
          <w:tcPr>
            <w:tcW w:w="1872" w:type="dxa"/>
            <w:vAlign w:val="center"/>
          </w:tcPr>
          <w:p w14:paraId="6719D1C2" w14:textId="4CD1FC1A" w:rsidR="00454886" w:rsidRPr="00156822" w:rsidRDefault="00454886" w:rsidP="00454886">
            <w:pPr>
              <w:jc w:val="center"/>
              <w:rPr>
                <w:rFonts w:ascii="Cambria Math" w:hAnsi="Cambria Math"/>
              </w:rPr>
            </w:pPr>
            <w:r w:rsidRPr="00156822">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156822" w:rsidRDefault="00454886" w:rsidP="00454886">
            <w:pPr>
              <w:jc w:val="center"/>
              <w:rPr>
                <w:rFonts w:ascii="Cambria Math" w:hAnsi="Cambria Math"/>
              </w:rPr>
            </w:pPr>
            <w:r w:rsidRPr="00156822">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Default="00A23B10" w:rsidP="00454886">
            <w:pPr>
              <w:jc w:val="center"/>
            </w:pPr>
            <w:r>
              <w:t>0</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Default="00A23B10" w:rsidP="00454886">
            <w:pPr>
              <w:jc w:val="center"/>
            </w:pPr>
            <w:r>
              <w:t>10</w:t>
            </w:r>
            <w:r w:rsidR="00FE09DB">
              <w:rPr>
                <w:rFonts w:ascii="Arial" w:hAnsi="Arial" w:cs="Arial"/>
                <w:color w:val="222222"/>
                <w:shd w:val="clear" w:color="auto" w:fill="FFFFFF"/>
              </w:rPr>
              <w:t>%</w:t>
            </w:r>
          </w:p>
        </w:tc>
      </w:tr>
      <w:tr w:rsidR="00454886" w14:paraId="72BEC241" w14:textId="1A8B4E53" w:rsidTr="00752877">
        <w:tc>
          <w:tcPr>
            <w:tcW w:w="1872" w:type="dxa"/>
            <w:gridSpan w:val="2"/>
            <w:vAlign w:val="center"/>
          </w:tcPr>
          <w:p w14:paraId="277A213C" w14:textId="5A2817CF" w:rsidR="00454886" w:rsidRDefault="00454886" w:rsidP="00454886">
            <w:pPr>
              <w:jc w:val="left"/>
            </w:pPr>
            <w:r>
              <w:t>CC + CP + TD</w:t>
            </w:r>
          </w:p>
        </w:tc>
        <w:tc>
          <w:tcPr>
            <w:tcW w:w="1872" w:type="dxa"/>
            <w:vAlign w:val="center"/>
          </w:tcPr>
          <w:p w14:paraId="1359AFED" w14:textId="10C2D8D4" w:rsidR="00454886" w:rsidRPr="00156822" w:rsidRDefault="00454886" w:rsidP="00454886">
            <w:pPr>
              <w:jc w:val="center"/>
              <w:rPr>
                <w:rFonts w:ascii="Cambria Math" w:hAnsi="Cambria Math"/>
                <w:b/>
                <w:bCs/>
              </w:rPr>
            </w:pPr>
            <w:r w:rsidRPr="00156822">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156822" w:rsidRDefault="00454886" w:rsidP="00454886">
            <w:pPr>
              <w:jc w:val="center"/>
              <w:rPr>
                <w:rFonts w:ascii="Cambria Math" w:hAnsi="Cambria Math"/>
                <w:b/>
                <w:bCs/>
              </w:rPr>
            </w:pPr>
            <w:r w:rsidRPr="00156822">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899EED6" w:rsidR="00454886" w:rsidRDefault="00A23B10" w:rsidP="00454886">
            <w:pPr>
              <w:jc w:val="center"/>
            </w:pPr>
            <w:r>
              <w:t>9</w:t>
            </w:r>
            <w:r w:rsidR="009920C8">
              <w:t>6.6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14C055EB" w:rsidR="00454886" w:rsidRDefault="009920C8" w:rsidP="00644015">
            <w:pPr>
              <w:keepNext/>
              <w:jc w:val="center"/>
            </w:pPr>
            <w:r>
              <w:t>63.3</w:t>
            </w:r>
            <w:r w:rsidR="00FE09DB">
              <w:rPr>
                <w:rFonts w:ascii="Arial" w:hAnsi="Arial" w:cs="Arial"/>
                <w:color w:val="222222"/>
                <w:shd w:val="clear" w:color="auto" w:fill="FFFFFF"/>
              </w:rPr>
              <w:t>%</w:t>
            </w:r>
          </w:p>
        </w:tc>
      </w:tr>
    </w:tbl>
    <w:p w14:paraId="0D774979" w14:textId="1D430CF1" w:rsidR="00084E99" w:rsidRDefault="00D26C0C" w:rsidP="00D26C0C">
      <w:pPr>
        <w:jc w:val="center"/>
      </w:pPr>
      <w:r w:rsidRPr="00D26C0C">
        <w:t>Bold values indicate the best results in the experiments</w:t>
      </w:r>
      <w:r>
        <w:t>.</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14:paraId="183D494C" w14:textId="77777777" w:rsidTr="00836EAE">
        <w:trPr>
          <w:cantSplit/>
          <w:trHeight w:val="1634"/>
        </w:trPr>
        <w:tc>
          <w:tcPr>
            <w:tcW w:w="442" w:type="dxa"/>
            <w:textDirection w:val="btLr"/>
            <w:vAlign w:val="center"/>
          </w:tcPr>
          <w:p w14:paraId="489F5F8E" w14:textId="77777777" w:rsidR="00836EAE" w:rsidRDefault="00836EAE" w:rsidP="00836EAE">
            <w:pPr>
              <w:ind w:left="113" w:right="113"/>
              <w:jc w:val="center"/>
            </w:pPr>
            <w:r>
              <w:t>input</w:t>
            </w:r>
          </w:p>
        </w:tc>
        <w:tc>
          <w:tcPr>
            <w:tcW w:w="9213" w:type="dxa"/>
            <w:vMerge w:val="restart"/>
            <w:textDirection w:val="tbRl"/>
          </w:tcPr>
          <w:p w14:paraId="2521AED8" w14:textId="77777777" w:rsidR="00836EAE" w:rsidRDefault="00836EAE" w:rsidP="00836EAE">
            <w:pPr>
              <w:ind w:left="113" w:right="113"/>
            </w:pPr>
            <w:r>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6">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14:paraId="0F6856FB" w14:textId="77777777" w:rsidTr="00836EAE">
        <w:trPr>
          <w:cantSplit/>
          <w:trHeight w:val="1439"/>
        </w:trPr>
        <w:tc>
          <w:tcPr>
            <w:tcW w:w="442" w:type="dxa"/>
            <w:textDirection w:val="btLr"/>
            <w:vAlign w:val="center"/>
          </w:tcPr>
          <w:p w14:paraId="02319E43" w14:textId="77777777" w:rsidR="00836EAE" w:rsidRDefault="00836EAE" w:rsidP="00836EAE">
            <w:pPr>
              <w:ind w:left="113" w:right="113"/>
              <w:jc w:val="center"/>
            </w:pPr>
            <w:r>
              <w:t>CC</w:t>
            </w:r>
          </w:p>
        </w:tc>
        <w:tc>
          <w:tcPr>
            <w:tcW w:w="9213" w:type="dxa"/>
            <w:vMerge/>
            <w:textDirection w:val="tbRl"/>
          </w:tcPr>
          <w:p w14:paraId="449125EA" w14:textId="77777777" w:rsidR="00836EAE" w:rsidRDefault="00836EAE" w:rsidP="00836EAE">
            <w:pPr>
              <w:ind w:left="113" w:right="113"/>
              <w:rPr>
                <w:noProof/>
              </w:rPr>
            </w:pPr>
          </w:p>
        </w:tc>
      </w:tr>
      <w:tr w:rsidR="00836EAE" w14:paraId="72E42E17" w14:textId="77777777" w:rsidTr="00836EAE">
        <w:trPr>
          <w:cantSplit/>
          <w:trHeight w:val="1428"/>
        </w:trPr>
        <w:tc>
          <w:tcPr>
            <w:tcW w:w="442" w:type="dxa"/>
            <w:textDirection w:val="btLr"/>
            <w:vAlign w:val="center"/>
          </w:tcPr>
          <w:p w14:paraId="30DDA4EA" w14:textId="77777777" w:rsidR="00836EAE" w:rsidRDefault="00836EAE" w:rsidP="00836EAE">
            <w:pPr>
              <w:ind w:left="113" w:right="113"/>
              <w:jc w:val="center"/>
            </w:pPr>
            <w:r>
              <w:t>CC+CP</w:t>
            </w:r>
          </w:p>
        </w:tc>
        <w:tc>
          <w:tcPr>
            <w:tcW w:w="9213" w:type="dxa"/>
            <w:vMerge/>
          </w:tcPr>
          <w:p w14:paraId="420C74A8" w14:textId="77777777" w:rsidR="00836EAE" w:rsidRDefault="00836EAE" w:rsidP="00836EAE">
            <w:pPr>
              <w:rPr>
                <w:noProof/>
              </w:rPr>
            </w:pPr>
          </w:p>
        </w:tc>
      </w:tr>
      <w:tr w:rsidR="00836EAE" w14:paraId="2DC1A28C" w14:textId="77777777" w:rsidTr="00836EAE">
        <w:trPr>
          <w:cantSplit/>
          <w:trHeight w:val="1387"/>
        </w:trPr>
        <w:tc>
          <w:tcPr>
            <w:tcW w:w="442" w:type="dxa"/>
            <w:textDirection w:val="btLr"/>
            <w:vAlign w:val="center"/>
          </w:tcPr>
          <w:p w14:paraId="36C91920" w14:textId="4CD13BF6" w:rsidR="00836EAE" w:rsidRDefault="00836EAE" w:rsidP="00836EAE">
            <w:pPr>
              <w:ind w:left="113" w:right="113"/>
              <w:jc w:val="center"/>
            </w:pPr>
            <w:r w:rsidRPr="00226B58">
              <w:rPr>
                <w:sz w:val="22"/>
                <w:szCs w:val="22"/>
              </w:rPr>
              <w:t>CC+CP+T</w:t>
            </w:r>
            <w:r w:rsidR="00226B58" w:rsidRPr="00226B58">
              <w:rPr>
                <w:sz w:val="22"/>
                <w:szCs w:val="22"/>
              </w:rPr>
              <w:t>D</w:t>
            </w:r>
            <w:r w:rsidRPr="00226B58">
              <w:rPr>
                <w:sz w:val="22"/>
                <w:szCs w:val="22"/>
              </w:rPr>
              <w:t>P</w:t>
            </w:r>
          </w:p>
        </w:tc>
        <w:tc>
          <w:tcPr>
            <w:tcW w:w="9213" w:type="dxa"/>
            <w:vMerge/>
          </w:tcPr>
          <w:p w14:paraId="5BD5A256" w14:textId="77777777" w:rsidR="00836EAE" w:rsidRDefault="00836EAE" w:rsidP="00644015">
            <w:pPr>
              <w:keepNext/>
              <w:rPr>
                <w:noProof/>
              </w:rPr>
            </w:pPr>
          </w:p>
        </w:tc>
      </w:tr>
    </w:tbl>
    <w:p w14:paraId="7DBCBBC6" w14:textId="65BD1EC3" w:rsidR="00644015" w:rsidRPr="00EA4CFC" w:rsidRDefault="00644015" w:rsidP="00644015">
      <w:pPr>
        <w:pStyle w:val="Caption"/>
        <w:framePr w:w="9282" w:hSpace="180" w:wrap="around" w:vAnchor="text" w:hAnchor="text" w:y="6027"/>
        <w:suppressOverlap/>
        <w:jc w:val="center"/>
        <w:rPr>
          <w:color w:val="auto"/>
          <w:sz w:val="24"/>
          <w:szCs w:val="24"/>
        </w:rPr>
      </w:pPr>
      <w:r w:rsidRPr="00EA4CFC">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 (from</w:t>
      </w:r>
      <w:r w:rsidR="008935BC" w:rsidRPr="00EA4CFC">
        <w:rPr>
          <w:color w:val="auto"/>
          <w:sz w:val="24"/>
          <w:szCs w:val="24"/>
        </w:rPr>
        <w:t xml:space="preserve"> A to B</w:t>
      </w:r>
      <w:r w:rsidRPr="00EA4CFC">
        <w:rPr>
          <w:color w:val="auto"/>
          <w:sz w:val="24"/>
          <w:szCs w:val="24"/>
        </w:rPr>
        <w:t>)</w:t>
      </w:r>
    </w:p>
    <w:p w14:paraId="232217DC" w14:textId="609323D7" w:rsidR="00644015" w:rsidRDefault="00644015" w:rsidP="00C141B9">
      <w:r w:rsidRPr="005A5086">
        <w:t xml:space="preserve">The translated flower in each target field retains a continuity for much of the time, with input flower at </w:t>
      </w:r>
      <w:r>
        <w:t xml:space="preserve">a </w:t>
      </w:r>
      <w:r w:rsidRPr="005A5086">
        <w:t>different domain.</w:t>
      </w:r>
      <w:r>
        <w:t xml:space="preserve"> </w:t>
      </w:r>
      <w:r w:rsidRPr="00A450FF">
        <w:rPr>
          <w:color w:val="FF0000"/>
          <w:highlight w:val="yellow"/>
        </w:rPr>
        <w:t xml:space="preserve">Table </w:t>
      </w:r>
      <w:r w:rsidR="0065682A">
        <w:rPr>
          <w:color w:val="FF0000"/>
        </w:rPr>
        <w:t>7</w:t>
      </w:r>
      <w:r w:rsidRPr="00A450FF">
        <w:rPr>
          <w:color w:val="FF0000"/>
        </w:rPr>
        <w:t xml:space="preserve"> </w:t>
      </w:r>
      <w:r>
        <w:t xml:space="preserve">shows the inception score of experimental runs of the network. The IS result clearly shows this thesis work advantages over Cycle-GAN(CC) and Cycle-GAN with Feature preserving loss (CC+CP), due to the improvements of video continuity and </w:t>
      </w:r>
      <w:r>
        <w:lastRenderedPageBreak/>
        <w:t xml:space="preserve">stability brought by the spatial-temporal constraint.  As </w:t>
      </w:r>
      <w:r w:rsidRPr="00B7757A">
        <w:rPr>
          <w:highlight w:val="yellow"/>
        </w:rPr>
        <w:t>show</w:t>
      </w:r>
      <w:r>
        <w:rPr>
          <w:highlight w:val="yellow"/>
        </w:rPr>
        <w:t>n</w:t>
      </w:r>
      <w:r w:rsidRPr="00B7757A">
        <w:rPr>
          <w:highlight w:val="yellow"/>
        </w:rPr>
        <w:t xml:space="preserve"> </w:t>
      </w:r>
      <w:r>
        <w:rPr>
          <w:highlight w:val="yellow"/>
        </w:rPr>
        <w:t xml:space="preserve">on </w:t>
      </w:r>
      <w:r w:rsidRPr="00B7757A">
        <w:rPr>
          <w:color w:val="FF0000"/>
          <w:highlight w:val="yellow"/>
        </w:rPr>
        <w:t>Figure</w:t>
      </w:r>
      <w:r w:rsidR="00F84749">
        <w:rPr>
          <w:color w:val="FF0000"/>
          <w:highlight w:val="yellow"/>
        </w:rPr>
        <w:t xml:space="preserve"> 6-1</w:t>
      </w:r>
      <w:r w:rsidRPr="00B7757A">
        <w:rPr>
          <w:highlight w:val="yellow"/>
        </w:rPr>
        <w:t xml:space="preserve"> Even if Temporal Continuity can be preserved by this work (CC+CP+TD)</w:t>
      </w:r>
      <w:r>
        <w:rPr>
          <w:highlight w:val="yellow"/>
        </w:rPr>
        <w:t>, it contains a lot of artifacts because</w:t>
      </w:r>
      <w:r w:rsidRPr="00B7757A">
        <w:rPr>
          <w:highlight w:val="yellow"/>
        </w:rPr>
        <w:t xml:space="preserve"> it does not really have much weight changes</w:t>
      </w:r>
      <w:r>
        <w:rPr>
          <w:highlight w:val="yellow"/>
        </w:rPr>
        <w:t xml:space="preserve"> after some epochs</w:t>
      </w:r>
      <w:r w:rsidRPr="00B7757A">
        <w:rPr>
          <w:highlight w:val="yellow"/>
        </w:rPr>
        <w:t xml:space="preserve"> due to </w:t>
      </w:r>
      <w:r>
        <w:rPr>
          <w:highlight w:val="yellow"/>
        </w:rPr>
        <w:t xml:space="preserve">the </w:t>
      </w:r>
      <w:r w:rsidRPr="00B7757A">
        <w:rPr>
          <w:highlight w:val="yellow"/>
        </w:rPr>
        <w:t xml:space="preserve">vanishing gradient problem (meaning the gradient becomes very low-approximate to zero) so any gradient update does almost nothing in </w:t>
      </w:r>
      <w:r>
        <w:t>backpropagation.</w:t>
      </w:r>
    </w:p>
    <w:tbl>
      <w:tblPr>
        <w:tblStyle w:val="TableGrid"/>
        <w:tblpPr w:leftFromText="180" w:rightFromText="180" w:vertAnchor="text" w:horzAnchor="margin" w:tblpY="91"/>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14:paraId="4D6E455D" w14:textId="77777777" w:rsidTr="00624D23">
        <w:trPr>
          <w:cantSplit/>
          <w:trHeight w:val="1634"/>
        </w:trPr>
        <w:tc>
          <w:tcPr>
            <w:tcW w:w="442" w:type="dxa"/>
            <w:textDirection w:val="btLr"/>
            <w:vAlign w:val="center"/>
          </w:tcPr>
          <w:p w14:paraId="41251286" w14:textId="77777777" w:rsidR="00F23AA8" w:rsidRPr="00AD42A3" w:rsidRDefault="00F23AA8" w:rsidP="00F23AA8">
            <w:pPr>
              <w:ind w:left="113" w:right="113"/>
              <w:jc w:val="center"/>
              <w:rPr>
                <w:sz w:val="22"/>
                <w:szCs w:val="22"/>
              </w:rPr>
            </w:pPr>
            <w:r w:rsidRPr="00AD42A3">
              <w:rPr>
                <w:sz w:val="22"/>
                <w:szCs w:val="22"/>
              </w:rPr>
              <w:t>input</w:t>
            </w:r>
          </w:p>
        </w:tc>
        <w:tc>
          <w:tcPr>
            <w:tcW w:w="9213" w:type="dxa"/>
            <w:vMerge w:val="restart"/>
            <w:textDirection w:val="tbRl"/>
          </w:tcPr>
          <w:p w14:paraId="4644834F" w14:textId="365BC05E" w:rsidR="00F23AA8" w:rsidRDefault="0093105E" w:rsidP="00F23AA8">
            <w:pPr>
              <w:ind w:left="113" w:right="113"/>
            </w:pPr>
            <w:r>
              <w:rPr>
                <w:noProof/>
              </w:rPr>
              <w:drawing>
                <wp:anchor distT="0" distB="0" distL="114300" distR="114300" simplePos="0" relativeHeight="251797504" behindDoc="0" locked="0" layoutInCell="1" allowOverlap="1" wp14:anchorId="7BE58B55" wp14:editId="10DA1D8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14:paraId="10515B6B" w14:textId="77777777" w:rsidTr="00624D23">
        <w:trPr>
          <w:cantSplit/>
          <w:trHeight w:val="1439"/>
        </w:trPr>
        <w:tc>
          <w:tcPr>
            <w:tcW w:w="442" w:type="dxa"/>
            <w:textDirection w:val="btLr"/>
            <w:vAlign w:val="center"/>
          </w:tcPr>
          <w:p w14:paraId="1A67EE8F" w14:textId="77777777" w:rsidR="00F23AA8" w:rsidRPr="00AD42A3" w:rsidRDefault="00F23AA8" w:rsidP="00F23AA8">
            <w:pPr>
              <w:ind w:left="113" w:right="113"/>
              <w:jc w:val="center"/>
              <w:rPr>
                <w:sz w:val="22"/>
                <w:szCs w:val="22"/>
              </w:rPr>
            </w:pPr>
            <w:r w:rsidRPr="00AD42A3">
              <w:rPr>
                <w:sz w:val="22"/>
                <w:szCs w:val="22"/>
              </w:rPr>
              <w:t>CC</w:t>
            </w:r>
          </w:p>
        </w:tc>
        <w:tc>
          <w:tcPr>
            <w:tcW w:w="9213" w:type="dxa"/>
            <w:vMerge/>
            <w:textDirection w:val="tbRl"/>
          </w:tcPr>
          <w:p w14:paraId="20379B66" w14:textId="77777777" w:rsidR="00F23AA8" w:rsidRDefault="00F23AA8" w:rsidP="00F23AA8">
            <w:pPr>
              <w:ind w:left="113" w:right="113"/>
              <w:rPr>
                <w:noProof/>
              </w:rPr>
            </w:pPr>
          </w:p>
        </w:tc>
      </w:tr>
      <w:tr w:rsidR="00F23AA8" w14:paraId="0710603F" w14:textId="77777777" w:rsidTr="00624D23">
        <w:trPr>
          <w:cantSplit/>
          <w:trHeight w:val="1428"/>
        </w:trPr>
        <w:tc>
          <w:tcPr>
            <w:tcW w:w="442" w:type="dxa"/>
            <w:textDirection w:val="btLr"/>
            <w:vAlign w:val="center"/>
          </w:tcPr>
          <w:p w14:paraId="1C2CD6AA" w14:textId="77777777" w:rsidR="00F23AA8" w:rsidRPr="00AD42A3" w:rsidRDefault="00F23AA8" w:rsidP="00F23AA8">
            <w:pPr>
              <w:ind w:left="113" w:right="113"/>
              <w:jc w:val="center"/>
              <w:rPr>
                <w:sz w:val="22"/>
                <w:szCs w:val="22"/>
              </w:rPr>
            </w:pPr>
            <w:r w:rsidRPr="00AD42A3">
              <w:rPr>
                <w:sz w:val="22"/>
                <w:szCs w:val="22"/>
              </w:rPr>
              <w:t>CC+CP</w:t>
            </w:r>
          </w:p>
        </w:tc>
        <w:tc>
          <w:tcPr>
            <w:tcW w:w="9213" w:type="dxa"/>
            <w:vMerge/>
          </w:tcPr>
          <w:p w14:paraId="7F33F379" w14:textId="77777777" w:rsidR="00F23AA8" w:rsidRDefault="00F23AA8" w:rsidP="00F23AA8">
            <w:pPr>
              <w:rPr>
                <w:noProof/>
              </w:rPr>
            </w:pPr>
          </w:p>
        </w:tc>
      </w:tr>
      <w:tr w:rsidR="00F23AA8" w14:paraId="5BF90945" w14:textId="77777777" w:rsidTr="00624D23">
        <w:trPr>
          <w:cantSplit/>
          <w:trHeight w:val="1387"/>
        </w:trPr>
        <w:tc>
          <w:tcPr>
            <w:tcW w:w="442" w:type="dxa"/>
            <w:textDirection w:val="btLr"/>
            <w:vAlign w:val="center"/>
          </w:tcPr>
          <w:p w14:paraId="1A490AF5" w14:textId="77777777" w:rsidR="00F23AA8" w:rsidRPr="00AD42A3" w:rsidRDefault="00F23AA8" w:rsidP="00F23AA8">
            <w:pPr>
              <w:ind w:left="113" w:right="113"/>
              <w:jc w:val="center"/>
              <w:rPr>
                <w:sz w:val="22"/>
                <w:szCs w:val="22"/>
              </w:rPr>
            </w:pPr>
            <w:r w:rsidRPr="00AD42A3">
              <w:rPr>
                <w:sz w:val="22"/>
                <w:szCs w:val="22"/>
              </w:rPr>
              <w:t>CC+CP+TP</w:t>
            </w:r>
          </w:p>
        </w:tc>
        <w:tc>
          <w:tcPr>
            <w:tcW w:w="9213" w:type="dxa"/>
            <w:vMerge/>
          </w:tcPr>
          <w:p w14:paraId="7F362A13" w14:textId="77777777" w:rsidR="00F23AA8" w:rsidRDefault="00F23AA8" w:rsidP="0093105E">
            <w:pPr>
              <w:keepNext/>
              <w:rPr>
                <w:noProof/>
              </w:rPr>
            </w:pPr>
          </w:p>
        </w:tc>
      </w:tr>
    </w:tbl>
    <w:p w14:paraId="6C2E165A" w14:textId="3E5C11D4" w:rsidR="0093105E" w:rsidRPr="00EA4CFC" w:rsidRDefault="0093105E" w:rsidP="00B00719">
      <w:pPr>
        <w:pStyle w:val="Caption"/>
        <w:framePr w:w="9169" w:hSpace="180" w:wrap="around" w:vAnchor="text" w:hAnchor="page" w:x="1710" w:y="6098"/>
        <w:jc w:val="center"/>
        <w:rPr>
          <w:color w:val="auto"/>
          <w:sz w:val="24"/>
          <w:szCs w:val="24"/>
        </w:rPr>
      </w:pPr>
      <w:r w:rsidRPr="00EA4CFC">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w:t>
      </w:r>
      <w:r w:rsidR="00B00719" w:rsidRPr="00EA4CFC">
        <w:rPr>
          <w:color w:val="auto"/>
          <w:sz w:val="24"/>
          <w:szCs w:val="24"/>
        </w:rPr>
        <w:t xml:space="preserve"> (from B to A)</w:t>
      </w:r>
    </w:p>
    <w:p w14:paraId="0E67F00A" w14:textId="517BAA27" w:rsidR="00624D23" w:rsidRPr="00624D23" w:rsidRDefault="00624D23" w:rsidP="00624D23">
      <w:pPr>
        <w:jc w:val="center"/>
        <w:rPr>
          <w:rStyle w:val="Heading4Char"/>
          <w:rFonts w:cs="Times New Roman"/>
          <w:b w:val="0"/>
          <w:bCs/>
          <w:i w:val="0"/>
          <w:iCs w:val="0"/>
        </w:rPr>
      </w:pPr>
      <w:r w:rsidRPr="00624D23">
        <w:rPr>
          <w:rStyle w:val="Heading4Char"/>
          <w:rFonts w:cs="Times New Roman"/>
          <w:b w:val="0"/>
          <w:bCs/>
          <w:i w:val="0"/>
          <w:iCs w:val="0"/>
        </w:rPr>
        <w:t>Synthetic images from all evaluated models. The real images shown at the top are inputs that the synthetic images are based on</w:t>
      </w:r>
      <w:r>
        <w:rPr>
          <w:rStyle w:val="Heading4Char"/>
          <w:rFonts w:cs="Times New Roman"/>
          <w:b w:val="0"/>
          <w:bCs/>
          <w:i w:val="0"/>
          <w:iCs w:val="0"/>
        </w:rPr>
        <w:t xml:space="preserve">. </w:t>
      </w:r>
      <w:r w:rsidR="003B0F25">
        <w:rPr>
          <w:rStyle w:val="Heading4Char"/>
          <w:rFonts w:cs="Times New Roman"/>
          <w:b w:val="0"/>
          <w:bCs/>
          <w:i w:val="0"/>
          <w:iCs w:val="0"/>
        </w:rPr>
        <w:t>The s</w:t>
      </w:r>
      <w:r>
        <w:rPr>
          <w:rStyle w:val="Heading4Char"/>
          <w:rFonts w:cs="Times New Roman"/>
          <w:b w:val="0"/>
          <w:bCs/>
          <w:i w:val="0"/>
          <w:iCs w:val="0"/>
        </w:rPr>
        <w:t>econd</w:t>
      </w:r>
      <w:r w:rsidR="003B0F25">
        <w:rPr>
          <w:rStyle w:val="Heading4Char"/>
          <w:rFonts w:cs="Times New Roman"/>
          <w:b w:val="0"/>
          <w:bCs/>
          <w:i w:val="0"/>
          <w:iCs w:val="0"/>
        </w:rPr>
        <w:t>-</w:t>
      </w:r>
      <w:r>
        <w:rPr>
          <w:rStyle w:val="Heading4Char"/>
          <w:rFonts w:cs="Times New Roman"/>
          <w:b w:val="0"/>
          <w:bCs/>
          <w:i w:val="0"/>
          <w:iCs w:val="0"/>
        </w:rPr>
        <w:t xml:space="preserve">row is the result of </w:t>
      </w:r>
      <w:proofErr w:type="spellStart"/>
      <w:r>
        <w:rPr>
          <w:rStyle w:val="Heading4Char"/>
          <w:rFonts w:cs="Times New Roman"/>
          <w:b w:val="0"/>
          <w:bCs/>
          <w:i w:val="0"/>
          <w:iCs w:val="0"/>
        </w:rPr>
        <w:t>CycleGAN</w:t>
      </w:r>
      <w:proofErr w:type="spellEnd"/>
      <w:r>
        <w:rPr>
          <w:rStyle w:val="Heading4Char"/>
          <w:rFonts w:cs="Times New Roman"/>
          <w:b w:val="0"/>
          <w:bCs/>
          <w:i w:val="0"/>
          <w:iCs w:val="0"/>
        </w:rPr>
        <w:t>, Third</w:t>
      </w:r>
      <w:r w:rsidR="003B0F25">
        <w:rPr>
          <w:rStyle w:val="Heading4Char"/>
          <w:rFonts w:cs="Times New Roman"/>
          <w:b w:val="0"/>
          <w:bCs/>
          <w:i w:val="0"/>
          <w:iCs w:val="0"/>
        </w:rPr>
        <w:t>-</w:t>
      </w:r>
      <w:r>
        <w:rPr>
          <w:rStyle w:val="Heading4Char"/>
          <w:rFonts w:cs="Times New Roman"/>
          <w:b w:val="0"/>
          <w:bCs/>
          <w:i w:val="0"/>
          <w:iCs w:val="0"/>
        </w:rPr>
        <w:t>row show</w:t>
      </w:r>
      <w:r w:rsidR="003B0F25">
        <w:rPr>
          <w:rStyle w:val="Heading4Char"/>
          <w:rFonts w:cs="Times New Roman"/>
          <w:b w:val="0"/>
          <w:bCs/>
          <w:i w:val="0"/>
          <w:iCs w:val="0"/>
        </w:rPr>
        <w:t>s</w:t>
      </w:r>
      <w:r>
        <w:rPr>
          <w:rStyle w:val="Heading4Char"/>
          <w:rFonts w:cs="Times New Roman"/>
          <w:b w:val="0"/>
          <w:bCs/>
          <w:i w:val="0"/>
          <w:iCs w:val="0"/>
        </w:rPr>
        <w:t xml:space="preserve"> </w:t>
      </w:r>
      <w:proofErr w:type="spellStart"/>
      <w:r>
        <w:rPr>
          <w:rStyle w:val="Heading4Char"/>
          <w:rFonts w:cs="Times New Roman"/>
          <w:b w:val="0"/>
          <w:bCs/>
          <w:i w:val="0"/>
          <w:iCs w:val="0"/>
        </w:rPr>
        <w:t>CycleGAN</w:t>
      </w:r>
      <w:proofErr w:type="spellEnd"/>
      <w:r>
        <w:rPr>
          <w:rStyle w:val="Heading4Char"/>
          <w:rFonts w:cs="Times New Roman"/>
          <w:b w:val="0"/>
          <w:bCs/>
          <w:i w:val="0"/>
          <w:iCs w:val="0"/>
        </w:rPr>
        <w:t xml:space="preserve"> with Feature preserving loss, the last include Temporal Aware discriminator and Temporal </w:t>
      </w:r>
      <w:proofErr w:type="spellStart"/>
      <w:r>
        <w:rPr>
          <w:rStyle w:val="Heading4Char"/>
          <w:rFonts w:cs="Times New Roman"/>
          <w:b w:val="0"/>
          <w:bCs/>
          <w:i w:val="0"/>
          <w:iCs w:val="0"/>
        </w:rPr>
        <w:t>warpning</w:t>
      </w:r>
      <w:proofErr w:type="spellEnd"/>
      <w:r>
        <w:rPr>
          <w:rStyle w:val="Heading4Char"/>
          <w:rFonts w:cs="Times New Roman"/>
          <w:b w:val="0"/>
          <w:bCs/>
          <w:i w:val="0"/>
          <w:iCs w:val="0"/>
        </w:rPr>
        <w:t>.</w:t>
      </w:r>
    </w:p>
    <w:p w14:paraId="40FF82DD" w14:textId="105E5823" w:rsidR="00370F7F" w:rsidRPr="004F040D" w:rsidRDefault="00370F7F" w:rsidP="00370F7F">
      <w:pPr>
        <w:rPr>
          <w:rFonts w:asciiTheme="majorHAnsi" w:eastAsiaTheme="majorEastAsia" w:hAnsiTheme="majorHAnsi" w:cstheme="majorBidi"/>
          <w:i/>
          <w:iCs/>
        </w:rPr>
      </w:pPr>
      <w:r w:rsidRPr="004F040D">
        <w:rPr>
          <w:rStyle w:val="Heading4Char"/>
        </w:rPr>
        <w:t>Observation</w:t>
      </w:r>
    </w:p>
    <w:p w14:paraId="5BB7C4C1" w14:textId="38C01A97" w:rsidR="00F23AA8" w:rsidRDefault="004F15E6" w:rsidP="00D47498">
      <w:pPr>
        <w:pStyle w:val="ListParagraph"/>
      </w:pPr>
      <w:r>
        <w:t xml:space="preserve">Using </w:t>
      </w:r>
      <w:r w:rsidR="00633C5F">
        <w:t xml:space="preserve">this </w:t>
      </w:r>
      <w:r w:rsidR="008B293A">
        <w:t xml:space="preserve">proposed </w:t>
      </w:r>
      <w:r w:rsidR="00633C5F">
        <w:t xml:space="preserve">work </w:t>
      </w:r>
      <w:r>
        <w:t>help</w:t>
      </w:r>
      <w:r w:rsidR="00D0777D">
        <w:t>s</w:t>
      </w:r>
      <w:r>
        <w:t xml:space="preserve"> the network not only </w:t>
      </w:r>
      <w:r w:rsidR="00D0777D">
        <w:t xml:space="preserve">preserve </w:t>
      </w:r>
      <w:r>
        <w:t>tempo</w:t>
      </w:r>
      <w:r w:rsidR="00D0777D">
        <w:t>r</w:t>
      </w:r>
      <w:r>
        <w:t>al continuity but also help the network</w:t>
      </w:r>
      <w:r w:rsidR="00D0777D">
        <w:t xml:space="preserve"> to fit in small epochs</w:t>
      </w:r>
      <w:r>
        <w:t>.</w:t>
      </w:r>
    </w:p>
    <w:p w14:paraId="085140A3" w14:textId="1645B9AF" w:rsidR="00633C5F" w:rsidRDefault="00CC0DBE" w:rsidP="00D47498">
      <w:pPr>
        <w:pStyle w:val="ListParagraph"/>
      </w:pPr>
      <w:r w:rsidRPr="00CC0DBE">
        <w:t xml:space="preserve">The discriminator network becomes too complicated to be tricked by the generator network as shown </w:t>
      </w:r>
      <w:r w:rsidRPr="00CC0DBE">
        <w:rPr>
          <w:color w:val="FF0000"/>
        </w:rPr>
        <w:t xml:space="preserve">in </w:t>
      </w:r>
      <w:r w:rsidRPr="00CC0DBE">
        <w:rPr>
          <w:color w:val="FF0000"/>
          <w:highlight w:val="yellow"/>
        </w:rPr>
        <w:t xml:space="preserve">figure </w:t>
      </w:r>
      <w:r w:rsidR="00E96A19">
        <w:rPr>
          <w:color w:val="FF0000"/>
          <w:highlight w:val="yellow"/>
        </w:rPr>
        <w:t>6-3</w:t>
      </w:r>
      <w:r w:rsidRPr="00CC0DBE">
        <w:rPr>
          <w:color w:val="FF0000"/>
          <w:highlight w:val="yellow"/>
        </w:rPr>
        <w:t>,</w:t>
      </w:r>
      <w:r w:rsidR="00630847" w:rsidRPr="00CC0DBE">
        <w:rPr>
          <w:color w:val="FF0000"/>
        </w:rPr>
        <w:t xml:space="preserve"> </w:t>
      </w:r>
      <w:r w:rsidR="000F7F7C" w:rsidRPr="000F7F7C">
        <w:t xml:space="preserve">As seen in the picture </w:t>
      </w:r>
      <w:r w:rsidR="000F7F7C" w:rsidRPr="00695772">
        <w:rPr>
          <w:color w:val="FF0000"/>
        </w:rPr>
        <w:t>below</w:t>
      </w:r>
      <w:r w:rsidR="000F7F7C" w:rsidRPr="000F7F7C">
        <w:t xml:space="preserve">, the discriminator loss will be slightly </w:t>
      </w:r>
      <w:r w:rsidR="000F7F7C" w:rsidRPr="000F7F7C">
        <w:lastRenderedPageBreak/>
        <w:t xml:space="preserve">similar to zero and the generator loss will escalate to one. All the generator </w:t>
      </w:r>
      <w:r w:rsidR="00323ECE">
        <w:t>generated</w:t>
      </w:r>
      <w:r w:rsidR="00BD6AF2">
        <w:t xml:space="preserve"> images </w:t>
      </w:r>
      <w:r w:rsidR="000F7F7C" w:rsidRPr="000F7F7C">
        <w:t xml:space="preserve">are known as false or, in other words, the discriminator network quickly bits the generator, which is not what we want, </w:t>
      </w:r>
      <w:r w:rsidR="007E1A4A">
        <w:t xml:space="preserve">but we are </w:t>
      </w:r>
      <w:r w:rsidR="000F7F7C" w:rsidRPr="000F7F7C">
        <w:t>searching for the Nash equilibrium o</w:t>
      </w:r>
      <w:r w:rsidR="00B8627D">
        <w:t>f</w:t>
      </w:r>
      <w:r w:rsidR="000F7F7C" w:rsidRPr="000F7F7C">
        <w:t xml:space="preserve"> the two networks (Generator and Discriminator) to </w:t>
      </w:r>
      <w:r w:rsidR="00EB4A30" w:rsidRPr="000F7F7C">
        <w:t>balance</w:t>
      </w:r>
      <w:r w:rsidR="000F7F7C" w:rsidRPr="000F7F7C">
        <w:t xml:space="preserve"> each other.</w:t>
      </w:r>
    </w:p>
    <w:p w14:paraId="3B7CD6D4" w14:textId="002AC8F3" w:rsidR="00872755" w:rsidRPr="000F7F7C" w:rsidRDefault="00872755" w:rsidP="00D47498">
      <w:pPr>
        <w:pStyle w:val="ListParagraph"/>
      </w:pPr>
      <w:r>
        <w:t>Even</w:t>
      </w:r>
      <w:r w:rsidR="0095164E">
        <w:t xml:space="preserve"> </w:t>
      </w:r>
      <w:r>
        <w:t xml:space="preserve">though the Inception score of CC+CP </w:t>
      </w:r>
      <w:r w:rsidR="00265C05">
        <w:t xml:space="preserve">outperform </w:t>
      </w:r>
      <w:r>
        <w:t>va</w:t>
      </w:r>
      <w:r w:rsidR="0095164E">
        <w:t>nil</w:t>
      </w:r>
      <w:r>
        <w:t xml:space="preserve">la cycle </w:t>
      </w:r>
      <w:proofErr w:type="spellStart"/>
      <w:r>
        <w:t>gan</w:t>
      </w:r>
      <w:proofErr w:type="spellEnd"/>
      <w:r>
        <w:t xml:space="preserve"> CC </w:t>
      </w:r>
      <w:r w:rsidR="00E71545">
        <w:t>Human evaluation study</w:t>
      </w:r>
      <w:r>
        <w:t xml:space="preserve"> </w:t>
      </w:r>
      <w:r w:rsidR="005447EC">
        <w:t>shows</w:t>
      </w:r>
      <w:r>
        <w:t xml:space="preserve"> CC </w:t>
      </w:r>
      <w:r w:rsidR="00265C05">
        <w:t>excel</w:t>
      </w:r>
      <w:r>
        <w:t xml:space="preserve"> CC+CP</w:t>
      </w:r>
      <w:r w:rsidR="00265C05">
        <w:t>.</w:t>
      </w:r>
      <w:r>
        <w:t xml:space="preserve"> </w:t>
      </w:r>
    </w:p>
    <w:p w14:paraId="015A56FE" w14:textId="3C337D60" w:rsidR="000F7F7C" w:rsidRDefault="00232294" w:rsidP="00D47498">
      <w:pPr>
        <w:pStyle w:val="ListParagraph"/>
      </w:pPr>
      <w:r>
        <w:t>A</w:t>
      </w:r>
      <w:r w:rsidR="000F7F7C">
        <w:t>nother observation from the output is pixelated</w:t>
      </w:r>
      <w:r w:rsidR="007151E1">
        <w:t xml:space="preserve"> and Artifacts</w:t>
      </w:r>
      <w:r w:rsidR="000F7F7C">
        <w:t xml:space="preserve"> because of vanishing gradient and gradient explosion</w:t>
      </w:r>
      <w:r w:rsidR="008B293A">
        <w:t>.</w:t>
      </w:r>
    </w:p>
    <w:p w14:paraId="1E5DAA96" w14:textId="583C5300" w:rsidR="008B293A" w:rsidRPr="00A77ED4" w:rsidRDefault="008B293A" w:rsidP="008B293A">
      <w:pPr>
        <w:ind w:left="360"/>
      </w:pPr>
      <w:r w:rsidRPr="00A77ED4">
        <w:t xml:space="preserve">Vanishing gradient and gradient explosion problem minimized by applying gradient penalty to the discriminator network. Using the gradient penalty </w:t>
      </w:r>
      <w:r w:rsidR="00F82B75">
        <w:t xml:space="preserve">to the network </w:t>
      </w:r>
      <w:r w:rsidRPr="00A77ED4">
        <w:t>improves the quality of the generated output</w:t>
      </w:r>
      <w:r w:rsidR="00AA00A0" w:rsidRPr="00A77ED4">
        <w:t xml:space="preserve"> as shown in figure 6-4 below</w:t>
      </w:r>
      <w:r w:rsidRPr="00A77ED4">
        <w:t xml:space="preserve">. (in a </w:t>
      </w:r>
      <w:r w:rsidR="007C1883" w:rsidRPr="00A77ED4">
        <w:t xml:space="preserve">result </w:t>
      </w:r>
      <w:r w:rsidR="00E71545" w:rsidRPr="00A77ED4">
        <w:t>Human evaluation study</w:t>
      </w:r>
      <w:r w:rsidRPr="00A77ED4">
        <w:t xml:space="preserve"> and Inception score</w:t>
      </w:r>
      <w:r w:rsidR="007C1883" w:rsidRPr="00A77ED4">
        <w:t xml:space="preserve"> experiment </w:t>
      </w:r>
      <w:r w:rsidRPr="00A77ED4">
        <w:t>the gradient penalty not included</w:t>
      </w:r>
      <w:r w:rsidR="007C1883" w:rsidRPr="00A77ED4">
        <w:t xml:space="preserve"> for a fair comparison</w:t>
      </w:r>
      <w:r w:rsidRPr="00A77ED4">
        <w:t>)</w:t>
      </w:r>
    </w:p>
    <w:tbl>
      <w:tblPr>
        <w:tblStyle w:val="TableGrid"/>
        <w:tblW w:w="9805" w:type="dxa"/>
        <w:tblLayout w:type="fixed"/>
        <w:tblLook w:val="04A0" w:firstRow="1" w:lastRow="0" w:firstColumn="1" w:lastColumn="0" w:noHBand="0" w:noVBand="1"/>
      </w:tblPr>
      <w:tblGrid>
        <w:gridCol w:w="445"/>
        <w:gridCol w:w="9360"/>
      </w:tblGrid>
      <w:tr w:rsidR="007142DD" w14:paraId="63445BB2" w14:textId="77777777" w:rsidTr="00A84FB6">
        <w:trPr>
          <w:cantSplit/>
          <w:trHeight w:val="2888"/>
        </w:trPr>
        <w:tc>
          <w:tcPr>
            <w:tcW w:w="445" w:type="dxa"/>
            <w:textDirection w:val="btLr"/>
            <w:vAlign w:val="center"/>
          </w:tcPr>
          <w:p w14:paraId="43F3BE36" w14:textId="368F1C66" w:rsidR="007142DD" w:rsidRPr="007142DD" w:rsidRDefault="007142DD" w:rsidP="007142DD">
            <w:pPr>
              <w:ind w:left="113" w:right="113"/>
              <w:jc w:val="center"/>
              <w:rPr>
                <w:rFonts w:asciiTheme="majorHAnsi" w:eastAsiaTheme="majorEastAsia" w:hAnsiTheme="majorHAnsi" w:cstheme="majorBidi"/>
                <w:b/>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78D4E7B8" w14:textId="00797163"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p>
        </w:tc>
      </w:tr>
      <w:tr w:rsidR="007142DD" w14:paraId="7B39D588" w14:textId="77777777" w:rsidTr="00A84FB6">
        <w:trPr>
          <w:cantSplit/>
          <w:trHeight w:val="3230"/>
        </w:trPr>
        <w:tc>
          <w:tcPr>
            <w:tcW w:w="445" w:type="dxa"/>
            <w:textDirection w:val="btLr"/>
            <w:vAlign w:val="center"/>
          </w:tcPr>
          <w:p w14:paraId="6069BB26" w14:textId="33ACE409" w:rsidR="007142DD" w:rsidRDefault="00F733B6" w:rsidP="00F733B6">
            <w:pPr>
              <w:ind w:left="113" w:right="113"/>
              <w:jc w:val="center"/>
              <w:rPr>
                <w:rFonts w:asciiTheme="majorHAnsi" w:eastAsiaTheme="majorEastAsia" w:hAnsiTheme="majorHAnsi" w:cstheme="majorBidi"/>
                <w:b/>
                <w:i/>
                <w:iCs/>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533D9B76" w14:textId="09C212B6"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07238A30" wp14:editId="6DF1B658">
                  <wp:extent cx="5524500" cy="196242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769" t="-8" r="-769" b="-8"/>
                          <a:stretch/>
                        </pic:blipFill>
                        <pic:spPr bwMode="auto">
                          <a:xfrm>
                            <a:off x="0" y="0"/>
                            <a:ext cx="5676663" cy="2016479"/>
                          </a:xfrm>
                          <a:prstGeom prst="rect">
                            <a:avLst/>
                          </a:prstGeom>
                          <a:ln>
                            <a:noFill/>
                          </a:ln>
                          <a:extLst>
                            <a:ext uri="{53640926-AAD7-44D8-BBD7-CCE9431645EC}">
                              <a14:shadowObscured xmlns:a14="http://schemas.microsoft.com/office/drawing/2010/main"/>
                            </a:ext>
                          </a:extLst>
                        </pic:spPr>
                      </pic:pic>
                    </a:graphicData>
                  </a:graphic>
                </wp:inline>
              </w:drawing>
            </w:r>
          </w:p>
        </w:tc>
      </w:tr>
      <w:tr w:rsidR="00633C5F" w14:paraId="659A9766" w14:textId="77777777" w:rsidTr="00A84FB6">
        <w:tc>
          <w:tcPr>
            <w:tcW w:w="9805" w:type="dxa"/>
            <w:gridSpan w:val="2"/>
          </w:tcPr>
          <w:p w14:paraId="1D4B76FB" w14:textId="161D0C5C" w:rsidR="00633C5F" w:rsidRDefault="00633C5F" w:rsidP="00F733B6">
            <w:pPr>
              <w:jc w:val="center"/>
              <w:rPr>
                <w:rFonts w:eastAsiaTheme="majorEastAsia"/>
                <w:bCs/>
                <w:sz w:val="18"/>
                <w:szCs w:val="18"/>
              </w:rPr>
            </w:pPr>
            <w:r>
              <w:rPr>
                <w:rFonts w:eastAsiaTheme="majorEastAsia"/>
                <w:bCs/>
                <w:sz w:val="18"/>
                <w:szCs w:val="18"/>
              </w:rPr>
              <w:t xml:space="preserve">Top Discriminator network, and bottom Generator network, </w:t>
            </w:r>
          </w:p>
          <w:p w14:paraId="361BDA83" w14:textId="0ED1A432" w:rsidR="004F040D" w:rsidRPr="004F040D" w:rsidRDefault="00633C5F" w:rsidP="00F22378">
            <w:pPr>
              <w:keepNext/>
              <w:jc w:val="center"/>
              <w:rPr>
                <w:sz w:val="18"/>
                <w:szCs w:val="18"/>
              </w:rPr>
            </w:pPr>
            <w:r w:rsidRPr="00AD42A3">
              <w:rPr>
                <w:rFonts w:eastAsiaTheme="majorEastAsia"/>
                <w:bCs/>
                <w:sz w:val="18"/>
                <w:szCs w:val="18"/>
              </w:rPr>
              <w:t>Red:</w:t>
            </w:r>
            <w:r w:rsidRPr="00AD42A3">
              <w:rPr>
                <w:sz w:val="18"/>
                <w:szCs w:val="18"/>
              </w:rPr>
              <w:t xml:space="preserve"> CC+CP+TD</w:t>
            </w:r>
            <w:r>
              <w:rPr>
                <w:sz w:val="18"/>
                <w:szCs w:val="18"/>
              </w:rPr>
              <w:t xml:space="preserve">, Blue: </w:t>
            </w:r>
            <w:r w:rsidRPr="00AD42A3">
              <w:rPr>
                <w:sz w:val="18"/>
                <w:szCs w:val="18"/>
              </w:rPr>
              <w:t>CC+CP</w:t>
            </w:r>
            <w:r>
              <w:rPr>
                <w:sz w:val="18"/>
                <w:szCs w:val="18"/>
              </w:rPr>
              <w:t>, Orange:</w:t>
            </w:r>
            <w:r w:rsidRPr="00AD42A3">
              <w:rPr>
                <w:sz w:val="18"/>
                <w:szCs w:val="18"/>
              </w:rPr>
              <w:t xml:space="preserve"> CC</w:t>
            </w:r>
            <w:r>
              <w:rPr>
                <w:sz w:val="18"/>
                <w:szCs w:val="18"/>
              </w:rPr>
              <w:t xml:space="preserve"> </w:t>
            </w:r>
          </w:p>
        </w:tc>
      </w:tr>
    </w:tbl>
    <w:p w14:paraId="6EDEAACE" w14:textId="03758B1B" w:rsidR="00E81976" w:rsidRPr="00032052" w:rsidRDefault="00F22378" w:rsidP="00F22378">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Pr="00032052">
        <w:rPr>
          <w:color w:val="auto"/>
          <w:sz w:val="24"/>
          <w:szCs w:val="24"/>
        </w:rPr>
        <w:t xml:space="preserve"> weight Vanishing problem on CC+CP+TD</w:t>
      </w:r>
    </w:p>
    <w:tbl>
      <w:tblPr>
        <w:tblStyle w:val="TableGrid"/>
        <w:tblW w:w="9625" w:type="dxa"/>
        <w:tblLook w:val="04A0" w:firstRow="1" w:lastRow="0" w:firstColumn="1" w:lastColumn="0" w:noHBand="0" w:noVBand="1"/>
      </w:tblPr>
      <w:tblGrid>
        <w:gridCol w:w="648"/>
        <w:gridCol w:w="9135"/>
      </w:tblGrid>
      <w:tr w:rsidR="00C253D0" w14:paraId="10E950AD" w14:textId="77777777" w:rsidTr="003B0F25">
        <w:trPr>
          <w:cantSplit/>
          <w:trHeight w:val="1889"/>
        </w:trPr>
        <w:tc>
          <w:tcPr>
            <w:tcW w:w="648" w:type="dxa"/>
            <w:textDirection w:val="btLr"/>
          </w:tcPr>
          <w:p w14:paraId="21A62E06" w14:textId="0874339C" w:rsidR="00C253D0" w:rsidRDefault="00365772" w:rsidP="00365772">
            <w:pPr>
              <w:ind w:right="113"/>
              <w:jc w:val="center"/>
            </w:pPr>
            <w:r>
              <w:lastRenderedPageBreak/>
              <w:t>Output result</w:t>
            </w:r>
          </w:p>
          <w:p w14:paraId="26FA35AC" w14:textId="34CD8F83" w:rsidR="00C253D0" w:rsidRPr="00E81976" w:rsidRDefault="00C253D0" w:rsidP="00E81976"/>
        </w:tc>
        <w:tc>
          <w:tcPr>
            <w:tcW w:w="8977" w:type="dxa"/>
          </w:tcPr>
          <w:p w14:paraId="67E9D6FB" w14:textId="6BBD84E9" w:rsidR="00C253D0" w:rsidRDefault="00C253D0" w:rsidP="00781389">
            <w:pPr>
              <w:keepNext/>
              <w:jc w:val="center"/>
            </w:pPr>
            <w:r>
              <w:rPr>
                <w:noProof/>
              </w:rPr>
              <w:drawing>
                <wp:inline distT="0" distB="0" distL="0" distR="0" wp14:anchorId="13F3DFC1" wp14:editId="6EAFBA4A">
                  <wp:extent cx="5663565" cy="9569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5663565" cy="956945"/>
                          </a:xfrm>
                          <a:prstGeom prst="rect">
                            <a:avLst/>
                          </a:prstGeom>
                        </pic:spPr>
                      </pic:pic>
                    </a:graphicData>
                  </a:graphic>
                </wp:inline>
              </w:drawing>
            </w:r>
          </w:p>
        </w:tc>
      </w:tr>
      <w:tr w:rsidR="00F02536" w14:paraId="49FFB5F1" w14:textId="77777777" w:rsidTr="003B0F25">
        <w:trPr>
          <w:cantSplit/>
          <w:trHeight w:val="1889"/>
        </w:trPr>
        <w:tc>
          <w:tcPr>
            <w:tcW w:w="648" w:type="dxa"/>
            <w:vMerge w:val="restart"/>
            <w:textDirection w:val="btLr"/>
            <w:vAlign w:val="center"/>
          </w:tcPr>
          <w:p w14:paraId="4F5B234D" w14:textId="77777777" w:rsidR="00F02536" w:rsidRPr="00365772" w:rsidRDefault="00F02536" w:rsidP="00F02536">
            <w:pPr>
              <w:ind w:right="113"/>
              <w:jc w:val="center"/>
            </w:pPr>
            <w:r w:rsidRPr="00365772">
              <w:rPr>
                <w:rFonts w:eastAsiaTheme="majorEastAsia"/>
                <w:b/>
              </w:rPr>
              <w:t>l</w:t>
            </w:r>
            <w:r w:rsidRPr="00365772">
              <w:t>oss</w:t>
            </w:r>
          </w:p>
          <w:p w14:paraId="0E98A2F3" w14:textId="19A119E8" w:rsidR="00F02536" w:rsidRDefault="00F02536" w:rsidP="00F02536">
            <w:pPr>
              <w:ind w:right="113"/>
            </w:pPr>
          </w:p>
        </w:tc>
        <w:tc>
          <w:tcPr>
            <w:tcW w:w="8977" w:type="dxa"/>
          </w:tcPr>
          <w:p w14:paraId="10AFF968" w14:textId="41D56B1F" w:rsidR="00F02536" w:rsidRDefault="00F02536" w:rsidP="00781389">
            <w:pPr>
              <w:keepNext/>
              <w:jc w:val="center"/>
              <w:rPr>
                <w:noProof/>
              </w:rPr>
            </w:pPr>
            <w:r>
              <w:rPr>
                <w:noProof/>
              </w:rPr>
              <w:drawing>
                <wp:inline distT="0" distB="0" distL="0" distR="0" wp14:anchorId="337B5662" wp14:editId="47859F97">
                  <wp:extent cx="5540991" cy="2216785"/>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cstate="print">
                            <a:extLst>
                              <a:ext uri="{BEBA8EAE-BF5A-486C-A8C5-ECC9F3942E4B}">
                                <a14:imgProps xmlns:a14="http://schemas.microsoft.com/office/drawing/2010/main">
                                  <a14:imgLayer r:embed="rId72">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540991" cy="2216785"/>
                          </a:xfrm>
                          <a:prstGeom prst="rect">
                            <a:avLst/>
                          </a:prstGeom>
                          <a:noFill/>
                          <a:ln>
                            <a:noFill/>
                          </a:ln>
                        </pic:spPr>
                      </pic:pic>
                    </a:graphicData>
                  </a:graphic>
                </wp:inline>
              </w:drawing>
            </w:r>
          </w:p>
        </w:tc>
      </w:tr>
      <w:tr w:rsidR="00F02536" w14:paraId="70A62A40" w14:textId="77777777" w:rsidTr="003B0F25">
        <w:trPr>
          <w:cantSplit/>
          <w:trHeight w:val="3455"/>
        </w:trPr>
        <w:tc>
          <w:tcPr>
            <w:tcW w:w="648" w:type="dxa"/>
            <w:vMerge/>
            <w:textDirection w:val="btLr"/>
            <w:vAlign w:val="center"/>
          </w:tcPr>
          <w:p w14:paraId="3B828392" w14:textId="4456C1F1" w:rsidR="00F02536" w:rsidRDefault="00F02536" w:rsidP="00F02536">
            <w:pPr>
              <w:ind w:right="113"/>
              <w:jc w:val="center"/>
            </w:pPr>
          </w:p>
        </w:tc>
        <w:tc>
          <w:tcPr>
            <w:tcW w:w="8977" w:type="dxa"/>
          </w:tcPr>
          <w:p w14:paraId="18FE58ED" w14:textId="2F3C068D" w:rsidR="00F02536" w:rsidRDefault="00F02536" w:rsidP="00781389">
            <w:pPr>
              <w:keepNext/>
              <w:jc w:val="center"/>
              <w:rPr>
                <w:noProof/>
              </w:rPr>
            </w:pPr>
            <w:r>
              <w:rPr>
                <w:noProof/>
              </w:rPr>
              <w:drawing>
                <wp:inline distT="0" distB="0" distL="0" distR="0" wp14:anchorId="2CD41D39" wp14:editId="37C9E63B">
                  <wp:extent cx="5649633" cy="2148134"/>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BEBA8EAE-BF5A-486C-A8C5-ECC9F3942E4B}">
                                <a14:imgProps xmlns:a14="http://schemas.microsoft.com/office/drawing/2010/main">
                                  <a14:imgLayer r:embed="rId74">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660811" cy="2152384"/>
                          </a:xfrm>
                          <a:prstGeom prst="rect">
                            <a:avLst/>
                          </a:prstGeom>
                          <a:noFill/>
                          <a:ln>
                            <a:noFill/>
                          </a:ln>
                        </pic:spPr>
                      </pic:pic>
                    </a:graphicData>
                  </a:graphic>
                </wp:inline>
              </w:drawing>
            </w:r>
          </w:p>
        </w:tc>
      </w:tr>
      <w:tr w:rsidR="00F02536" w14:paraId="4E51B4E5" w14:textId="77777777" w:rsidTr="003B0F25">
        <w:trPr>
          <w:cantSplit/>
          <w:trHeight w:val="341"/>
        </w:trPr>
        <w:tc>
          <w:tcPr>
            <w:tcW w:w="9625" w:type="dxa"/>
            <w:gridSpan w:val="2"/>
          </w:tcPr>
          <w:p w14:paraId="56A68BE5" w14:textId="23ED83A0" w:rsidR="00F02536" w:rsidRDefault="00F02536" w:rsidP="00781389">
            <w:pPr>
              <w:keepNext/>
              <w:jc w:val="center"/>
              <w:rPr>
                <w:noProof/>
              </w:rPr>
            </w:pPr>
            <w:r w:rsidRPr="00633C5F">
              <w:rPr>
                <w:noProof/>
                <w:sz w:val="18"/>
                <w:szCs w:val="18"/>
              </w:rPr>
              <w:t>Number of examples</w:t>
            </w:r>
            <w:r w:rsidR="00BD41C2">
              <w:rPr>
                <w:noProof/>
                <w:sz w:val="18"/>
                <w:szCs w:val="18"/>
              </w:rPr>
              <w:t xml:space="preserve"> (top) Generator, and (Bottom) Discriminator</w:t>
            </w:r>
          </w:p>
        </w:tc>
      </w:tr>
    </w:tbl>
    <w:p w14:paraId="089A2D03" w14:textId="74F654A5" w:rsidR="005B675D" w:rsidRPr="005B675D" w:rsidRDefault="00781389" w:rsidP="005B675D">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Pr="00032052">
        <w:rPr>
          <w:color w:val="auto"/>
          <w:sz w:val="24"/>
          <w:szCs w:val="24"/>
        </w:rPr>
        <w:t xml:space="preserve"> CC+CP+TD with gradient </w:t>
      </w:r>
      <w:r w:rsidR="00032052" w:rsidRPr="00032052">
        <w:rPr>
          <w:color w:val="auto"/>
          <w:sz w:val="24"/>
          <w:szCs w:val="24"/>
        </w:rPr>
        <w:t>penalty</w:t>
      </w:r>
    </w:p>
    <w:p w14:paraId="2FDC102D" w14:textId="3E0CB575" w:rsidR="00611134" w:rsidRDefault="00611134" w:rsidP="00836C21">
      <w:pPr>
        <w:pStyle w:val="Heading3"/>
        <w:numPr>
          <w:ilvl w:val="2"/>
          <w:numId w:val="43"/>
        </w:numPr>
      </w:pPr>
      <w:bookmarkStart w:id="261" w:name="_Toc51534394"/>
      <w:r>
        <w:t>Sunset to Day</w:t>
      </w:r>
      <w:bookmarkEnd w:id="261"/>
    </w:p>
    <w:p w14:paraId="72F61C9B" w14:textId="4958CA48" w:rsidR="004F15E6" w:rsidRDefault="00611134" w:rsidP="00134F16">
      <w:r>
        <w:t xml:space="preserve">Similar to </w:t>
      </w:r>
      <w:r w:rsidRPr="00EE38F5">
        <w:t xml:space="preserve">flower translation this experiment </w:t>
      </w:r>
      <w:r w:rsidR="00F8316B" w:rsidRPr="00EE38F5">
        <w:t>uses</w:t>
      </w:r>
      <w:r w:rsidRPr="00EE38F5">
        <w:t xml:space="preserve"> </w:t>
      </w:r>
      <w:r w:rsidR="00134F16">
        <w:t xml:space="preserve">the </w:t>
      </w:r>
      <w:r w:rsidRPr="00EE38F5">
        <w:t xml:space="preserve">same </w:t>
      </w:r>
      <w:r w:rsidR="00A35742">
        <w:t xml:space="preserve">training </w:t>
      </w:r>
      <w:r w:rsidRPr="00EE38F5">
        <w:t>setup</w:t>
      </w:r>
      <w:r w:rsidR="00733582" w:rsidRPr="00EE38F5">
        <w:t xml:space="preserve">, </w:t>
      </w:r>
      <w:r w:rsidR="00F8316B" w:rsidRPr="00EE38F5">
        <w:t>except</w:t>
      </w:r>
      <w:r w:rsidR="00733582" w:rsidRPr="00EE38F5">
        <w:t xml:space="preserve"> uses </w:t>
      </w:r>
      <w:r w:rsidR="00284B22">
        <w:t xml:space="preserve">a </w:t>
      </w:r>
      <w:r w:rsidR="004E4FE1">
        <w:t xml:space="preserve">subset of </w:t>
      </w:r>
      <w:r w:rsidR="00733582" w:rsidRPr="00EE38F5">
        <w:t>viper dataset</w:t>
      </w:r>
      <w:r w:rsidR="004E4FE1">
        <w:t xml:space="preserve"> target to translate Day time image to Sunset</w:t>
      </w:r>
      <w:r w:rsidR="005056D9">
        <w:t xml:space="preserve"> and </w:t>
      </w:r>
      <w:r w:rsidR="007777A2">
        <w:t>vice versa</w:t>
      </w:r>
      <w:r w:rsidR="00134F16">
        <w:t xml:space="preserve">. </w:t>
      </w:r>
      <w:r w:rsidR="00134F16" w:rsidRPr="00134F16">
        <w:t xml:space="preserve">The task of Sunset to Day is shown to explain the impact of our exploitation of </w:t>
      </w:r>
      <w:r w:rsidR="00217565" w:rsidRPr="00134F16">
        <w:t xml:space="preserve">the </w:t>
      </w:r>
      <w:r w:rsidR="00134F16" w:rsidRPr="00134F16">
        <w:t xml:space="preserve">proposed solution of </w:t>
      </w:r>
      <w:r w:rsidR="00217565" w:rsidRPr="00134F16">
        <w:t xml:space="preserve">this </w:t>
      </w:r>
      <w:r w:rsidR="00134F16" w:rsidRPr="00134F16">
        <w:t xml:space="preserve">thesis; therefore, more focus on the video quality improvements shown in </w:t>
      </w:r>
      <w:r w:rsidR="00134F16" w:rsidRPr="002E05D7">
        <w:rPr>
          <w:color w:val="FF0000"/>
          <w:highlight w:val="yellow"/>
        </w:rPr>
        <w:t>Fig</w:t>
      </w:r>
      <w:r w:rsidR="004D6C4F">
        <w:rPr>
          <w:color w:val="FF0000"/>
          <w:highlight w:val="yellow"/>
        </w:rPr>
        <w:t>ure</w:t>
      </w:r>
      <w:r w:rsidR="00134F16" w:rsidRPr="002E05D7">
        <w:rPr>
          <w:color w:val="FF0000"/>
          <w:highlight w:val="yellow"/>
        </w:rPr>
        <w:t xml:space="preserve">. </w:t>
      </w:r>
      <w:r w:rsidR="004D6C4F">
        <w:rPr>
          <w:color w:val="FF0000"/>
          <w:highlight w:val="yellow"/>
        </w:rPr>
        <w:t xml:space="preserve">6-5 and </w:t>
      </w:r>
      <w:r w:rsidR="00B44A08">
        <w:rPr>
          <w:color w:val="FF0000"/>
          <w:highlight w:val="yellow"/>
        </w:rPr>
        <w:t xml:space="preserve">figure </w:t>
      </w:r>
      <w:r w:rsidR="004D6C4F">
        <w:rPr>
          <w:color w:val="FF0000"/>
          <w:highlight w:val="yellow"/>
        </w:rPr>
        <w:t>6-6</w:t>
      </w:r>
      <w:r w:rsidR="00134F16" w:rsidRPr="002E05D7">
        <w:rPr>
          <w:color w:val="FF0000"/>
          <w:highlight w:val="yellow"/>
        </w:rPr>
        <w:t>,</w:t>
      </w:r>
      <w:r w:rsidR="002E05D7">
        <w:rPr>
          <w:color w:val="FF0000"/>
        </w:rPr>
        <w:t xml:space="preserve"> </w:t>
      </w:r>
    </w:p>
    <w:tbl>
      <w:tblPr>
        <w:tblStyle w:val="TableGrid"/>
        <w:tblW w:w="5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376"/>
      </w:tblGrid>
      <w:tr w:rsidR="00FA2737" w14:paraId="6644087E" w14:textId="77777777" w:rsidTr="00FA2737">
        <w:trPr>
          <w:cantSplit/>
          <w:trHeight w:val="1216"/>
        </w:trPr>
        <w:tc>
          <w:tcPr>
            <w:tcW w:w="306" w:type="pct"/>
            <w:vMerge w:val="restart"/>
            <w:textDirection w:val="btLr"/>
            <w:vAlign w:val="center"/>
          </w:tcPr>
          <w:p w14:paraId="61C01794" w14:textId="1C8B6627" w:rsidR="00FA2737" w:rsidRPr="000112BB" w:rsidRDefault="00CB7DA6" w:rsidP="000112BB">
            <w:pPr>
              <w:ind w:left="113" w:right="113"/>
              <w:jc w:val="center"/>
              <w:rPr>
                <w:sz w:val="20"/>
                <w:szCs w:val="20"/>
              </w:rPr>
            </w:pPr>
            <w:r>
              <w:rPr>
                <w:sz w:val="20"/>
                <w:szCs w:val="20"/>
              </w:rPr>
              <w:lastRenderedPageBreak/>
              <w:t>Day to Sunset</w:t>
            </w:r>
          </w:p>
        </w:tc>
        <w:tc>
          <w:tcPr>
            <w:tcW w:w="306" w:type="pct"/>
            <w:textDirection w:val="btLr"/>
          </w:tcPr>
          <w:p w14:paraId="31B09440" w14:textId="5CE70632" w:rsidR="00FA2737" w:rsidRDefault="00FA2737" w:rsidP="00FA2737">
            <w:pPr>
              <w:ind w:left="113" w:right="113"/>
              <w:rPr>
                <w:noProof/>
              </w:rPr>
            </w:pPr>
            <w:r w:rsidRPr="000112BB">
              <w:rPr>
                <w:sz w:val="20"/>
                <w:szCs w:val="20"/>
              </w:rPr>
              <w:t>input</w:t>
            </w:r>
          </w:p>
        </w:tc>
        <w:tc>
          <w:tcPr>
            <w:tcW w:w="4387" w:type="pct"/>
            <w:vMerge w:val="restart"/>
            <w:textDirection w:val="tbRl"/>
          </w:tcPr>
          <w:p w14:paraId="215573B1" w14:textId="156E91CE" w:rsidR="00FA2737" w:rsidRDefault="002B46CA" w:rsidP="00FA2737">
            <w:pPr>
              <w:ind w:left="113" w:right="113"/>
            </w:pPr>
            <w:r>
              <w:rPr>
                <w:noProof/>
              </w:rPr>
              <w:drawing>
                <wp:anchor distT="0" distB="0" distL="114300" distR="114300" simplePos="0" relativeHeight="251800576" behindDoc="0" locked="0" layoutInCell="1" allowOverlap="1" wp14:anchorId="6ED5405C" wp14:editId="481835DC">
                  <wp:simplePos x="0" y="0"/>
                  <wp:positionH relativeFrom="column">
                    <wp:posOffset>-5180978</wp:posOffset>
                  </wp:positionH>
                  <wp:positionV relativeFrom="paragraph">
                    <wp:posOffset>37285</wp:posOffset>
                  </wp:positionV>
                  <wp:extent cx="5175849" cy="2988310"/>
                  <wp:effectExtent l="0" t="0" r="6350" b="254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175849"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2737" w14:paraId="41D5FC5F" w14:textId="77777777" w:rsidTr="00FA2737">
        <w:trPr>
          <w:cantSplit/>
          <w:trHeight w:val="1216"/>
        </w:trPr>
        <w:tc>
          <w:tcPr>
            <w:tcW w:w="306" w:type="pct"/>
            <w:vMerge/>
            <w:textDirection w:val="btLr"/>
            <w:vAlign w:val="center"/>
          </w:tcPr>
          <w:p w14:paraId="5B06B6A5" w14:textId="5A99412F" w:rsidR="00FA2737" w:rsidRPr="000112BB" w:rsidRDefault="00FA2737" w:rsidP="000112BB">
            <w:pPr>
              <w:jc w:val="center"/>
              <w:rPr>
                <w:sz w:val="20"/>
                <w:szCs w:val="20"/>
              </w:rPr>
            </w:pPr>
          </w:p>
        </w:tc>
        <w:tc>
          <w:tcPr>
            <w:tcW w:w="306" w:type="pct"/>
            <w:textDirection w:val="btLr"/>
          </w:tcPr>
          <w:p w14:paraId="103C6F31" w14:textId="53A4DA44" w:rsidR="00FA2737" w:rsidRDefault="00FA2737" w:rsidP="00FA2737">
            <w:pPr>
              <w:ind w:left="113" w:right="113"/>
            </w:pPr>
            <w:r w:rsidRPr="000112BB">
              <w:rPr>
                <w:sz w:val="20"/>
                <w:szCs w:val="20"/>
              </w:rPr>
              <w:t>CC</w:t>
            </w:r>
          </w:p>
        </w:tc>
        <w:tc>
          <w:tcPr>
            <w:tcW w:w="4387" w:type="pct"/>
            <w:vMerge/>
            <w:textDirection w:val="tbRl"/>
          </w:tcPr>
          <w:p w14:paraId="2B99AEDC" w14:textId="5E341CA9" w:rsidR="00FA2737" w:rsidRDefault="00FA2737" w:rsidP="00FA2737">
            <w:pPr>
              <w:ind w:left="113" w:right="113"/>
            </w:pPr>
          </w:p>
        </w:tc>
      </w:tr>
      <w:tr w:rsidR="00FA2737" w14:paraId="69D51B96" w14:textId="77777777" w:rsidTr="00FA2737">
        <w:trPr>
          <w:cantSplit/>
          <w:trHeight w:val="1216"/>
        </w:trPr>
        <w:tc>
          <w:tcPr>
            <w:tcW w:w="306" w:type="pct"/>
            <w:vMerge/>
            <w:textDirection w:val="btLr"/>
            <w:vAlign w:val="center"/>
          </w:tcPr>
          <w:p w14:paraId="493FA92B" w14:textId="44669E63" w:rsidR="00FA2737" w:rsidRPr="000112BB" w:rsidRDefault="00FA2737" w:rsidP="000112BB">
            <w:pPr>
              <w:jc w:val="center"/>
              <w:rPr>
                <w:sz w:val="20"/>
                <w:szCs w:val="20"/>
              </w:rPr>
            </w:pPr>
          </w:p>
        </w:tc>
        <w:tc>
          <w:tcPr>
            <w:tcW w:w="306" w:type="pct"/>
            <w:textDirection w:val="btLr"/>
          </w:tcPr>
          <w:p w14:paraId="19731AF3" w14:textId="01C1202C" w:rsidR="00FA2737" w:rsidRDefault="00FA2737" w:rsidP="00FA2737">
            <w:pPr>
              <w:ind w:left="113" w:right="113"/>
            </w:pPr>
            <w:r w:rsidRPr="000112BB">
              <w:rPr>
                <w:sz w:val="20"/>
                <w:szCs w:val="20"/>
              </w:rPr>
              <w:t>CC+CP</w:t>
            </w:r>
          </w:p>
        </w:tc>
        <w:tc>
          <w:tcPr>
            <w:tcW w:w="4387" w:type="pct"/>
            <w:vMerge/>
          </w:tcPr>
          <w:p w14:paraId="2A49BC9A" w14:textId="79825E93" w:rsidR="00FA2737" w:rsidRDefault="00FA2737" w:rsidP="000112BB"/>
        </w:tc>
      </w:tr>
      <w:tr w:rsidR="00FA2737" w14:paraId="580522CF" w14:textId="77777777" w:rsidTr="00FA2737">
        <w:trPr>
          <w:cantSplit/>
          <w:trHeight w:val="1216"/>
        </w:trPr>
        <w:tc>
          <w:tcPr>
            <w:tcW w:w="306" w:type="pct"/>
            <w:vMerge/>
            <w:textDirection w:val="btLr"/>
            <w:vAlign w:val="center"/>
          </w:tcPr>
          <w:p w14:paraId="2F9039D0" w14:textId="2FD70E8A" w:rsidR="00FA2737" w:rsidRPr="000112BB" w:rsidRDefault="00FA2737" w:rsidP="000112BB">
            <w:pPr>
              <w:jc w:val="center"/>
              <w:rPr>
                <w:sz w:val="20"/>
                <w:szCs w:val="20"/>
              </w:rPr>
            </w:pPr>
          </w:p>
        </w:tc>
        <w:tc>
          <w:tcPr>
            <w:tcW w:w="306" w:type="pct"/>
            <w:textDirection w:val="btLr"/>
          </w:tcPr>
          <w:p w14:paraId="251C8B8B" w14:textId="046CFB23" w:rsidR="00FA2737" w:rsidRDefault="00FA2737" w:rsidP="00FA2737">
            <w:pPr>
              <w:ind w:left="113" w:right="113"/>
            </w:pPr>
            <w:r w:rsidRPr="000112BB">
              <w:rPr>
                <w:sz w:val="20"/>
                <w:szCs w:val="20"/>
              </w:rPr>
              <w:t>CC+TD</w:t>
            </w:r>
          </w:p>
        </w:tc>
        <w:tc>
          <w:tcPr>
            <w:tcW w:w="4387" w:type="pct"/>
            <w:vMerge/>
          </w:tcPr>
          <w:p w14:paraId="4B069EC1" w14:textId="6FDDA554" w:rsidR="00FA2737" w:rsidRDefault="00FA2737" w:rsidP="003C06FF">
            <w:pPr>
              <w:keepNext/>
            </w:pPr>
          </w:p>
        </w:tc>
      </w:tr>
    </w:tbl>
    <w:p w14:paraId="7FF64146" w14:textId="7E21D8C8" w:rsidR="000112BB" w:rsidRPr="00032052" w:rsidRDefault="003C06FF" w:rsidP="003C06FF">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5</w:t>
      </w:r>
      <w:r w:rsidR="0092595D">
        <w:rPr>
          <w:color w:val="auto"/>
          <w:sz w:val="24"/>
          <w:szCs w:val="24"/>
        </w:rPr>
        <w:fldChar w:fldCharType="end"/>
      </w:r>
      <w:r w:rsidRPr="00032052">
        <w:rPr>
          <w:color w:val="auto"/>
          <w:sz w:val="24"/>
          <w:szCs w:val="24"/>
        </w:rPr>
        <w:t xml:space="preserve"> Day to Sunset translation </w:t>
      </w:r>
      <w:r w:rsidR="00E71545">
        <w:rPr>
          <w:color w:val="auto"/>
          <w:sz w:val="24"/>
          <w:szCs w:val="24"/>
        </w:rPr>
        <w:t xml:space="preserve">output </w:t>
      </w:r>
      <w:r w:rsidRPr="00032052">
        <w:rPr>
          <w:color w:val="auto"/>
          <w:sz w:val="24"/>
          <w:szCs w:val="24"/>
        </w:rPr>
        <w:t>Result</w:t>
      </w:r>
    </w:p>
    <w:p w14:paraId="29DA3DD8" w14:textId="4627A46A" w:rsidR="002B46CA" w:rsidRDefault="002B46CA" w:rsidP="00134F16">
      <w:r w:rsidRPr="00F22B2D">
        <w:t xml:space="preserve">Eventually, this work positively improves visual quality as confirmed in IS and </w:t>
      </w:r>
      <w:r w:rsidR="00E71545">
        <w:t>Human evaluation study</w:t>
      </w:r>
      <w:r w:rsidRPr="00F22B2D">
        <w:t xml:space="preserve"> results (</w:t>
      </w:r>
      <w:r w:rsidR="003B0F25">
        <w:rPr>
          <w:color w:val="FF0000"/>
          <w:highlight w:val="yellow"/>
        </w:rPr>
        <w:t>T</w:t>
      </w:r>
      <w:r w:rsidRPr="00F22B2D">
        <w:rPr>
          <w:color w:val="FF0000"/>
          <w:highlight w:val="yellow"/>
        </w:rPr>
        <w:t xml:space="preserve">able </w:t>
      </w:r>
      <w:r w:rsidR="0065682A">
        <w:rPr>
          <w:color w:val="FF0000"/>
        </w:rPr>
        <w:t>8</w:t>
      </w:r>
      <w:r>
        <w:rPr>
          <w:color w:val="FF0000"/>
        </w:rPr>
        <w:t xml:space="preserve">). </w:t>
      </w:r>
      <w:r w:rsidRPr="00284B22">
        <w:t>This experiment may tell us a great deal about our method because the network can convert complex datasets successfully</w:t>
      </w:r>
      <w:r>
        <w:t xml:space="preserve"> while compared to the flow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570"/>
      </w:tblGrid>
      <w:tr w:rsidR="003C06FF" w14:paraId="5334C4AD" w14:textId="77777777" w:rsidTr="003C06FF">
        <w:trPr>
          <w:cantSplit/>
          <w:trHeight w:val="1216"/>
        </w:trPr>
        <w:tc>
          <w:tcPr>
            <w:tcW w:w="297" w:type="pct"/>
            <w:vMerge w:val="restart"/>
            <w:textDirection w:val="btLr"/>
            <w:vAlign w:val="center"/>
          </w:tcPr>
          <w:p w14:paraId="50174F50" w14:textId="77777777" w:rsidR="003C06FF" w:rsidRPr="000112BB" w:rsidRDefault="003C06FF" w:rsidP="0022564E">
            <w:pPr>
              <w:ind w:left="113" w:right="113"/>
              <w:jc w:val="center"/>
              <w:rPr>
                <w:sz w:val="20"/>
                <w:szCs w:val="20"/>
              </w:rPr>
            </w:pPr>
            <w:r>
              <w:rPr>
                <w:sz w:val="20"/>
                <w:szCs w:val="20"/>
              </w:rPr>
              <w:t>Sunset to Day</w:t>
            </w:r>
          </w:p>
        </w:tc>
        <w:tc>
          <w:tcPr>
            <w:tcW w:w="297" w:type="pct"/>
            <w:textDirection w:val="btLr"/>
            <w:vAlign w:val="center"/>
          </w:tcPr>
          <w:p w14:paraId="294A8003" w14:textId="77777777" w:rsidR="003C06FF" w:rsidRDefault="003C06FF" w:rsidP="0022564E">
            <w:pPr>
              <w:ind w:left="113" w:right="113"/>
              <w:jc w:val="center"/>
              <w:rPr>
                <w:noProof/>
              </w:rPr>
            </w:pPr>
            <w:r w:rsidRPr="000112BB">
              <w:rPr>
                <w:sz w:val="20"/>
                <w:szCs w:val="20"/>
              </w:rPr>
              <w:t>input</w:t>
            </w:r>
          </w:p>
        </w:tc>
        <w:tc>
          <w:tcPr>
            <w:tcW w:w="4407" w:type="pct"/>
            <w:vMerge w:val="restart"/>
            <w:textDirection w:val="tbRl"/>
          </w:tcPr>
          <w:p w14:paraId="2A1DC5AA" w14:textId="77777777" w:rsidR="003C06FF" w:rsidRDefault="003C06FF" w:rsidP="0022564E">
            <w:pPr>
              <w:ind w:left="113" w:right="113"/>
            </w:pPr>
            <w:r>
              <w:rPr>
                <w:noProof/>
              </w:rPr>
              <w:drawing>
                <wp:anchor distT="0" distB="0" distL="114300" distR="114300" simplePos="0" relativeHeight="25181593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C06FF" w14:paraId="06761B6B" w14:textId="77777777" w:rsidTr="003C06FF">
        <w:trPr>
          <w:cantSplit/>
          <w:trHeight w:val="1216"/>
        </w:trPr>
        <w:tc>
          <w:tcPr>
            <w:tcW w:w="297" w:type="pct"/>
            <w:vMerge/>
            <w:textDirection w:val="btLr"/>
            <w:vAlign w:val="center"/>
          </w:tcPr>
          <w:p w14:paraId="2A6A0A59" w14:textId="77777777" w:rsidR="003C06FF" w:rsidRPr="000112BB" w:rsidRDefault="003C06FF" w:rsidP="0022564E">
            <w:pPr>
              <w:jc w:val="center"/>
              <w:rPr>
                <w:sz w:val="20"/>
                <w:szCs w:val="20"/>
              </w:rPr>
            </w:pPr>
          </w:p>
        </w:tc>
        <w:tc>
          <w:tcPr>
            <w:tcW w:w="297" w:type="pct"/>
            <w:textDirection w:val="btLr"/>
            <w:vAlign w:val="center"/>
          </w:tcPr>
          <w:p w14:paraId="411BC895" w14:textId="77777777" w:rsidR="003C06FF" w:rsidRDefault="003C06FF" w:rsidP="0022564E">
            <w:pPr>
              <w:ind w:left="113" w:right="113"/>
              <w:jc w:val="center"/>
            </w:pPr>
            <w:r w:rsidRPr="000112BB">
              <w:rPr>
                <w:sz w:val="20"/>
                <w:szCs w:val="20"/>
              </w:rPr>
              <w:t>CC</w:t>
            </w:r>
          </w:p>
        </w:tc>
        <w:tc>
          <w:tcPr>
            <w:tcW w:w="4407" w:type="pct"/>
            <w:vMerge/>
            <w:textDirection w:val="tbRl"/>
          </w:tcPr>
          <w:p w14:paraId="61EAC435" w14:textId="77777777" w:rsidR="003C06FF" w:rsidRDefault="003C06FF" w:rsidP="0022564E">
            <w:pPr>
              <w:ind w:left="113" w:right="113"/>
            </w:pPr>
          </w:p>
        </w:tc>
      </w:tr>
      <w:tr w:rsidR="003C06FF" w14:paraId="58CD1AA4" w14:textId="77777777" w:rsidTr="003C06FF">
        <w:trPr>
          <w:cantSplit/>
          <w:trHeight w:val="1216"/>
        </w:trPr>
        <w:tc>
          <w:tcPr>
            <w:tcW w:w="297" w:type="pct"/>
            <w:vMerge/>
            <w:textDirection w:val="btLr"/>
            <w:vAlign w:val="center"/>
          </w:tcPr>
          <w:p w14:paraId="7C069C81" w14:textId="77777777" w:rsidR="003C06FF" w:rsidRPr="000112BB" w:rsidRDefault="003C06FF" w:rsidP="0022564E">
            <w:pPr>
              <w:jc w:val="center"/>
              <w:rPr>
                <w:sz w:val="20"/>
                <w:szCs w:val="20"/>
              </w:rPr>
            </w:pPr>
          </w:p>
        </w:tc>
        <w:tc>
          <w:tcPr>
            <w:tcW w:w="297" w:type="pct"/>
            <w:textDirection w:val="btLr"/>
            <w:vAlign w:val="center"/>
          </w:tcPr>
          <w:p w14:paraId="24AEE964" w14:textId="77777777" w:rsidR="003C06FF" w:rsidRDefault="003C06FF" w:rsidP="0022564E">
            <w:pPr>
              <w:ind w:left="113" w:right="113"/>
              <w:jc w:val="center"/>
            </w:pPr>
            <w:r w:rsidRPr="000112BB">
              <w:rPr>
                <w:sz w:val="20"/>
                <w:szCs w:val="20"/>
              </w:rPr>
              <w:t>CC+CP</w:t>
            </w:r>
          </w:p>
        </w:tc>
        <w:tc>
          <w:tcPr>
            <w:tcW w:w="4407" w:type="pct"/>
            <w:vMerge/>
          </w:tcPr>
          <w:p w14:paraId="653C63CA" w14:textId="77777777" w:rsidR="003C06FF" w:rsidRDefault="003C06FF" w:rsidP="0022564E"/>
        </w:tc>
      </w:tr>
      <w:tr w:rsidR="003C06FF" w14:paraId="66660500" w14:textId="77777777" w:rsidTr="003C06FF">
        <w:trPr>
          <w:cantSplit/>
          <w:trHeight w:val="1216"/>
        </w:trPr>
        <w:tc>
          <w:tcPr>
            <w:tcW w:w="297" w:type="pct"/>
            <w:vMerge/>
            <w:textDirection w:val="btLr"/>
            <w:vAlign w:val="center"/>
          </w:tcPr>
          <w:p w14:paraId="4F83F2BF" w14:textId="77777777" w:rsidR="003C06FF" w:rsidRPr="000112BB" w:rsidRDefault="003C06FF" w:rsidP="0022564E">
            <w:pPr>
              <w:jc w:val="center"/>
              <w:rPr>
                <w:sz w:val="20"/>
                <w:szCs w:val="20"/>
              </w:rPr>
            </w:pPr>
          </w:p>
        </w:tc>
        <w:tc>
          <w:tcPr>
            <w:tcW w:w="297" w:type="pct"/>
            <w:textDirection w:val="btLr"/>
            <w:vAlign w:val="center"/>
          </w:tcPr>
          <w:p w14:paraId="14047C2E" w14:textId="77777777" w:rsidR="003C06FF" w:rsidRDefault="003C06FF" w:rsidP="0022564E">
            <w:pPr>
              <w:ind w:left="113" w:right="113"/>
              <w:jc w:val="center"/>
            </w:pPr>
            <w:r w:rsidRPr="000112BB">
              <w:rPr>
                <w:sz w:val="20"/>
                <w:szCs w:val="20"/>
              </w:rPr>
              <w:t>CC+TD</w:t>
            </w:r>
          </w:p>
        </w:tc>
        <w:tc>
          <w:tcPr>
            <w:tcW w:w="4407" w:type="pct"/>
            <w:vMerge/>
          </w:tcPr>
          <w:p w14:paraId="0B1CAEAE" w14:textId="77777777" w:rsidR="003C06FF" w:rsidRDefault="003C06FF" w:rsidP="003C06FF">
            <w:pPr>
              <w:keepNext/>
            </w:pPr>
          </w:p>
        </w:tc>
      </w:tr>
    </w:tbl>
    <w:p w14:paraId="78D64B65" w14:textId="56368801" w:rsidR="003C06FF" w:rsidRPr="00032052" w:rsidRDefault="003C06FF" w:rsidP="003C06FF">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Pr="00032052">
        <w:rPr>
          <w:color w:val="auto"/>
          <w:sz w:val="24"/>
          <w:szCs w:val="24"/>
        </w:rPr>
        <w:t xml:space="preserve"> Sunset to Day translation</w:t>
      </w:r>
    </w:p>
    <w:p w14:paraId="3B8D5B07" w14:textId="376092DD" w:rsidR="00015C8A" w:rsidRPr="00032052" w:rsidRDefault="00015C8A" w:rsidP="00015C8A">
      <w:pPr>
        <w:pStyle w:val="Caption"/>
        <w:keepNext/>
        <w:jc w:val="left"/>
        <w:rPr>
          <w:color w:val="auto"/>
          <w:sz w:val="24"/>
          <w:szCs w:val="24"/>
        </w:rPr>
      </w:pPr>
      <w:r w:rsidRPr="00032052">
        <w:rPr>
          <w:color w:val="auto"/>
          <w:sz w:val="24"/>
          <w:szCs w:val="24"/>
        </w:rPr>
        <w:lastRenderedPageBreak/>
        <w:t xml:space="preserve">Table </w:t>
      </w:r>
      <w:r w:rsidRPr="00032052">
        <w:rPr>
          <w:color w:val="auto"/>
          <w:sz w:val="24"/>
          <w:szCs w:val="24"/>
        </w:rPr>
        <w:fldChar w:fldCharType="begin"/>
      </w:r>
      <w:r w:rsidRPr="00032052">
        <w:rPr>
          <w:color w:val="auto"/>
          <w:sz w:val="24"/>
          <w:szCs w:val="24"/>
        </w:rPr>
        <w:instrText xml:space="preserve"> SEQ Table \* ARABIC </w:instrText>
      </w:r>
      <w:r w:rsidRPr="00032052">
        <w:rPr>
          <w:color w:val="auto"/>
          <w:sz w:val="24"/>
          <w:szCs w:val="24"/>
        </w:rPr>
        <w:fldChar w:fldCharType="separate"/>
      </w:r>
      <w:r w:rsidRPr="00032052">
        <w:rPr>
          <w:noProof/>
          <w:color w:val="auto"/>
          <w:sz w:val="24"/>
          <w:szCs w:val="24"/>
        </w:rPr>
        <w:t>8</w:t>
      </w:r>
      <w:r w:rsidRPr="00032052">
        <w:rPr>
          <w:color w:val="auto"/>
          <w:sz w:val="24"/>
          <w:szCs w:val="24"/>
        </w:rPr>
        <w:fldChar w:fldCharType="end"/>
      </w:r>
      <w:r w:rsidRPr="00032052">
        <w:rPr>
          <w:color w:val="auto"/>
          <w:sz w:val="24"/>
          <w:szCs w:val="24"/>
        </w:rPr>
        <w:t xml:space="preserve"> IS score and </w:t>
      </w:r>
      <w:r w:rsidR="00E71545">
        <w:rPr>
          <w:color w:val="auto"/>
          <w:sz w:val="24"/>
          <w:szCs w:val="24"/>
        </w:rPr>
        <w:t>Human evaluation study</w:t>
      </w:r>
      <w:r w:rsidRPr="00032052">
        <w:rPr>
          <w:color w:val="auto"/>
          <w:sz w:val="24"/>
          <w:szCs w:val="24"/>
        </w:rPr>
        <w:t xml:space="preserve"> </w:t>
      </w:r>
      <w:r w:rsidR="00032052" w:rsidRPr="00032052">
        <w:rPr>
          <w:color w:val="auto"/>
          <w:sz w:val="24"/>
          <w:szCs w:val="24"/>
        </w:rPr>
        <w:t>Result on</w:t>
      </w:r>
      <w:r w:rsidRPr="00032052">
        <w:rPr>
          <w:color w:val="auto"/>
          <w:sz w:val="24"/>
          <w:szCs w:val="24"/>
        </w:rPr>
        <w:t xml:space="preserve"> Vip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3C06FF" w14:paraId="4AC5E603" w14:textId="77777777" w:rsidTr="00015C8A">
        <w:tc>
          <w:tcPr>
            <w:tcW w:w="984" w:type="pct"/>
            <w:vMerge w:val="restart"/>
            <w:tcBorders>
              <w:bottom w:val="single" w:sz="4" w:space="0" w:color="auto"/>
            </w:tcBorders>
            <w:vAlign w:val="center"/>
          </w:tcPr>
          <w:p w14:paraId="1F30F302" w14:textId="77777777" w:rsidR="003C06FF" w:rsidRDefault="003C06FF" w:rsidP="0022564E">
            <w:pPr>
              <w:jc w:val="left"/>
            </w:pPr>
            <w:r>
              <w:t>Methods</w:t>
            </w:r>
          </w:p>
        </w:tc>
        <w:tc>
          <w:tcPr>
            <w:tcW w:w="4016" w:type="pct"/>
            <w:gridSpan w:val="4"/>
            <w:tcBorders>
              <w:bottom w:val="single" w:sz="4" w:space="0" w:color="auto"/>
            </w:tcBorders>
            <w:vAlign w:val="center"/>
          </w:tcPr>
          <w:p w14:paraId="33E7481A" w14:textId="77777777" w:rsidR="003C06FF" w:rsidRDefault="003C06FF" w:rsidP="0022564E">
            <w:pPr>
              <w:jc w:val="center"/>
            </w:pPr>
            <w:r>
              <w:t>Day to Sunset</w:t>
            </w:r>
          </w:p>
        </w:tc>
      </w:tr>
      <w:tr w:rsidR="003C06FF" w:rsidRPr="0096512B" w14:paraId="40E63306" w14:textId="77777777" w:rsidTr="008F563F">
        <w:tc>
          <w:tcPr>
            <w:tcW w:w="984" w:type="pct"/>
            <w:vMerge/>
            <w:tcBorders>
              <w:top w:val="single" w:sz="4" w:space="0" w:color="auto"/>
            </w:tcBorders>
            <w:vAlign w:val="center"/>
          </w:tcPr>
          <w:p w14:paraId="2515CF64" w14:textId="77777777" w:rsidR="003C06FF" w:rsidRPr="004946A7" w:rsidRDefault="003C06FF" w:rsidP="0022564E">
            <w:pPr>
              <w:jc w:val="left"/>
            </w:pPr>
          </w:p>
        </w:tc>
        <w:tc>
          <w:tcPr>
            <w:tcW w:w="2009" w:type="pct"/>
            <w:gridSpan w:val="2"/>
            <w:tcBorders>
              <w:top w:val="single" w:sz="4" w:space="0" w:color="auto"/>
            </w:tcBorders>
            <w:vAlign w:val="center"/>
          </w:tcPr>
          <w:p w14:paraId="50C2020C" w14:textId="77777777" w:rsidR="003C06FF" w:rsidRPr="0096512B" w:rsidRDefault="003C06FF" w:rsidP="0022564E">
            <w:pPr>
              <w:jc w:val="center"/>
              <w:rPr>
                <w:rFonts w:ascii="Cambria Math" w:hAnsi="Cambria Math"/>
                <w:b/>
                <w:bCs/>
              </w:rPr>
            </w:pPr>
            <w:r w:rsidRPr="0096512B">
              <w:t>IS</w:t>
            </w:r>
          </w:p>
        </w:tc>
        <w:tc>
          <w:tcPr>
            <w:tcW w:w="2007" w:type="pct"/>
            <w:gridSpan w:val="2"/>
            <w:vMerge w:val="restart"/>
            <w:tcBorders>
              <w:top w:val="single" w:sz="4" w:space="0" w:color="auto"/>
            </w:tcBorders>
            <w:vAlign w:val="center"/>
          </w:tcPr>
          <w:p w14:paraId="3DD57494" w14:textId="3BA0BAC3" w:rsidR="003C06FF" w:rsidRPr="0096512B" w:rsidRDefault="00E71545" w:rsidP="0022564E">
            <w:pPr>
              <w:jc w:val="center"/>
            </w:pPr>
            <w:r>
              <w:t>Human evaluation study</w:t>
            </w:r>
            <w:r w:rsidR="00F916C5">
              <w:rPr>
                <w:rStyle w:val="FootnoteReference"/>
              </w:rPr>
              <w:footnoteReference w:id="7"/>
            </w:r>
          </w:p>
        </w:tc>
      </w:tr>
      <w:tr w:rsidR="003C06FF" w14:paraId="7860E71B" w14:textId="77777777" w:rsidTr="003B0F25">
        <w:tc>
          <w:tcPr>
            <w:tcW w:w="984" w:type="pct"/>
            <w:tcBorders>
              <w:bottom w:val="single" w:sz="4" w:space="0" w:color="auto"/>
            </w:tcBorders>
            <w:vAlign w:val="center"/>
          </w:tcPr>
          <w:p w14:paraId="5A403E2D" w14:textId="77777777" w:rsidR="003C06FF" w:rsidRDefault="003C06FF" w:rsidP="0022564E">
            <w:pPr>
              <w:jc w:val="left"/>
            </w:pPr>
            <w:r>
              <w:t>Real data</w:t>
            </w:r>
          </w:p>
        </w:tc>
        <w:tc>
          <w:tcPr>
            <w:tcW w:w="1004" w:type="pct"/>
            <w:tcBorders>
              <w:bottom w:val="single" w:sz="4" w:space="0" w:color="auto"/>
            </w:tcBorders>
            <w:vAlign w:val="center"/>
          </w:tcPr>
          <w:p w14:paraId="6D9E2BBF" w14:textId="77777777" w:rsidR="003C06FF" w:rsidRPr="00156822" w:rsidRDefault="003C06FF" w:rsidP="0022564E">
            <w:pPr>
              <w:jc w:val="center"/>
              <w:rPr>
                <w:rFonts w:ascii="Cambria Math" w:hAnsi="Cambria Math"/>
                <w:b/>
                <w:bCs/>
              </w:rPr>
            </w:pPr>
            <w:r>
              <w:rPr>
                <w:rFonts w:ascii="Cambria Math" w:hAnsi="Cambria Math"/>
              </w:rPr>
              <w:t>3.56s</w:t>
            </w:r>
            <w:r w:rsidRPr="00156822">
              <w:rPr>
                <w:rFonts w:ascii="Cambria Math" w:hAnsi="Cambria Math"/>
              </w:rPr>
              <w:t>±0.</w:t>
            </w:r>
            <w:r>
              <w:rPr>
                <w:rFonts w:ascii="Cambria Math" w:hAnsi="Cambria Math"/>
              </w:rPr>
              <w:t>21</w:t>
            </w:r>
          </w:p>
        </w:tc>
        <w:tc>
          <w:tcPr>
            <w:tcW w:w="1005" w:type="pct"/>
            <w:tcBorders>
              <w:bottom w:val="single" w:sz="4" w:space="0" w:color="auto"/>
            </w:tcBorders>
            <w:vAlign w:val="center"/>
          </w:tcPr>
          <w:p w14:paraId="680131B3" w14:textId="77777777" w:rsidR="003C06FF" w:rsidRPr="004946A7" w:rsidRDefault="003C06FF" w:rsidP="0022564E">
            <w:pPr>
              <w:jc w:val="center"/>
              <w:rPr>
                <w:rFonts w:ascii="Cambria Math" w:hAnsi="Cambria Math"/>
              </w:rPr>
            </w:pPr>
            <w:r>
              <w:rPr>
                <w:rFonts w:ascii="Cambria Math" w:hAnsi="Cambria Math"/>
              </w:rPr>
              <w:t>3.81</w:t>
            </w:r>
            <w:r w:rsidRPr="00156822">
              <w:rPr>
                <w:rFonts w:ascii="Cambria Math" w:hAnsi="Cambria Math"/>
              </w:rPr>
              <w:t>±0.</w:t>
            </w:r>
            <w:r>
              <w:rPr>
                <w:rFonts w:ascii="Cambria Math" w:hAnsi="Cambria Math"/>
              </w:rPr>
              <w:t>44</w:t>
            </w:r>
          </w:p>
        </w:tc>
        <w:tc>
          <w:tcPr>
            <w:tcW w:w="2007" w:type="pct"/>
            <w:gridSpan w:val="2"/>
            <w:vMerge/>
            <w:tcBorders>
              <w:bottom w:val="single" w:sz="4" w:space="0" w:color="auto"/>
            </w:tcBorders>
          </w:tcPr>
          <w:p w14:paraId="10DC8ED9" w14:textId="77777777" w:rsidR="003C06FF" w:rsidRDefault="003C06FF" w:rsidP="0022564E">
            <w:pPr>
              <w:jc w:val="center"/>
            </w:pPr>
          </w:p>
        </w:tc>
      </w:tr>
      <w:tr w:rsidR="003C06FF" w14:paraId="6267A874" w14:textId="77777777" w:rsidTr="003B0F25">
        <w:tc>
          <w:tcPr>
            <w:tcW w:w="984" w:type="pct"/>
            <w:tcBorders>
              <w:top w:val="single" w:sz="4" w:space="0" w:color="auto"/>
            </w:tcBorders>
            <w:vAlign w:val="center"/>
          </w:tcPr>
          <w:p w14:paraId="388EF391" w14:textId="77777777" w:rsidR="003C06FF" w:rsidRDefault="003C06FF" w:rsidP="0022564E">
            <w:pPr>
              <w:jc w:val="left"/>
            </w:pPr>
          </w:p>
        </w:tc>
        <w:tc>
          <w:tcPr>
            <w:tcW w:w="1004" w:type="pct"/>
            <w:tcBorders>
              <w:top w:val="single" w:sz="4" w:space="0" w:color="auto"/>
              <w:bottom w:val="single" w:sz="4" w:space="0" w:color="auto"/>
            </w:tcBorders>
            <w:vAlign w:val="center"/>
          </w:tcPr>
          <w:p w14:paraId="5F22C5C9" w14:textId="77777777" w:rsidR="003C06FF" w:rsidRPr="00156822" w:rsidRDefault="003C06FF" w:rsidP="0022564E">
            <w:pPr>
              <w:jc w:val="center"/>
              <w:rPr>
                <w:rFonts w:ascii="Cambria Math" w:hAnsi="Cambria Math"/>
              </w:rPr>
            </w:pPr>
            <w:r>
              <w:rPr>
                <w:rFonts w:ascii="Cambria Math" w:hAnsi="Cambria Math"/>
              </w:rPr>
              <w:t>Domain A</w:t>
            </w:r>
          </w:p>
        </w:tc>
        <w:tc>
          <w:tcPr>
            <w:tcW w:w="1005" w:type="pct"/>
            <w:tcBorders>
              <w:top w:val="single" w:sz="4" w:space="0" w:color="auto"/>
              <w:bottom w:val="single" w:sz="4" w:space="0" w:color="auto"/>
            </w:tcBorders>
            <w:vAlign w:val="center"/>
          </w:tcPr>
          <w:p w14:paraId="540A8E21" w14:textId="77777777" w:rsidR="003C06FF" w:rsidRPr="00156822" w:rsidRDefault="003C06FF" w:rsidP="0022564E">
            <w:pPr>
              <w:jc w:val="center"/>
              <w:rPr>
                <w:rFonts w:ascii="Cambria Math" w:hAnsi="Cambria Math"/>
              </w:rPr>
            </w:pPr>
            <w:r>
              <w:rPr>
                <w:rFonts w:ascii="Cambria Math" w:hAnsi="Cambria Math"/>
              </w:rPr>
              <w:t>Domain B</w:t>
            </w:r>
          </w:p>
        </w:tc>
        <w:tc>
          <w:tcPr>
            <w:tcW w:w="1004" w:type="pct"/>
            <w:tcBorders>
              <w:top w:val="single" w:sz="4" w:space="0" w:color="auto"/>
              <w:bottom w:val="single" w:sz="4" w:space="0" w:color="auto"/>
            </w:tcBorders>
            <w:vAlign w:val="center"/>
          </w:tcPr>
          <w:p w14:paraId="33FB6739" w14:textId="77777777" w:rsidR="003C06FF" w:rsidRDefault="003C06FF" w:rsidP="0022564E">
            <w:pPr>
              <w:jc w:val="center"/>
            </w:pPr>
            <w:r>
              <w:rPr>
                <w:rFonts w:ascii="Cambria Math" w:hAnsi="Cambria Math"/>
              </w:rPr>
              <w:t>Domain A</w:t>
            </w:r>
          </w:p>
        </w:tc>
        <w:tc>
          <w:tcPr>
            <w:tcW w:w="1003" w:type="pct"/>
            <w:tcBorders>
              <w:top w:val="single" w:sz="4" w:space="0" w:color="auto"/>
              <w:bottom w:val="single" w:sz="4" w:space="0" w:color="auto"/>
            </w:tcBorders>
            <w:vAlign w:val="center"/>
          </w:tcPr>
          <w:p w14:paraId="4EB3CA60" w14:textId="77777777" w:rsidR="003C06FF" w:rsidRDefault="003C06FF" w:rsidP="0022564E">
            <w:pPr>
              <w:jc w:val="center"/>
            </w:pPr>
            <w:r>
              <w:rPr>
                <w:rFonts w:ascii="Cambria Math" w:hAnsi="Cambria Math"/>
              </w:rPr>
              <w:t>Domain B</w:t>
            </w:r>
          </w:p>
        </w:tc>
      </w:tr>
      <w:tr w:rsidR="000A4059" w14:paraId="4282CC32" w14:textId="77777777" w:rsidTr="003B0F25">
        <w:tc>
          <w:tcPr>
            <w:tcW w:w="984" w:type="pct"/>
            <w:vAlign w:val="center"/>
          </w:tcPr>
          <w:p w14:paraId="3DB65357" w14:textId="77777777" w:rsidR="000A4059" w:rsidRDefault="000A4059" w:rsidP="000A4059">
            <w:pPr>
              <w:jc w:val="left"/>
            </w:pPr>
            <w:r>
              <w:t>CC</w:t>
            </w:r>
          </w:p>
        </w:tc>
        <w:tc>
          <w:tcPr>
            <w:tcW w:w="1004" w:type="pct"/>
            <w:tcBorders>
              <w:top w:val="single" w:sz="4" w:space="0" w:color="auto"/>
            </w:tcBorders>
            <w:vAlign w:val="center"/>
          </w:tcPr>
          <w:p w14:paraId="16A80B59" w14:textId="77777777" w:rsidR="000A4059" w:rsidRDefault="000A4059" w:rsidP="000A4059">
            <w:pPr>
              <w:jc w:val="center"/>
              <w:rPr>
                <w:rFonts w:ascii="Cambria Math" w:hAnsi="Cambria Math"/>
              </w:rPr>
            </w:pPr>
            <w:r>
              <w:rPr>
                <w:rFonts w:ascii="Cambria Math" w:hAnsi="Cambria Math"/>
              </w:rPr>
              <w:t>2.50</w:t>
            </w:r>
            <w:r w:rsidRPr="00156822">
              <w:rPr>
                <w:rFonts w:ascii="Cambria Math" w:hAnsi="Cambria Math"/>
              </w:rPr>
              <w:t>±</w:t>
            </w:r>
            <w:r>
              <w:rPr>
                <w:rFonts w:ascii="Cambria Math" w:hAnsi="Cambria Math"/>
              </w:rPr>
              <w:t>0.17</w:t>
            </w:r>
          </w:p>
        </w:tc>
        <w:tc>
          <w:tcPr>
            <w:tcW w:w="1005" w:type="pct"/>
            <w:tcBorders>
              <w:top w:val="single" w:sz="4" w:space="0" w:color="auto"/>
            </w:tcBorders>
            <w:vAlign w:val="center"/>
          </w:tcPr>
          <w:p w14:paraId="47C80789" w14:textId="77777777" w:rsidR="000A4059" w:rsidRDefault="000A4059" w:rsidP="000A4059">
            <w:pPr>
              <w:jc w:val="center"/>
              <w:rPr>
                <w:rFonts w:ascii="Cambria Math" w:hAnsi="Cambria Math"/>
              </w:rPr>
            </w:pPr>
            <w:r>
              <w:rPr>
                <w:rFonts w:ascii="Cambria Math" w:hAnsi="Cambria Math"/>
              </w:rPr>
              <w:t>2.71</w:t>
            </w:r>
            <w:r w:rsidRPr="00156822">
              <w:rPr>
                <w:rFonts w:ascii="Cambria Math" w:hAnsi="Cambria Math"/>
              </w:rPr>
              <w:t>±</w:t>
            </w:r>
            <w:r>
              <w:rPr>
                <w:rFonts w:ascii="Cambria Math" w:hAnsi="Cambria Math"/>
              </w:rPr>
              <w:t>0.19</w:t>
            </w:r>
          </w:p>
        </w:tc>
        <w:tc>
          <w:tcPr>
            <w:tcW w:w="1004" w:type="pct"/>
            <w:tcBorders>
              <w:top w:val="single" w:sz="4" w:space="0" w:color="auto"/>
            </w:tcBorders>
            <w:vAlign w:val="center"/>
          </w:tcPr>
          <w:p w14:paraId="5FD5E111" w14:textId="1C480955" w:rsidR="000A4059" w:rsidRDefault="000A4059" w:rsidP="000A4059">
            <w:pPr>
              <w:jc w:val="center"/>
              <w:rPr>
                <w:rFonts w:ascii="Cambria Math" w:hAnsi="Cambria Math"/>
              </w:rPr>
            </w:pPr>
            <w:r>
              <w:rPr>
                <w:rFonts w:ascii="Cambria Math" w:hAnsi="Cambria Math"/>
              </w:rPr>
              <w:t>3.34%</w:t>
            </w:r>
          </w:p>
        </w:tc>
        <w:tc>
          <w:tcPr>
            <w:tcW w:w="1003" w:type="pct"/>
            <w:tcBorders>
              <w:top w:val="single" w:sz="4" w:space="0" w:color="auto"/>
            </w:tcBorders>
            <w:vAlign w:val="center"/>
          </w:tcPr>
          <w:p w14:paraId="2B284243" w14:textId="79AF032E" w:rsidR="000A4059" w:rsidRDefault="000A4059" w:rsidP="000A4059">
            <w:pPr>
              <w:jc w:val="center"/>
              <w:rPr>
                <w:rFonts w:ascii="Cambria Math" w:hAnsi="Cambria Math"/>
              </w:rPr>
            </w:pPr>
            <w:r>
              <w:rPr>
                <w:rFonts w:ascii="Cambria Math" w:hAnsi="Cambria Math"/>
              </w:rPr>
              <w:t>0%</w:t>
            </w:r>
          </w:p>
        </w:tc>
      </w:tr>
      <w:tr w:rsidR="000A4059" w14:paraId="3191F5AB" w14:textId="77777777" w:rsidTr="003B0F25">
        <w:tc>
          <w:tcPr>
            <w:tcW w:w="984" w:type="pct"/>
            <w:vAlign w:val="center"/>
          </w:tcPr>
          <w:p w14:paraId="2EE07B6C" w14:textId="77777777" w:rsidR="000A4059" w:rsidRDefault="000A4059" w:rsidP="000A4059">
            <w:pPr>
              <w:jc w:val="left"/>
            </w:pPr>
            <w:r w:rsidRPr="004946A7">
              <w:t>CC + CP</w:t>
            </w:r>
          </w:p>
        </w:tc>
        <w:tc>
          <w:tcPr>
            <w:tcW w:w="1004" w:type="pct"/>
            <w:vAlign w:val="center"/>
          </w:tcPr>
          <w:p w14:paraId="74EBAF3B" w14:textId="77777777" w:rsidR="000A4059" w:rsidRDefault="000A4059" w:rsidP="000A4059">
            <w:pPr>
              <w:jc w:val="center"/>
              <w:rPr>
                <w:rFonts w:ascii="Cambria Math" w:hAnsi="Cambria Math"/>
              </w:rPr>
            </w:pPr>
            <w:r w:rsidRPr="004946A7">
              <w:rPr>
                <w:rFonts w:ascii="Cambria Math" w:hAnsi="Cambria Math"/>
              </w:rPr>
              <w:t>3.0</w:t>
            </w:r>
            <w:r>
              <w:rPr>
                <w:rFonts w:ascii="Cambria Math" w:hAnsi="Cambria Math"/>
              </w:rPr>
              <w:t>9</w:t>
            </w:r>
            <w:r w:rsidRPr="004946A7">
              <w:rPr>
                <w:rFonts w:ascii="Cambria Math" w:hAnsi="Cambria Math"/>
              </w:rPr>
              <w:t>±0.</w:t>
            </w:r>
            <w:r>
              <w:rPr>
                <w:rFonts w:ascii="Cambria Math" w:hAnsi="Cambria Math"/>
              </w:rPr>
              <w:t>0</w:t>
            </w:r>
            <w:r w:rsidRPr="004946A7">
              <w:rPr>
                <w:rFonts w:ascii="Cambria Math" w:hAnsi="Cambria Math"/>
              </w:rPr>
              <w:t>7</w:t>
            </w:r>
          </w:p>
        </w:tc>
        <w:tc>
          <w:tcPr>
            <w:tcW w:w="1005" w:type="pct"/>
            <w:vAlign w:val="center"/>
          </w:tcPr>
          <w:p w14:paraId="10AE51D6" w14:textId="77777777" w:rsidR="000A4059" w:rsidRDefault="000A4059" w:rsidP="000A4059">
            <w:pPr>
              <w:jc w:val="center"/>
              <w:rPr>
                <w:rFonts w:ascii="Cambria Math" w:hAnsi="Cambria Math"/>
              </w:rPr>
            </w:pPr>
            <w:r w:rsidRPr="004946A7">
              <w:rPr>
                <w:rFonts w:ascii="Cambria Math" w:hAnsi="Cambria Math"/>
                <w:b/>
                <w:bCs/>
              </w:rPr>
              <w:t>3.64±0.26</w:t>
            </w:r>
          </w:p>
        </w:tc>
        <w:tc>
          <w:tcPr>
            <w:tcW w:w="1004" w:type="pct"/>
            <w:vAlign w:val="center"/>
          </w:tcPr>
          <w:p w14:paraId="0A864BB2" w14:textId="129AB79B" w:rsidR="000A4059" w:rsidRDefault="000A4059" w:rsidP="000A4059">
            <w:pPr>
              <w:jc w:val="center"/>
              <w:rPr>
                <w:rFonts w:ascii="Cambria Math" w:hAnsi="Cambria Math"/>
              </w:rPr>
            </w:pPr>
            <w:r>
              <w:rPr>
                <w:rFonts w:ascii="Cambria Math" w:hAnsi="Cambria Math"/>
              </w:rPr>
              <w:t>48%</w:t>
            </w:r>
          </w:p>
        </w:tc>
        <w:tc>
          <w:tcPr>
            <w:tcW w:w="1003" w:type="pct"/>
            <w:vAlign w:val="center"/>
          </w:tcPr>
          <w:p w14:paraId="5D12B40B" w14:textId="4A19FE03" w:rsidR="000A4059" w:rsidRDefault="000A4059" w:rsidP="000A4059">
            <w:pPr>
              <w:jc w:val="center"/>
              <w:rPr>
                <w:rFonts w:ascii="Cambria Math" w:hAnsi="Cambria Math"/>
              </w:rPr>
            </w:pPr>
            <w:r>
              <w:rPr>
                <w:rFonts w:ascii="Cambria Math" w:hAnsi="Cambria Math"/>
              </w:rPr>
              <w:t>38%</w:t>
            </w:r>
          </w:p>
        </w:tc>
      </w:tr>
      <w:tr w:rsidR="000A4059" w14:paraId="5FA8CCE7" w14:textId="77777777" w:rsidTr="003B0F25">
        <w:tc>
          <w:tcPr>
            <w:tcW w:w="984" w:type="pct"/>
            <w:vAlign w:val="center"/>
          </w:tcPr>
          <w:p w14:paraId="478A7BA2" w14:textId="77777777" w:rsidR="000A4059" w:rsidRPr="004946A7" w:rsidRDefault="000A4059" w:rsidP="000A4059">
            <w:pPr>
              <w:jc w:val="left"/>
            </w:pPr>
            <w:r>
              <w:t>CC + TD</w:t>
            </w:r>
          </w:p>
        </w:tc>
        <w:tc>
          <w:tcPr>
            <w:tcW w:w="1004" w:type="pct"/>
            <w:vAlign w:val="center"/>
          </w:tcPr>
          <w:p w14:paraId="26B5DFE1" w14:textId="77777777" w:rsidR="000A4059" w:rsidRPr="004946A7" w:rsidRDefault="000A4059" w:rsidP="000A4059">
            <w:pPr>
              <w:jc w:val="center"/>
              <w:rPr>
                <w:rFonts w:ascii="Cambria Math" w:hAnsi="Cambria Math"/>
              </w:rPr>
            </w:pPr>
            <w:r>
              <w:rPr>
                <w:rFonts w:ascii="Cambria Math" w:hAnsi="Cambria Math"/>
                <w:b/>
                <w:bCs/>
              </w:rPr>
              <w:t>3.23</w:t>
            </w:r>
            <w:r w:rsidRPr="00156822">
              <w:rPr>
                <w:rFonts w:ascii="Cambria Math" w:hAnsi="Cambria Math"/>
                <w:b/>
                <w:bCs/>
              </w:rPr>
              <w:t>±</w:t>
            </w:r>
            <w:r>
              <w:rPr>
                <w:rFonts w:ascii="Cambria Math" w:hAnsi="Cambria Math"/>
                <w:b/>
                <w:bCs/>
              </w:rPr>
              <w:t>0.13</w:t>
            </w:r>
          </w:p>
        </w:tc>
        <w:tc>
          <w:tcPr>
            <w:tcW w:w="1005" w:type="pct"/>
            <w:vAlign w:val="center"/>
          </w:tcPr>
          <w:p w14:paraId="2A5A6F0A" w14:textId="77777777" w:rsidR="000A4059" w:rsidRPr="004946A7" w:rsidRDefault="000A4059" w:rsidP="000A4059">
            <w:pPr>
              <w:jc w:val="center"/>
              <w:rPr>
                <w:rFonts w:ascii="Cambria Math" w:hAnsi="Cambria Math"/>
                <w:b/>
                <w:bCs/>
              </w:rPr>
            </w:pPr>
            <w:r w:rsidRPr="004946A7">
              <w:rPr>
                <w:rFonts w:ascii="Cambria Math" w:hAnsi="Cambria Math"/>
              </w:rPr>
              <w:t>3.51±0.26</w:t>
            </w:r>
          </w:p>
        </w:tc>
        <w:tc>
          <w:tcPr>
            <w:tcW w:w="1004" w:type="pct"/>
            <w:vAlign w:val="center"/>
          </w:tcPr>
          <w:p w14:paraId="6A62A43A" w14:textId="548271DA" w:rsidR="000A4059" w:rsidRPr="000A4059" w:rsidRDefault="000A4059" w:rsidP="000A4059">
            <w:pPr>
              <w:jc w:val="center"/>
              <w:rPr>
                <w:rFonts w:ascii="Cambria Math" w:hAnsi="Cambria Math"/>
                <w:b/>
                <w:bCs/>
              </w:rPr>
            </w:pPr>
            <w:r w:rsidRPr="000A4059">
              <w:rPr>
                <w:rFonts w:ascii="Cambria Math" w:hAnsi="Cambria Math"/>
                <w:b/>
                <w:bCs/>
              </w:rPr>
              <w:t>48.6%</w:t>
            </w:r>
          </w:p>
        </w:tc>
        <w:tc>
          <w:tcPr>
            <w:tcW w:w="1003" w:type="pct"/>
            <w:vAlign w:val="center"/>
          </w:tcPr>
          <w:p w14:paraId="65433DDA" w14:textId="62328E22" w:rsidR="000A4059" w:rsidRDefault="000A4059" w:rsidP="000A4059">
            <w:pPr>
              <w:keepNext/>
              <w:jc w:val="center"/>
              <w:rPr>
                <w:rFonts w:ascii="Cambria Math" w:hAnsi="Cambria Math"/>
              </w:rPr>
            </w:pPr>
            <w:r w:rsidRPr="000A4059">
              <w:rPr>
                <w:rFonts w:ascii="Cambria Math" w:hAnsi="Cambria Math"/>
                <w:b/>
                <w:bCs/>
              </w:rPr>
              <w:t>62%</w:t>
            </w:r>
          </w:p>
        </w:tc>
      </w:tr>
    </w:tbl>
    <w:p w14:paraId="43D12D3C" w14:textId="04F0EDAA" w:rsidR="00087C42" w:rsidRPr="00E81976" w:rsidRDefault="004441BC" w:rsidP="00E81976">
      <w:pPr>
        <w:pStyle w:val="Heading4"/>
      </w:pPr>
      <w:r w:rsidRPr="00E81976">
        <w:rPr>
          <w:rStyle w:val="Heading4Char"/>
          <w:b/>
          <w:i/>
          <w:iCs/>
        </w:rPr>
        <w:t>Observation</w:t>
      </w:r>
      <w:r w:rsidRPr="00E81976">
        <w:t>:</w:t>
      </w:r>
    </w:p>
    <w:p w14:paraId="5E3FB3F4" w14:textId="356DD222" w:rsidR="00827FF3" w:rsidRDefault="00827FF3" w:rsidP="00D47498">
      <w:pPr>
        <w:pStyle w:val="ListParagraph"/>
      </w:pPr>
      <w:r w:rsidRPr="00827FF3">
        <w:t xml:space="preserve">CC+CP performs a </w:t>
      </w:r>
      <w:r w:rsidR="00756BC2">
        <w:t>much greater</w:t>
      </w:r>
      <w:r w:rsidR="00756BC2" w:rsidRPr="00827FF3">
        <w:t xml:space="preserve"> </w:t>
      </w:r>
      <w:r w:rsidRPr="00827FF3">
        <w:t xml:space="preserve">in Sunset to Day datasets Compared to the flower translation as shown in </w:t>
      </w:r>
      <w:r w:rsidRPr="00C253D0">
        <w:rPr>
          <w:color w:val="FF0000"/>
        </w:rPr>
        <w:t xml:space="preserve">table </w:t>
      </w:r>
      <w:r w:rsidR="00722336">
        <w:rPr>
          <w:color w:val="FF0000"/>
        </w:rPr>
        <w:t>8</w:t>
      </w:r>
      <w:r w:rsidRPr="00C253D0">
        <w:rPr>
          <w:color w:val="FF0000"/>
        </w:rPr>
        <w:t xml:space="preserve"> above</w:t>
      </w:r>
      <w:r w:rsidRPr="00827FF3">
        <w:t>, I suppose it's because the Efficientnet-B7 feature preserving network trains on image-net</w:t>
      </w:r>
      <w:r w:rsidR="00F64A14">
        <w:t xml:space="preserve">. </w:t>
      </w:r>
      <w:r w:rsidRPr="00827FF3">
        <w:t xml:space="preserve">I didn't think there were substantial flower blooming instances in training so the network might not be able to extract </w:t>
      </w:r>
      <w:r w:rsidR="00C253D0" w:rsidRPr="00827FF3">
        <w:t>adequate</w:t>
      </w:r>
      <w:r w:rsidRPr="00827FF3">
        <w:t xml:space="preserve"> features in flower </w:t>
      </w:r>
      <w:r w:rsidR="00C253D0">
        <w:t>video</w:t>
      </w:r>
      <w:r w:rsidR="00F64A14" w:rsidRPr="00F64A14">
        <w:t xml:space="preserve"> so </w:t>
      </w:r>
      <w:r w:rsidR="00F57B3C">
        <w:t xml:space="preserve">the network </w:t>
      </w:r>
      <w:r w:rsidR="00F64A14" w:rsidRPr="00F64A14">
        <w:t xml:space="preserve">performed badly due to </w:t>
      </w:r>
      <w:r w:rsidR="00F57B3C">
        <w:t xml:space="preserve">this </w:t>
      </w:r>
      <w:r w:rsidR="00F64A14" w:rsidRPr="00F64A14">
        <w:t>cause.</w:t>
      </w:r>
    </w:p>
    <w:p w14:paraId="0CDEF07D" w14:textId="616BC878" w:rsidR="00A771EB" w:rsidRDefault="009C126B" w:rsidP="00D47498">
      <w:pPr>
        <w:pStyle w:val="ListParagraph"/>
      </w:pPr>
      <w:r w:rsidRPr="009C126B">
        <w:t xml:space="preserve">CC+CP+TD has been impacted by the vanishing of the gradient problem in the tiny dataset as seen in the flower dataset, maybe the viper dataset is very big as the pixelated and the artifacts problem in the flower translation has </w:t>
      </w:r>
      <w:r w:rsidR="00D550AD">
        <w:t>diminished</w:t>
      </w:r>
      <w:r w:rsidRPr="009C126B">
        <w:t xml:space="preserve"> even better.</w:t>
      </w:r>
    </w:p>
    <w:p w14:paraId="32AB7526" w14:textId="77777777" w:rsidR="00EA6C9F" w:rsidRDefault="00EA6C9F" w:rsidP="00836C21">
      <w:pPr>
        <w:pStyle w:val="Heading3"/>
      </w:pPr>
      <w:bookmarkStart w:id="262" w:name="_Toc51534395"/>
      <w:r>
        <w:t>Face to Face</w:t>
      </w:r>
      <w:bookmarkEnd w:id="262"/>
      <w:r>
        <w:t xml:space="preserve"> </w:t>
      </w:r>
    </w:p>
    <w:p w14:paraId="591E1EB7" w14:textId="60A47D3A" w:rsidR="00EA6C9F" w:rsidRDefault="00EA6C9F" w:rsidP="00EA6C9F">
      <w:r>
        <w:t xml:space="preserve">For this dataset, we evaluate Barack Obama ↔ Donald Trump using </w:t>
      </w:r>
      <w:r w:rsidR="00BD593C">
        <w:t xml:space="preserve">the </w:t>
      </w:r>
      <w:r w:rsidR="00273B7D">
        <w:t>Recycle</w:t>
      </w:r>
      <w:r w:rsidR="00AC5123">
        <w:t>-</w:t>
      </w:r>
      <w:r w:rsidR="00273B7D">
        <w:t xml:space="preserve">GAN </w:t>
      </w:r>
      <w:r w:rsidR="009A1E54">
        <w:t>configuration</w:t>
      </w:r>
      <w:r w:rsidR="009B0995">
        <w:t xml:space="preserve">. The IS result clearly shows this thesis work </w:t>
      </w:r>
      <w:r w:rsidR="00D550AD">
        <w:t xml:space="preserve">(RC+TD) </w:t>
      </w:r>
      <w:r w:rsidR="009B0995">
        <w:t xml:space="preserve">advantages over </w:t>
      </w:r>
      <w:proofErr w:type="spellStart"/>
      <w:r w:rsidR="009B0995">
        <w:t>ReCycle</w:t>
      </w:r>
      <w:proofErr w:type="spellEnd"/>
      <w:r w:rsidR="009B0995">
        <w:t>-GAN(RC)</w:t>
      </w:r>
      <w:r w:rsidR="00D550AD">
        <w:t xml:space="preserve">. </w:t>
      </w:r>
      <w:proofErr w:type="spellStart"/>
      <w:r w:rsidR="009B0995">
        <w:t>ReCycle</w:t>
      </w:r>
      <w:proofErr w:type="spellEnd"/>
      <w:r w:rsidR="009B0995">
        <w:t xml:space="preserve">-GAN </w:t>
      </w:r>
      <w:r w:rsidR="00322390">
        <w:t xml:space="preserve">with </w:t>
      </w:r>
      <w:r w:rsidR="00D550AD">
        <w:t>Temporal</w:t>
      </w:r>
      <w:r w:rsidR="00322390">
        <w:t xml:space="preserve"> </w:t>
      </w:r>
      <w:r w:rsidR="00D550AD">
        <w:t>warping</w:t>
      </w:r>
      <w:r w:rsidR="00322390">
        <w:t xml:space="preserve"> and </w:t>
      </w:r>
      <w:r w:rsidR="009B0995">
        <w:t>temporal Discriminator (</w:t>
      </w:r>
      <w:r w:rsidR="00015311">
        <w:t>R</w:t>
      </w:r>
      <w:r w:rsidR="009B0995">
        <w:t>C+</w:t>
      </w:r>
      <w:r w:rsidR="00015311">
        <w:t>TD</w:t>
      </w:r>
      <w:r w:rsidR="009B0995">
        <w:t>)</w:t>
      </w:r>
      <w:r w:rsidR="00322390">
        <w:t xml:space="preserve"> </w:t>
      </w:r>
      <w:r w:rsidR="00A771EB">
        <w:t>(</w:t>
      </w:r>
      <w:r w:rsidR="00322390" w:rsidRPr="00322390">
        <w:rPr>
          <w:b/>
          <w:bCs/>
        </w:rPr>
        <w:t>R.B</w:t>
      </w:r>
      <w:r w:rsidR="00322390">
        <w:t xml:space="preserve"> </w:t>
      </w:r>
      <w:r w:rsidR="00A771EB">
        <w:t xml:space="preserve">Content preserving network can’t be implemented in this work since this work focus on </w:t>
      </w:r>
      <w:r w:rsidR="00322390">
        <w:t xml:space="preserve">video </w:t>
      </w:r>
      <w:r w:rsidR="00A771EB">
        <w:t>Retargeting)</w:t>
      </w:r>
      <w:r w:rsidR="00FF4DD8">
        <w:t>.</w:t>
      </w:r>
    </w:p>
    <w:p w14:paraId="519939E4" w14:textId="77777777" w:rsidR="00FF4DD8" w:rsidRDefault="00FF4DD8" w:rsidP="00EA6C9F"/>
    <w:p w14:paraId="0D87ADD2" w14:textId="77777777" w:rsidR="00EA6C9F" w:rsidRDefault="00EA6C9F" w:rsidP="00134F16"/>
    <w:p w14:paraId="575320BE" w14:textId="738D4472" w:rsidR="00EA6C9F" w:rsidRPr="00C141B9" w:rsidRDefault="00EA6C9F" w:rsidP="00134F16">
      <w:pPr>
        <w:sectPr w:rsidR="00EA6C9F" w:rsidRPr="00C141B9" w:rsidSect="00B93AE8">
          <w:type w:val="continuous"/>
          <w:pgSz w:w="12240" w:h="15840"/>
          <w:pgMar w:top="1440" w:right="1440" w:bottom="1440" w:left="1440" w:header="720" w:footer="720" w:gutter="0"/>
          <w:cols w:space="720"/>
          <w:docGrid w:linePitch="360"/>
        </w:sectPr>
      </w:pPr>
    </w:p>
    <w:p w14:paraId="44E69329" w14:textId="5CDF5417" w:rsidR="00764E48" w:rsidRDefault="00764E48" w:rsidP="00D40699">
      <w:pPr>
        <w:pStyle w:val="Title"/>
      </w:pPr>
      <w:r>
        <w:lastRenderedPageBreak/>
        <w:t xml:space="preserve">CHAPTER </w:t>
      </w:r>
      <w:r w:rsidR="003779B1">
        <w:t>SEVEN</w:t>
      </w:r>
    </w:p>
    <w:p w14:paraId="585D51ED" w14:textId="6F33D263" w:rsidR="00EB4071" w:rsidRDefault="00EB4071" w:rsidP="002560DF">
      <w:pPr>
        <w:pStyle w:val="Heading1"/>
      </w:pPr>
      <w:bookmarkStart w:id="263" w:name="_Toc51534396"/>
      <w:r>
        <w:t>Conclusion and Future work</w:t>
      </w:r>
      <w:bookmarkEnd w:id="263"/>
    </w:p>
    <w:p w14:paraId="037EDA3B" w14:textId="6096B10F" w:rsidR="00851C68" w:rsidRDefault="00851C68" w:rsidP="009F426B">
      <w:pPr>
        <w:pStyle w:val="Heading2"/>
      </w:pPr>
      <w:bookmarkStart w:id="264" w:name="_Toc51534397"/>
      <w:r w:rsidRPr="00851C68">
        <w:t>Conclusion</w:t>
      </w:r>
      <w:bookmarkEnd w:id="264"/>
    </w:p>
    <w:p w14:paraId="5E9014B8" w14:textId="77777777" w:rsidR="00E8394C" w:rsidRDefault="00451DAA" w:rsidP="00C25948">
      <w:r>
        <w:t xml:space="preserve">Video to video translation is a natural extension of an image to image translation. Translating </w:t>
      </w:r>
      <w:r w:rsidRPr="00744E24">
        <w:t xml:space="preserve">video points toward learning the </w:t>
      </w:r>
      <w:r w:rsidRPr="00A46E7A">
        <w:rPr>
          <w:b/>
          <w:bCs/>
        </w:rPr>
        <w:t>appearance of objects in a scene</w:t>
      </w:r>
      <w:r w:rsidRPr="00744E24">
        <w:t xml:space="preserve"> and </w:t>
      </w:r>
      <w:r w:rsidRPr="00A46E7A">
        <w:rPr>
          <w:b/>
          <w:bCs/>
        </w:rPr>
        <w:t>realistic motion movement between successive frames</w:t>
      </w:r>
      <w:r w:rsidRPr="00744E24">
        <w:t>. A straightforward way to video to video translation</w:t>
      </w:r>
      <w:r>
        <w:t xml:space="preserve"> </w:t>
      </w:r>
      <w:r w:rsidRPr="00744E24">
        <w:t xml:space="preserve">carry out </w:t>
      </w:r>
      <w:r>
        <w:t xml:space="preserve">the </w:t>
      </w:r>
      <w:r w:rsidRPr="00744E24">
        <w:t xml:space="preserve">image to image translation in each frame of input videos without considering </w:t>
      </w:r>
      <w:r>
        <w:t xml:space="preserve">those frames has a relation between them. This approach is </w:t>
      </w:r>
      <w:r w:rsidRPr="00A845F6">
        <w:t>non-trivia</w:t>
      </w:r>
      <w:r>
        <w:t xml:space="preserve">l since </w:t>
      </w:r>
      <w:r w:rsidR="0004486F">
        <w:t xml:space="preserve">the </w:t>
      </w:r>
      <w:r w:rsidRPr="007579A2">
        <w:t>underl</w:t>
      </w:r>
      <w:r w:rsidR="0004486F">
        <w:t>ying</w:t>
      </w:r>
      <w:r w:rsidRPr="007579A2">
        <w:t xml:space="preserve"> </w:t>
      </w:r>
      <w:r>
        <w:t>flickering</w:t>
      </w:r>
      <w:r w:rsidRPr="00D5100F">
        <w:t xml:space="preserve"> </w:t>
      </w:r>
      <w:r w:rsidR="0004486F">
        <w:t xml:space="preserve">problem </w:t>
      </w:r>
      <w:r>
        <w:t>effect i</w:t>
      </w:r>
      <w:r w:rsidR="0004486F">
        <w:t>s i</w:t>
      </w:r>
      <w:r>
        <w:t>n the output video.</w:t>
      </w:r>
      <w:r w:rsidR="00C25948">
        <w:t xml:space="preserve"> </w:t>
      </w:r>
    </w:p>
    <w:p w14:paraId="70497102" w14:textId="23D6E9FD" w:rsidR="00470FFA" w:rsidRDefault="00C9693D" w:rsidP="00C25948">
      <w:r>
        <w:t xml:space="preserve">The purpose of this study was to improve temporal coherence </w:t>
      </w:r>
      <w:r w:rsidR="008D1967">
        <w:t xml:space="preserve">for </w:t>
      </w:r>
      <w:r w:rsidR="00C25948">
        <w:t xml:space="preserve">the </w:t>
      </w:r>
      <w:r w:rsidR="008D1967">
        <w:t>video to video translation by adding constraint</w:t>
      </w:r>
      <w:r w:rsidR="00C25948">
        <w:t>s</w:t>
      </w:r>
      <w:r w:rsidR="008D1967">
        <w:t xml:space="preserve"> to the</w:t>
      </w:r>
      <w:r w:rsidR="00601882">
        <w:t xml:space="preserve"> GAN</w:t>
      </w:r>
      <w:r w:rsidR="008D1967">
        <w:t xml:space="preserve"> network learning function</w:t>
      </w:r>
      <w:r w:rsidR="00601882">
        <w:t xml:space="preserve"> </w:t>
      </w:r>
      <w:r w:rsidR="00E8394C">
        <w:t xml:space="preserve">trained </w:t>
      </w:r>
      <w:r w:rsidR="00601882">
        <w:t xml:space="preserve">on </w:t>
      </w:r>
      <w:r w:rsidR="00C25948">
        <w:t xml:space="preserve">the </w:t>
      </w:r>
      <w:r w:rsidR="00601882">
        <w:t>unpaired dataset</w:t>
      </w:r>
      <w:r w:rsidR="008D1967">
        <w:t>.</w:t>
      </w:r>
      <w:r w:rsidR="00C25948">
        <w:t xml:space="preserve"> Which start on the </w:t>
      </w:r>
      <w:proofErr w:type="spellStart"/>
      <w:r w:rsidR="00C25948">
        <w:t>RecycleGAN</w:t>
      </w:r>
      <w:proofErr w:type="spellEnd"/>
      <w:r w:rsidR="00C25948">
        <w:t xml:space="preserve"> claim </w:t>
      </w:r>
      <w:r w:rsidR="00C25948" w:rsidRPr="00C25948">
        <w:t>Among the investigation</w:t>
      </w:r>
      <w:r w:rsidR="00C25948">
        <w:t>,</w:t>
      </w:r>
      <w:r w:rsidR="00C25948" w:rsidRPr="00C25948">
        <w:t xml:space="preserve"> the goal was to generate as visually realistic video as possible</w:t>
      </w:r>
      <w:r w:rsidR="00C25948">
        <w:t>.</w:t>
      </w:r>
      <w:r w:rsidR="00E8394C">
        <w:t xml:space="preserve"> </w:t>
      </w:r>
      <w:r w:rsidR="001A1BE3" w:rsidRPr="001A1BE3">
        <w:t>To do this, this thesis adds</w:t>
      </w:r>
      <w:r w:rsidR="001A1BE3">
        <w:rPr>
          <w:rStyle w:val="nd-word"/>
          <w:rFonts w:ascii="Arial" w:hAnsi="Arial" w:cs="Arial"/>
          <w:color w:val="252525"/>
        </w:rPr>
        <w:t> </w:t>
      </w:r>
      <w:r w:rsidR="000C04E5">
        <w:t>Feature preserving loss, temporal warping</w:t>
      </w:r>
      <w:r w:rsidR="003C1A52">
        <w:t>,</w:t>
      </w:r>
      <w:r w:rsidR="000C04E5">
        <w:t xml:space="preserve"> and Temp</w:t>
      </w:r>
      <w:r w:rsidR="003C1A52">
        <w:t xml:space="preserve">oral aware discriminator to </w:t>
      </w:r>
      <w:r w:rsidR="00284BE7">
        <w:t xml:space="preserve">the </w:t>
      </w:r>
      <w:r w:rsidR="00EA6B47">
        <w:t>baseline works.</w:t>
      </w:r>
      <w:r w:rsidR="0098778D">
        <w:t xml:space="preserve"> </w:t>
      </w:r>
      <w:r w:rsidR="00B96907" w:rsidRPr="00B96907">
        <w:t xml:space="preserve">Indeed, these changes make our model very aware of the perpetual spatial-temporal information </w:t>
      </w:r>
      <w:r w:rsidR="00B96907">
        <w:t xml:space="preserve">changes </w:t>
      </w:r>
      <w:r w:rsidR="00B96907" w:rsidRPr="00B96907">
        <w:t>in the video.</w:t>
      </w:r>
      <w:r w:rsidR="00F655D1">
        <w:t xml:space="preserve"> </w:t>
      </w:r>
    </w:p>
    <w:p w14:paraId="546011E4" w14:textId="07ECE1BA" w:rsidR="008F387A" w:rsidRDefault="003209B3" w:rsidP="00452483">
      <w:r>
        <w:t>In</w:t>
      </w:r>
      <w:r w:rsidR="007C4611">
        <w:t xml:space="preserve"> </w:t>
      </w:r>
      <w:r>
        <w:t>fact</w:t>
      </w:r>
      <w:r w:rsidR="007C4611">
        <w:t>,</w:t>
      </w:r>
      <w:r w:rsidR="001A1C17">
        <w:t xml:space="preserve"> </w:t>
      </w:r>
      <w:r w:rsidR="005D131D">
        <w:t xml:space="preserve">the </w:t>
      </w:r>
      <w:r w:rsidR="007C4611">
        <w:t>Temporal aware discriminator improve</w:t>
      </w:r>
      <w:r w:rsidR="005D131D">
        <w:t>s</w:t>
      </w:r>
      <w:r w:rsidR="007C4611">
        <w:t xml:space="preserve"> the classical Cycle-GAN discriminator which</w:t>
      </w:r>
      <w:r w:rsidR="006A4516">
        <w:t xml:space="preserve"> </w:t>
      </w:r>
      <w:r w:rsidR="007C4611">
        <w:t>totally give</w:t>
      </w:r>
      <w:r w:rsidR="005D131D">
        <w:t>s</w:t>
      </w:r>
      <w:r w:rsidR="007C4611">
        <w:t xml:space="preserve"> focus on</w:t>
      </w:r>
      <w:r w:rsidR="006A4516">
        <w:t xml:space="preserve">ly to </w:t>
      </w:r>
      <w:r w:rsidR="005D131D">
        <w:t xml:space="preserve">the </w:t>
      </w:r>
      <w:r w:rsidR="007C4611">
        <w:t xml:space="preserve">Generated image look real or fake </w:t>
      </w:r>
      <w:r w:rsidR="006A4516">
        <w:t>based on Spatial information only.</w:t>
      </w:r>
      <w:r w:rsidR="005D131D">
        <w:t xml:space="preserve"> But our approach enforces the discriminator network to </w:t>
      </w:r>
      <w:r w:rsidR="0040574E">
        <w:t>emphasize</w:t>
      </w:r>
      <w:r w:rsidR="005D131D">
        <w:t xml:space="preserve"> </w:t>
      </w:r>
      <w:r w:rsidR="00EA030F">
        <w:t xml:space="preserve">not only </w:t>
      </w:r>
      <w:r w:rsidR="00B4677B">
        <w:t>on the spatial domain to judge</w:t>
      </w:r>
      <w:r w:rsidR="009C1DBF">
        <w:t xml:space="preserve"> real or fake </w:t>
      </w:r>
      <w:r w:rsidR="00EA030F">
        <w:t>bu</w:t>
      </w:r>
      <w:r w:rsidR="009C1DBF">
        <w:t>t</w:t>
      </w:r>
      <w:r w:rsidR="00EA030F">
        <w:t xml:space="preserve"> also </w:t>
      </w:r>
      <w:r w:rsidR="00D64B7F">
        <w:t>check t</w:t>
      </w:r>
      <w:r w:rsidR="005D131D">
        <w:t xml:space="preserve">emporal coherency between the Generated image and </w:t>
      </w:r>
      <w:r w:rsidR="00B83619">
        <w:t>its</w:t>
      </w:r>
      <w:r w:rsidR="005D131D">
        <w:t xml:space="preserve"> </w:t>
      </w:r>
      <w:r w:rsidR="00B83619">
        <w:t>prec</w:t>
      </w:r>
      <w:r w:rsidR="00C84861">
        <w:t>e</w:t>
      </w:r>
      <w:r w:rsidR="00B83619">
        <w:t>ding</w:t>
      </w:r>
      <w:r w:rsidR="005D131D">
        <w:t xml:space="preserve"> two frames.</w:t>
      </w:r>
      <w:r w:rsidR="00A1052B">
        <w:t xml:space="preserve"> Object Disappearing appears to be another issue in recent works, so this thesis introduces a loss-preserving constraint to minimize </w:t>
      </w:r>
      <w:r w:rsidR="001D46F0">
        <w:t xml:space="preserve">the </w:t>
      </w:r>
      <w:r w:rsidR="00A1052B">
        <w:t>distance between the extracted Efficientnet-B7 features on the generated fake image and the original input.</w:t>
      </w:r>
      <w:r w:rsidR="005548C8">
        <w:t xml:space="preserve"> </w:t>
      </w:r>
      <w:r w:rsidR="00B4677B">
        <w:t xml:space="preserve">our model </w:t>
      </w:r>
      <w:r w:rsidR="005548C8">
        <w:t>Combine the above two los</w:t>
      </w:r>
      <w:r w:rsidR="001D46F0">
        <w:t>se</w:t>
      </w:r>
      <w:r w:rsidR="005548C8">
        <w:t>s</w:t>
      </w:r>
      <w:r w:rsidR="001D46F0">
        <w:t xml:space="preserve"> </w:t>
      </w:r>
      <w:r w:rsidR="00B4677B">
        <w:t>to preserve temporal information</w:t>
      </w:r>
      <w:r w:rsidR="006155B3">
        <w:t>.</w:t>
      </w:r>
      <w:r w:rsidR="005548C8">
        <w:t xml:space="preserve"> </w:t>
      </w:r>
    </w:p>
    <w:p w14:paraId="4FA6071E" w14:textId="7ECD13CD" w:rsidR="00452483" w:rsidRDefault="00DB59ED" w:rsidP="00452483">
      <w:r>
        <w:t>Compared with baseline works Cycle-GAN</w:t>
      </w:r>
      <w:r>
        <w:fldChar w:fldCharType="begin" w:fldLock="1"/>
      </w:r>
      <w:r>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Pr="00DB59ED">
        <w:rPr>
          <w:noProof/>
        </w:rPr>
        <w:t>[9]</w:t>
      </w:r>
      <w:r>
        <w:fldChar w:fldCharType="end"/>
      </w:r>
      <w:r>
        <w:t xml:space="preserve"> and ReCycle-GAN</w:t>
      </w:r>
      <w:r>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operties":{"noteIndex":0},"schema":"https://github.com/citation-style-language/schema/raw/master/csl-citation.json"}</w:instrText>
      </w:r>
      <w:r>
        <w:fldChar w:fldCharType="separate"/>
      </w:r>
      <w:r w:rsidRPr="00DB59ED">
        <w:rPr>
          <w:noProof/>
        </w:rPr>
        <w:t>[12]</w:t>
      </w:r>
      <w:r>
        <w:fldChar w:fldCharType="end"/>
      </w:r>
      <w:r>
        <w:t xml:space="preserve">, qualitative and quantitative experimental findings indicate the achievement of this thesis work. </w:t>
      </w:r>
      <w:r w:rsidR="00961317">
        <w:t>Its</w:t>
      </w:r>
      <w:r>
        <w:t xml:space="preserve"> thesis excels in the human assessment analysis by xxx percent and xxx percent in the IS score of Cycle GAN. </w:t>
      </w:r>
      <w:r w:rsidR="00D12A84">
        <w:t>this Research work</w:t>
      </w:r>
      <w:r w:rsidR="001D46F0">
        <w:t xml:space="preserve"> </w:t>
      </w:r>
      <w:r w:rsidR="003C7A99">
        <w:t>concludes</w:t>
      </w:r>
      <w:r w:rsidR="001D46F0">
        <w:t xml:space="preserve"> </w:t>
      </w:r>
      <w:r w:rsidR="00D12A84">
        <w:t xml:space="preserve">that </w:t>
      </w:r>
      <w:r w:rsidR="001D46F0">
        <w:t>Adding constraints to video to video translation do</w:t>
      </w:r>
      <w:r w:rsidR="003C7A99">
        <w:t>es</w:t>
      </w:r>
      <w:r w:rsidR="001D46F0">
        <w:t xml:space="preserve"> improve temporal coherency</w:t>
      </w:r>
      <w:r w:rsidR="00D12A84">
        <w:t>.</w:t>
      </w:r>
    </w:p>
    <w:p w14:paraId="3FD76DE8" w14:textId="01D125DC" w:rsidR="00851C68" w:rsidRDefault="00851C68" w:rsidP="009F426B">
      <w:pPr>
        <w:pStyle w:val="Heading2"/>
      </w:pPr>
      <w:bookmarkStart w:id="265" w:name="_Toc51534398"/>
      <w:r>
        <w:lastRenderedPageBreak/>
        <w:t>Future work</w:t>
      </w:r>
      <w:bookmarkEnd w:id="265"/>
    </w:p>
    <w:p w14:paraId="42896039" w14:textId="77777777" w:rsidR="00B4677B" w:rsidRDefault="00B4677B" w:rsidP="00B4677B">
      <w:r>
        <w:t xml:space="preserve">Our framework sill have limitation </w:t>
      </w:r>
    </w:p>
    <w:p w14:paraId="6A790591" w14:textId="77777777" w:rsidR="00851C68" w:rsidRPr="00851C68" w:rsidRDefault="00851C68" w:rsidP="00851C68"/>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p w14:paraId="760E411D" w14:textId="36FAAF68" w:rsidR="001C1FA8" w:rsidRPr="005A0995" w:rsidRDefault="001C1FA8" w:rsidP="002560DF">
      <w:pPr>
        <w:pStyle w:val="Heading1"/>
      </w:pPr>
      <w:bookmarkStart w:id="266" w:name="_Toc51534399"/>
      <w:r w:rsidRPr="005A0995">
        <w:lastRenderedPageBreak/>
        <w:t>References</w:t>
      </w:r>
      <w:bookmarkEnd w:id="225"/>
      <w:bookmarkEnd w:id="266"/>
    </w:p>
    <w:p w14:paraId="51724BE1" w14:textId="26823069" w:rsidR="00DB59ED" w:rsidRPr="00DB59ED" w:rsidRDefault="001C1FA8" w:rsidP="00DB59ED">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DB59ED" w:rsidRPr="00DB59ED">
        <w:rPr>
          <w:rFonts w:ascii="Calibri" w:hAnsi="Calibri" w:cs="Calibri"/>
          <w:noProof/>
        </w:rPr>
        <w:t>[1]</w:t>
      </w:r>
      <w:r w:rsidR="00DB59ED" w:rsidRPr="00DB59ED">
        <w:rPr>
          <w:rFonts w:ascii="Calibri" w:hAnsi="Calibri" w:cs="Calibri"/>
          <w:noProof/>
        </w:rPr>
        <w:tab/>
        <w:t xml:space="preserve">J. Vanderplas, </w:t>
      </w:r>
      <w:r w:rsidR="00DB59ED" w:rsidRPr="00DB59ED">
        <w:rPr>
          <w:rFonts w:ascii="Calibri" w:hAnsi="Calibri" w:cs="Calibri"/>
          <w:i/>
          <w:iCs/>
          <w:noProof/>
        </w:rPr>
        <w:t>Python Data Science Handbook</w:t>
      </w:r>
      <w:r w:rsidR="00DB59ED" w:rsidRPr="00DB59ED">
        <w:rPr>
          <w:rFonts w:ascii="Calibri" w:hAnsi="Calibri" w:cs="Calibri"/>
          <w:noProof/>
        </w:rPr>
        <w:t>. O’Reilly Media, Inc, 2017.</w:t>
      </w:r>
    </w:p>
    <w:p w14:paraId="28D5E02A"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w:t>
      </w:r>
      <w:r w:rsidRPr="00DB59ED">
        <w:rPr>
          <w:rFonts w:ascii="Calibri" w:hAnsi="Calibri" w:cs="Calibri"/>
          <w:noProof/>
        </w:rPr>
        <w:tab/>
        <w:t xml:space="preserve">R. Rojas, “Neural Networks: A Systematic Introduction. ,” </w:t>
      </w:r>
      <w:r w:rsidRPr="00DB59ED">
        <w:rPr>
          <w:rFonts w:ascii="Calibri" w:hAnsi="Calibri" w:cs="Calibri"/>
          <w:i/>
          <w:iCs/>
          <w:noProof/>
        </w:rPr>
        <w:t>Springer New York, NY, USA -Verlag New York, Inc.</w:t>
      </w:r>
      <w:r w:rsidRPr="00DB59ED">
        <w:rPr>
          <w:rFonts w:ascii="Calibri" w:hAnsi="Calibri" w:cs="Calibri"/>
          <w:noProof/>
        </w:rPr>
        <w:t>, 1996.</w:t>
      </w:r>
    </w:p>
    <w:p w14:paraId="3005748A"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w:t>
      </w:r>
      <w:r w:rsidRPr="00DB59ED">
        <w:rPr>
          <w:rFonts w:ascii="Calibri" w:hAnsi="Calibri" w:cs="Calibri"/>
          <w:noProof/>
        </w:rPr>
        <w:tab/>
        <w:t xml:space="preserve">G. E. H. Alex Krizhevsky, Ilya Sutskever, “ImageNet Classification with Deep Convolutional Neural Networks,” </w:t>
      </w:r>
      <w:r w:rsidRPr="00DB59ED">
        <w:rPr>
          <w:rFonts w:ascii="Calibri" w:hAnsi="Calibri" w:cs="Calibri"/>
          <w:i/>
          <w:iCs/>
          <w:noProof/>
        </w:rPr>
        <w:t>ILSVRC2012</w:t>
      </w:r>
      <w:r w:rsidRPr="00DB59ED">
        <w:rPr>
          <w:rFonts w:ascii="Calibri" w:hAnsi="Calibri" w:cs="Calibri"/>
          <w:noProof/>
        </w:rPr>
        <w:t>, pp. 1–1432, 2007, doi: 10.1201/9781420010749.</w:t>
      </w:r>
    </w:p>
    <w:p w14:paraId="5C549E55"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4]</w:t>
      </w:r>
      <w:r w:rsidRPr="00DB59ED">
        <w:rPr>
          <w:rFonts w:ascii="Calibri" w:hAnsi="Calibri" w:cs="Calibri"/>
          <w:noProof/>
        </w:rPr>
        <w:tab/>
        <w:t xml:space="preserve">Y. LeCun, L. Bottou, Y. Bengio, and P. Haffner, “Gradient-based learning applied to document recognition,” </w:t>
      </w:r>
      <w:r w:rsidRPr="00DB59ED">
        <w:rPr>
          <w:rFonts w:ascii="Calibri" w:hAnsi="Calibri" w:cs="Calibri"/>
          <w:i/>
          <w:iCs/>
          <w:noProof/>
        </w:rPr>
        <w:t>Proc. IEEE</w:t>
      </w:r>
      <w:r w:rsidRPr="00DB59ED">
        <w:rPr>
          <w:rFonts w:ascii="Calibri" w:hAnsi="Calibri" w:cs="Calibri"/>
          <w:noProof/>
        </w:rPr>
        <w:t>, vol. 86, no. 11, pp. 2278–2323, 1998, doi: 10.1109/5.726791.</w:t>
      </w:r>
    </w:p>
    <w:p w14:paraId="354B18AB"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5]</w:t>
      </w:r>
      <w:r w:rsidRPr="00DB59ED">
        <w:rPr>
          <w:rFonts w:ascii="Calibri" w:hAnsi="Calibri" w:cs="Calibri"/>
          <w:noProof/>
        </w:rPr>
        <w:tab/>
        <w:t xml:space="preserve">I. Goodfellow </w:t>
      </w:r>
      <w:r w:rsidRPr="00DB59ED">
        <w:rPr>
          <w:rFonts w:ascii="Calibri" w:hAnsi="Calibri" w:cs="Calibri"/>
          <w:i/>
          <w:iCs/>
          <w:noProof/>
        </w:rPr>
        <w:t>et al.</w:t>
      </w:r>
      <w:r w:rsidRPr="00DB59ED">
        <w:rPr>
          <w:rFonts w:ascii="Calibri" w:hAnsi="Calibri" w:cs="Calibri"/>
          <w:noProof/>
        </w:rPr>
        <w:t xml:space="preserve">, “Generative Adversarial Nets (NIPS version),” </w:t>
      </w:r>
      <w:r w:rsidRPr="00DB59ED">
        <w:rPr>
          <w:rFonts w:ascii="Calibri" w:hAnsi="Calibri" w:cs="Calibri"/>
          <w:i/>
          <w:iCs/>
          <w:noProof/>
        </w:rPr>
        <w:t>Adv. Neural Inf. Process. Syst. 27</w:t>
      </w:r>
      <w:r w:rsidRPr="00DB59ED">
        <w:rPr>
          <w:rFonts w:ascii="Calibri" w:hAnsi="Calibri" w:cs="Calibri"/>
          <w:noProof/>
        </w:rPr>
        <w:t>, 2014, doi: 10.1001/jamainternmed.2016.8245.</w:t>
      </w:r>
    </w:p>
    <w:p w14:paraId="1CFE2048"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6]</w:t>
      </w:r>
      <w:r w:rsidRPr="00DB59ED">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5C291A8F"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7]</w:t>
      </w:r>
      <w:r w:rsidRPr="00DB59ED">
        <w:rPr>
          <w:rFonts w:ascii="Calibri" w:hAnsi="Calibri" w:cs="Calibri"/>
          <w:noProof/>
        </w:rPr>
        <w:tab/>
        <w:t xml:space="preserve">D. Dwibedi, Y. Aytar, J. Tompson, P. Sermanet, and A. Zisserman, “Temporal cycle-consistency learning,” </w:t>
      </w:r>
      <w:r w:rsidRPr="00DB59ED">
        <w:rPr>
          <w:rFonts w:ascii="Calibri" w:hAnsi="Calibri" w:cs="Calibri"/>
          <w:i/>
          <w:iCs/>
          <w:noProof/>
        </w:rPr>
        <w:t>Proc. IEEE Comput. Soc. Conf. Comput. Vis. Pattern Recognit.</w:t>
      </w:r>
      <w:r w:rsidRPr="00DB59ED">
        <w:rPr>
          <w:rFonts w:ascii="Calibri" w:hAnsi="Calibri" w:cs="Calibri"/>
          <w:noProof/>
        </w:rPr>
        <w:t>, vol. 2019-June, no. 12, pp. 1801–1810, Apr. 2019, doi: 10.1109/CVPR.2019.00190.</w:t>
      </w:r>
    </w:p>
    <w:p w14:paraId="2FECC6D4"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8]</w:t>
      </w:r>
      <w:r w:rsidRPr="00DB59ED">
        <w:rPr>
          <w:rFonts w:ascii="Calibri" w:hAnsi="Calibri" w:cs="Calibri"/>
          <w:noProof/>
        </w:rPr>
        <w:tab/>
        <w:t xml:space="preserve">P. Isola, J. Y. Zhu, T. Zhou, and A. A. Efros, “Image-to-image translation with conditional adversarial networks,” in </w:t>
      </w:r>
      <w:r w:rsidRPr="00DB59ED">
        <w:rPr>
          <w:rFonts w:ascii="Calibri" w:hAnsi="Calibri" w:cs="Calibri"/>
          <w:i/>
          <w:iCs/>
          <w:noProof/>
        </w:rPr>
        <w:t>Proceedings - 30th IEEE Conference on Computer Vision and Pattern Recognition, CVPR 2017</w:t>
      </w:r>
      <w:r w:rsidRPr="00DB59ED">
        <w:rPr>
          <w:rFonts w:ascii="Calibri" w:hAnsi="Calibri" w:cs="Calibri"/>
          <w:noProof/>
        </w:rPr>
        <w:t>, Nov. 2017, vol. 2017-Janua, pp. 5967–5976, doi: 10.1109/CVPR.2017.632.</w:t>
      </w:r>
    </w:p>
    <w:p w14:paraId="2994758E"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9]</w:t>
      </w:r>
      <w:r w:rsidRPr="00DB59ED">
        <w:rPr>
          <w:rFonts w:ascii="Calibri" w:hAnsi="Calibri" w:cs="Calibri"/>
          <w:noProof/>
        </w:rPr>
        <w:tab/>
        <w:t xml:space="preserve">J. Y. Zhu, T. Park, P. Isola, and A. A. Efros, “Unpaired Image-to-Image Translation Using Cycle-Consistent Adversarial Networks,” in </w:t>
      </w:r>
      <w:r w:rsidRPr="00DB59ED">
        <w:rPr>
          <w:rFonts w:ascii="Calibri" w:hAnsi="Calibri" w:cs="Calibri"/>
          <w:i/>
          <w:iCs/>
          <w:noProof/>
        </w:rPr>
        <w:t>Proceedings of the IEEE International Conference on Computer Vision</w:t>
      </w:r>
      <w:r w:rsidRPr="00DB59ED">
        <w:rPr>
          <w:rFonts w:ascii="Calibri" w:hAnsi="Calibri" w:cs="Calibri"/>
          <w:noProof/>
        </w:rPr>
        <w:t>, Dec. 2017, vol. 2017-Octob, pp. 2242–2251, doi: 10.1109/ICCV.2017.244.</w:t>
      </w:r>
    </w:p>
    <w:p w14:paraId="3F6E8773"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lastRenderedPageBreak/>
        <w:t>[10]</w:t>
      </w:r>
      <w:r w:rsidRPr="00DB59ED">
        <w:rPr>
          <w:rFonts w:ascii="Calibri" w:hAnsi="Calibri" w:cs="Calibri"/>
          <w:noProof/>
        </w:rPr>
        <w:tab/>
        <w:t>M. Mirza and S. Osindero, “Conditional Generative Adversarial Nets,” Nov. 2014, Accessed: Oct. 10, 2019. [Online]. Available: http://arxiv.org/abs/1411.1784.</w:t>
      </w:r>
    </w:p>
    <w:p w14:paraId="0E4F2FD5"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1]</w:t>
      </w:r>
      <w:r w:rsidRPr="00DB59ED">
        <w:rPr>
          <w:rFonts w:ascii="Calibri" w:hAnsi="Calibri" w:cs="Calibri"/>
          <w:noProof/>
        </w:rPr>
        <w:tab/>
        <w:t xml:space="preserve">C. Cao, Q. Hou, and K. Zhou, “Displaced dynamic expression regression for real-time facial tracking and animation,” in </w:t>
      </w:r>
      <w:r w:rsidRPr="00DB59ED">
        <w:rPr>
          <w:rFonts w:ascii="Calibri" w:hAnsi="Calibri" w:cs="Calibri"/>
          <w:i/>
          <w:iCs/>
          <w:noProof/>
        </w:rPr>
        <w:t>ACM Transactions on Graphics</w:t>
      </w:r>
      <w:r w:rsidRPr="00DB59ED">
        <w:rPr>
          <w:rFonts w:ascii="Calibri" w:hAnsi="Calibri" w:cs="Calibri"/>
          <w:noProof/>
        </w:rPr>
        <w:t>, 2014, vol. 33, no. 4, doi: 10.1145/2601097.2601204.</w:t>
      </w:r>
    </w:p>
    <w:p w14:paraId="0EEAA4D2"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2]</w:t>
      </w:r>
      <w:r w:rsidRPr="00DB59ED">
        <w:rPr>
          <w:rFonts w:ascii="Calibri" w:hAnsi="Calibri" w:cs="Calibri"/>
          <w:noProof/>
        </w:rPr>
        <w:tab/>
        <w:t xml:space="preserve">A. Bansal, S. Ma, D. Ramanan, and Y. Sheikh, “Recycle-GAN: Unsupervised Video Retargeting,” in </w:t>
      </w:r>
      <w:r w:rsidRPr="00DB59ED">
        <w:rPr>
          <w:rFonts w:ascii="Calibri" w:hAnsi="Calibri" w:cs="Calibri"/>
          <w:i/>
          <w:iCs/>
          <w:noProof/>
        </w:rPr>
        <w:t>Lecture Notes in Computer Science (including subseries Lecture Notes in Artificial Intelligence and Lecture Notes in Bioinformatics)</w:t>
      </w:r>
      <w:r w:rsidRPr="00DB59ED">
        <w:rPr>
          <w:rFonts w:ascii="Calibri" w:hAnsi="Calibri" w:cs="Calibri"/>
          <w:noProof/>
        </w:rPr>
        <w:t>, 2018, vol. 11209 LNCS, pp. 122–138, doi: 10.1007/978-3-030-01228-1_8.</w:t>
      </w:r>
    </w:p>
    <w:p w14:paraId="5AC1C6BB"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3]</w:t>
      </w:r>
      <w:r w:rsidRPr="00DB59ED">
        <w:rPr>
          <w:rFonts w:ascii="Calibri" w:hAnsi="Calibri" w:cs="Calibri"/>
          <w:noProof/>
        </w:rPr>
        <w:tab/>
        <w:t xml:space="preserve">K. Park, S. Woo, D. Kim, D. Cho, and I. S. Kweon, “Preserving semantic and temporal consistency for unpaired video-to-video translation,” </w:t>
      </w:r>
      <w:r w:rsidRPr="00DB59ED">
        <w:rPr>
          <w:rFonts w:ascii="Calibri" w:hAnsi="Calibri" w:cs="Calibri"/>
          <w:i/>
          <w:iCs/>
          <w:noProof/>
        </w:rPr>
        <w:t>MM 2019 - Proc. 27th ACM Int. Conf. Multimed.</w:t>
      </w:r>
      <w:r w:rsidRPr="00DB59ED">
        <w:rPr>
          <w:rFonts w:ascii="Calibri" w:hAnsi="Calibri" w:cs="Calibri"/>
          <w:noProof/>
        </w:rPr>
        <w:t>, pp. 1248–1257, Aug. 2019, doi: 10.1145/3343031.3350864.</w:t>
      </w:r>
    </w:p>
    <w:p w14:paraId="56F1E7D9"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4]</w:t>
      </w:r>
      <w:r w:rsidRPr="00DB59ED">
        <w:rPr>
          <w:rFonts w:ascii="Calibri" w:hAnsi="Calibri" w:cs="Calibri"/>
          <w:noProof/>
        </w:rPr>
        <w:tab/>
        <w:t>A. Radford, L. Metz, and S. Chintala, “Unsupervised representation learning with deep convolutional generative adversarial networks,” Nov. 2016.</w:t>
      </w:r>
    </w:p>
    <w:p w14:paraId="19584999"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5]</w:t>
      </w:r>
      <w:r w:rsidRPr="00DB59ED">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6B0C3D49"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6]</w:t>
      </w:r>
      <w:r w:rsidRPr="00DB59ED">
        <w:rPr>
          <w:rFonts w:ascii="Calibri" w:hAnsi="Calibri" w:cs="Calibri"/>
          <w:noProof/>
        </w:rPr>
        <w:tab/>
        <w:t xml:space="preserve">Y. Choi, M. Choi, M. Kim, J. W. Ha, S. Kim, and J. Choo, “StarGAN: Unified Generative Adversarial Networks for Multi-domain Image-to-Image Translation,” </w:t>
      </w:r>
      <w:r w:rsidRPr="00DB59ED">
        <w:rPr>
          <w:rFonts w:ascii="Calibri" w:hAnsi="Calibri" w:cs="Calibri"/>
          <w:i/>
          <w:iCs/>
          <w:noProof/>
        </w:rPr>
        <w:t>Proc. IEEE Comput. Soc. Conf. Comput. Vis. Pattern Recognit.</w:t>
      </w:r>
      <w:r w:rsidRPr="00DB59ED">
        <w:rPr>
          <w:rFonts w:ascii="Calibri" w:hAnsi="Calibri" w:cs="Calibri"/>
          <w:noProof/>
        </w:rPr>
        <w:t>, pp. 8789–8797, Nov. 2018, doi: 10.1109/CVPR.2018.00916.</w:t>
      </w:r>
    </w:p>
    <w:p w14:paraId="4F97F708"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7]</w:t>
      </w:r>
      <w:r w:rsidRPr="00DB59ED">
        <w:rPr>
          <w:rFonts w:ascii="Calibri" w:hAnsi="Calibri" w:cs="Calibri"/>
          <w:noProof/>
        </w:rPr>
        <w:tab/>
        <w:t xml:space="preserve">H. Huang </w:t>
      </w:r>
      <w:r w:rsidRPr="00DB59ED">
        <w:rPr>
          <w:rFonts w:ascii="Calibri" w:hAnsi="Calibri" w:cs="Calibri"/>
          <w:i/>
          <w:iCs/>
          <w:noProof/>
        </w:rPr>
        <w:t>et al.</w:t>
      </w:r>
      <w:r w:rsidRPr="00DB59ED">
        <w:rPr>
          <w:rFonts w:ascii="Calibri" w:hAnsi="Calibri" w:cs="Calibri"/>
          <w:noProof/>
        </w:rPr>
        <w:t xml:space="preserve">, “Real-time neural style transfer for videos,” in </w:t>
      </w:r>
      <w:r w:rsidRPr="00DB59ED">
        <w:rPr>
          <w:rFonts w:ascii="Calibri" w:hAnsi="Calibri" w:cs="Calibri"/>
          <w:i/>
          <w:iCs/>
          <w:noProof/>
        </w:rPr>
        <w:t>Proceedings - 30th IEEE Conference on Computer Vision and Pattern Recognition, CVPR 2017</w:t>
      </w:r>
      <w:r w:rsidRPr="00DB59ED">
        <w:rPr>
          <w:rFonts w:ascii="Calibri" w:hAnsi="Calibri" w:cs="Calibri"/>
          <w:noProof/>
        </w:rPr>
        <w:t>, Nov. 2017, vol. 2017-Janua, pp. 7044–7052, doi: 10.1109/CVPR.2017.745.</w:t>
      </w:r>
    </w:p>
    <w:p w14:paraId="13ECBBC2"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8]</w:t>
      </w:r>
      <w:r w:rsidRPr="00DB59ED">
        <w:rPr>
          <w:rFonts w:ascii="Calibri" w:hAnsi="Calibri" w:cs="Calibri"/>
          <w:noProof/>
        </w:rPr>
        <w:tab/>
        <w:t xml:space="preserve">D. Chen, J. Liao, L. Yuan, N. Yu, and G. Hua, “Coherent Online Video Style Transfer,” in </w:t>
      </w:r>
      <w:r w:rsidRPr="00DB59ED">
        <w:rPr>
          <w:rFonts w:ascii="Calibri" w:hAnsi="Calibri" w:cs="Calibri"/>
          <w:i/>
          <w:iCs/>
          <w:noProof/>
        </w:rPr>
        <w:t>Proceedings of the IEEE International Conference on Computer Vision</w:t>
      </w:r>
      <w:r w:rsidRPr="00DB59ED">
        <w:rPr>
          <w:rFonts w:ascii="Calibri" w:hAnsi="Calibri" w:cs="Calibri"/>
          <w:noProof/>
        </w:rPr>
        <w:t>, Dec. 2017, vol. 2017-</w:t>
      </w:r>
      <w:r w:rsidRPr="00DB59ED">
        <w:rPr>
          <w:rFonts w:ascii="Calibri" w:hAnsi="Calibri" w:cs="Calibri"/>
          <w:noProof/>
        </w:rPr>
        <w:lastRenderedPageBreak/>
        <w:t>Octob, pp. 1114–1123, doi: 10.1109/ICCV.2017.126.</w:t>
      </w:r>
    </w:p>
    <w:p w14:paraId="7BEBD0BF"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9]</w:t>
      </w:r>
      <w:r w:rsidRPr="00DB59ED">
        <w:rPr>
          <w:rFonts w:ascii="Calibri" w:hAnsi="Calibri" w:cs="Calibri"/>
          <w:noProof/>
        </w:rPr>
        <w:tab/>
        <w:t>T. R. Shaham, T. Dekel, and T. Michaeli, “SinGAN: Learning a Generative Model from a Single Natural Image,” May 2019, Accessed: Jan. 13, 2020. [Online]. Available: http://arxiv.org/abs/1905.01164.</w:t>
      </w:r>
    </w:p>
    <w:p w14:paraId="20B43656"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0]</w:t>
      </w:r>
      <w:r w:rsidRPr="00DB59ED">
        <w:rPr>
          <w:rFonts w:ascii="Calibri" w:hAnsi="Calibri" w:cs="Calibri"/>
          <w:noProof/>
        </w:rPr>
        <w:tab/>
        <w:t xml:space="preserve">X. Wei, S. Feng, J. Zhu, and H. Su, “Video-to-video translation with global temporal consistency,” </w:t>
      </w:r>
      <w:r w:rsidRPr="00DB59ED">
        <w:rPr>
          <w:rFonts w:ascii="Calibri" w:hAnsi="Calibri" w:cs="Calibri"/>
          <w:i/>
          <w:iCs/>
          <w:noProof/>
        </w:rPr>
        <w:t>MM 2018 - Proc. 2018 ACM Multimed. Conf.</w:t>
      </w:r>
      <w:r w:rsidRPr="00DB59ED">
        <w:rPr>
          <w:rFonts w:ascii="Calibri" w:hAnsi="Calibri" w:cs="Calibri"/>
          <w:noProof/>
        </w:rPr>
        <w:t>, pp. 18–25, 2018, doi: 10.1145/3240508.3240708.</w:t>
      </w:r>
    </w:p>
    <w:p w14:paraId="3C9539F7"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1]</w:t>
      </w:r>
      <w:r w:rsidRPr="00DB59ED">
        <w:rPr>
          <w:rFonts w:ascii="Calibri" w:hAnsi="Calibri" w:cs="Calibri"/>
          <w:noProof/>
        </w:rPr>
        <w:tab/>
        <w:t xml:space="preserve">E. Ilg, N. Mayer, T. Saikia, M. Keuper, A. Dosovitskiy, and T. Brox, “FlowNet 2.0: Evolution of optical flow estimation with deep networks,” in </w:t>
      </w:r>
      <w:r w:rsidRPr="00DB59ED">
        <w:rPr>
          <w:rFonts w:ascii="Calibri" w:hAnsi="Calibri" w:cs="Calibri"/>
          <w:i/>
          <w:iCs/>
          <w:noProof/>
        </w:rPr>
        <w:t>Proceedings - 30th IEEE Conference on Computer Vision and Pattern Recognition, CVPR 2017</w:t>
      </w:r>
      <w:r w:rsidRPr="00DB59ED">
        <w:rPr>
          <w:rFonts w:ascii="Calibri" w:hAnsi="Calibri" w:cs="Calibri"/>
          <w:noProof/>
        </w:rPr>
        <w:t>, Nov. 2017, vol. 2017-Janua, pp. 1647–1655, doi: 10.1109/CVPR.2017.179.</w:t>
      </w:r>
    </w:p>
    <w:p w14:paraId="43DD7F76"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2]</w:t>
      </w:r>
      <w:r w:rsidRPr="00DB59ED">
        <w:rPr>
          <w:rFonts w:ascii="Calibri" w:hAnsi="Calibri" w:cs="Calibri"/>
          <w:noProof/>
        </w:rPr>
        <w:tab/>
        <w:t xml:space="preserve">D. Sun, X. Yang, M. Y. Liu, and J. Kautz, “PWC-Net: CNNs for Optical Flow Using Pyramid, Warping, and Cost Volume,” in </w:t>
      </w:r>
      <w:r w:rsidRPr="00DB59ED">
        <w:rPr>
          <w:rFonts w:ascii="Calibri" w:hAnsi="Calibri" w:cs="Calibri"/>
          <w:i/>
          <w:iCs/>
          <w:noProof/>
        </w:rPr>
        <w:t>Proceedings of the IEEE Computer Society Conference on Computer Vision and Pattern Recognition</w:t>
      </w:r>
      <w:r w:rsidRPr="00DB59ED">
        <w:rPr>
          <w:rFonts w:ascii="Calibri" w:hAnsi="Calibri" w:cs="Calibri"/>
          <w:noProof/>
        </w:rPr>
        <w:t>, Dec. 2018, pp. 8934–8943, doi: 10.1109/CVPR.2018.00931.</w:t>
      </w:r>
    </w:p>
    <w:p w14:paraId="236FBDB1"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3]</w:t>
      </w:r>
      <w:r w:rsidRPr="00DB59ED">
        <w:rPr>
          <w:rFonts w:ascii="Calibri" w:hAnsi="Calibri" w:cs="Calibri"/>
          <w:noProof/>
        </w:rPr>
        <w:tab/>
        <w:t xml:space="preserve">A. Dosovitskiy </w:t>
      </w:r>
      <w:r w:rsidRPr="00DB59ED">
        <w:rPr>
          <w:rFonts w:ascii="Calibri" w:hAnsi="Calibri" w:cs="Calibri"/>
          <w:i/>
          <w:iCs/>
          <w:noProof/>
        </w:rPr>
        <w:t>et al.</w:t>
      </w:r>
      <w:r w:rsidRPr="00DB59ED">
        <w:rPr>
          <w:rFonts w:ascii="Calibri" w:hAnsi="Calibri" w:cs="Calibri"/>
          <w:noProof/>
        </w:rPr>
        <w:t xml:space="preserve">, “FlowNet: Learning optical flow with convolutional networks,” </w:t>
      </w:r>
      <w:r w:rsidRPr="00DB59ED">
        <w:rPr>
          <w:rFonts w:ascii="Calibri" w:hAnsi="Calibri" w:cs="Calibri"/>
          <w:i/>
          <w:iCs/>
          <w:noProof/>
        </w:rPr>
        <w:t>Proc. IEEE Int. Conf. Comput. Vis.</w:t>
      </w:r>
      <w:r w:rsidRPr="00DB59ED">
        <w:rPr>
          <w:rFonts w:ascii="Calibri" w:hAnsi="Calibri" w:cs="Calibri"/>
          <w:noProof/>
        </w:rPr>
        <w:t>, vol. 2015 Inter, pp. 2758–2766, 2015, doi: 10.1109/ICCV.2015.316.</w:t>
      </w:r>
    </w:p>
    <w:p w14:paraId="10CCF164"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4]</w:t>
      </w:r>
      <w:r w:rsidRPr="00DB59ED">
        <w:rPr>
          <w:rFonts w:ascii="Calibri" w:hAnsi="Calibri" w:cs="Calibri"/>
          <w:noProof/>
        </w:rPr>
        <w:tab/>
        <w:t xml:space="preserve">D. Sun, X. Yang, M. Y. Liu, and J. Kautz, “PWC-Net: CNNs for Optical Flow Using Pyramid, Warping, and Cost Volume,” in </w:t>
      </w:r>
      <w:r w:rsidRPr="00DB59ED">
        <w:rPr>
          <w:rFonts w:ascii="Calibri" w:hAnsi="Calibri" w:cs="Calibri"/>
          <w:i/>
          <w:iCs/>
          <w:noProof/>
        </w:rPr>
        <w:t>Proceedings of the IEEE Computer Society Conference on Computer Vision and Pattern Recognition</w:t>
      </w:r>
      <w:r w:rsidRPr="00DB59ED">
        <w:rPr>
          <w:rFonts w:ascii="Calibri" w:hAnsi="Calibri" w:cs="Calibri"/>
          <w:noProof/>
        </w:rPr>
        <w:t>, Dec. 2018, pp. 8934–8943, doi: 10.1109/CVPR.2018.00931.</w:t>
      </w:r>
    </w:p>
    <w:p w14:paraId="215544C0"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5]</w:t>
      </w:r>
      <w:r w:rsidRPr="00DB59ED">
        <w:rPr>
          <w:rFonts w:ascii="Calibri" w:hAnsi="Calibri" w:cs="Calibri"/>
          <w:noProof/>
        </w:rPr>
        <w:tab/>
        <w:t xml:space="preserve">D. J. Butler, J. Wulff, G. B. Stanley, and M. J. Black, “A naturalistic open source movie for optical flow evaluation,” in </w:t>
      </w:r>
      <w:r w:rsidRPr="00DB59ED">
        <w:rPr>
          <w:rFonts w:ascii="Calibri" w:hAnsi="Calibri" w:cs="Calibri"/>
          <w:i/>
          <w:iCs/>
          <w:noProof/>
        </w:rPr>
        <w:t>Lecture Notes in Computer Science (including subseries Lecture Notes in Artificial Intelligence and Lecture Notes in Bioinformatics)</w:t>
      </w:r>
      <w:r w:rsidRPr="00DB59ED">
        <w:rPr>
          <w:rFonts w:ascii="Calibri" w:hAnsi="Calibri" w:cs="Calibri"/>
          <w:noProof/>
        </w:rPr>
        <w:t>, 2012, vol. 7577 LNCS, no. PART 6, pp. 611–625, doi: 10.1007/978-3-642-33783-3_44.</w:t>
      </w:r>
    </w:p>
    <w:p w14:paraId="5F3B2ECC"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lastRenderedPageBreak/>
        <w:t>[26]</w:t>
      </w:r>
      <w:r w:rsidRPr="00DB59ED">
        <w:rPr>
          <w:rFonts w:ascii="Calibri" w:hAnsi="Calibri" w:cs="Calibri"/>
          <w:noProof/>
        </w:rPr>
        <w:tab/>
        <w:t xml:space="preserve">J. P. Bennett, “Everybody Dance Now!,” </w:t>
      </w:r>
      <w:r w:rsidRPr="00DB59ED">
        <w:rPr>
          <w:rFonts w:ascii="Calibri" w:hAnsi="Calibri" w:cs="Calibri"/>
          <w:i/>
          <w:iCs/>
          <w:noProof/>
        </w:rPr>
        <w:t>J. Phys. Educ. Recreat. Danc.</w:t>
      </w:r>
      <w:r w:rsidRPr="00DB59ED">
        <w:rPr>
          <w:rFonts w:ascii="Calibri" w:hAnsi="Calibri" w:cs="Calibri"/>
          <w:noProof/>
        </w:rPr>
        <w:t>, vol. 77, no. 1, pp. 6–7, Jan. 2019, doi: 10.1080/07303084.2006.10597803.</w:t>
      </w:r>
    </w:p>
    <w:p w14:paraId="7C7F3906"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7]</w:t>
      </w:r>
      <w:r w:rsidRPr="00DB59ED">
        <w:rPr>
          <w:rFonts w:ascii="Calibri" w:hAnsi="Calibri" w:cs="Calibri"/>
          <w:noProof/>
        </w:rPr>
        <w:tab/>
        <w:t xml:space="preserve">S. Webber, M. Harrop, J. Downs, T. Cox, N. Wouters, and A. Vande Moere, “Everybody Dance Now: Tensions between participation and performance in interactive public installations,” </w:t>
      </w:r>
      <w:r w:rsidRPr="00DB59ED">
        <w:rPr>
          <w:rFonts w:ascii="Calibri" w:hAnsi="Calibri" w:cs="Calibri"/>
          <w:i/>
          <w:iCs/>
          <w:noProof/>
        </w:rPr>
        <w:t>OzCHI 2015 Being Hum. - Conf. Proc.</w:t>
      </w:r>
      <w:r w:rsidRPr="00DB59ED">
        <w:rPr>
          <w:rFonts w:ascii="Calibri" w:hAnsi="Calibri" w:cs="Calibri"/>
          <w:noProof/>
        </w:rPr>
        <w:t>, pp. 284–288, 2015, doi: 10.1145/2838739.2838801.</w:t>
      </w:r>
    </w:p>
    <w:p w14:paraId="37BB911E"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8]</w:t>
      </w:r>
      <w:r w:rsidRPr="00DB59ED">
        <w:rPr>
          <w:rFonts w:ascii="Calibri" w:hAnsi="Calibri" w:cs="Calibri"/>
          <w:noProof/>
        </w:rPr>
        <w:tab/>
        <w:t>A. Siarohin, S. Lathuilière, S. Tulyakov, E. Ricci, and N. Sebe, “Animating Arbitrary Objects via Deep Motion Transfer,” 2018. Accessed: Oct. 08, 2019. [Online]. Available: http://arxiv.org/abs/1812.08861.</w:t>
      </w:r>
    </w:p>
    <w:p w14:paraId="31BB0224"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9]</w:t>
      </w:r>
      <w:r w:rsidRPr="00DB59ED">
        <w:rPr>
          <w:rFonts w:ascii="Calibri" w:hAnsi="Calibri" w:cs="Calibri"/>
          <w:noProof/>
        </w:rPr>
        <w:tab/>
        <w:t>D. Bashkirova, B. Usman, and K. Saenko, “Unsupervised Video-to-Video Translation,” no. Nips, 2018, [Online]. Available: http://arxiv.org/abs/1806.03698.</w:t>
      </w:r>
    </w:p>
    <w:p w14:paraId="6E4DFB8A"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0]</w:t>
      </w:r>
      <w:r w:rsidRPr="00DB59ED">
        <w:rPr>
          <w:rFonts w:ascii="Calibri" w:hAnsi="Calibri" w:cs="Calibri"/>
          <w:noProof/>
        </w:rPr>
        <w:tab/>
        <w:t xml:space="preserve">Y. Chen, Y. Pan, T. Yao, X. Tian, and T. Mei, “Mocycle-GAN: Unpaired video-to-video translation,” </w:t>
      </w:r>
      <w:r w:rsidRPr="00DB59ED">
        <w:rPr>
          <w:rFonts w:ascii="Calibri" w:hAnsi="Calibri" w:cs="Calibri"/>
          <w:i/>
          <w:iCs/>
          <w:noProof/>
        </w:rPr>
        <w:t>MM 2019 - Proc. 27th ACM Int. Conf. Multimed.</w:t>
      </w:r>
      <w:r w:rsidRPr="00DB59ED">
        <w:rPr>
          <w:rFonts w:ascii="Calibri" w:hAnsi="Calibri" w:cs="Calibri"/>
          <w:noProof/>
        </w:rPr>
        <w:t>, pp. 647–655, Aug. 2019, doi: 10.1145/3343031.3350937.</w:t>
      </w:r>
    </w:p>
    <w:p w14:paraId="40B7BC84"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1]</w:t>
      </w:r>
      <w:r w:rsidRPr="00DB59ED">
        <w:rPr>
          <w:rFonts w:ascii="Calibri" w:hAnsi="Calibri" w:cs="Calibri"/>
          <w:noProof/>
        </w:rPr>
        <w:tab/>
        <w:t xml:space="preserve">W. S. Lai, J. Bin Huang, O. Wang, E. Shechtman, E. Yumer, and M. H. Yang, “Learning blind video temporal consistency,” in </w:t>
      </w:r>
      <w:r w:rsidRPr="00DB59ED">
        <w:rPr>
          <w:rFonts w:ascii="Calibri" w:hAnsi="Calibri" w:cs="Calibri"/>
          <w:i/>
          <w:iCs/>
          <w:noProof/>
        </w:rPr>
        <w:t>Lecture Notes in Computer Science (including subseries Lecture Notes in Artificial Intelligence and Lecture Notes in Bioinformatics)</w:t>
      </w:r>
      <w:r w:rsidRPr="00DB59ED">
        <w:rPr>
          <w:rFonts w:ascii="Calibri" w:hAnsi="Calibri" w:cs="Calibri"/>
          <w:noProof/>
        </w:rPr>
        <w:t>, 2018, vol. 11219 LNCS, pp. 179–195, doi: 10.1007/978-3-030-01267-0_11.</w:t>
      </w:r>
    </w:p>
    <w:p w14:paraId="63C7F6A2"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2]</w:t>
      </w:r>
      <w:r w:rsidRPr="00DB59ED">
        <w:rPr>
          <w:rFonts w:ascii="Calibri" w:hAnsi="Calibri" w:cs="Calibri"/>
          <w:noProof/>
        </w:rPr>
        <w:tab/>
        <w:t>“Edraw Max - Excellent Flowchart Software &amp; Diagramming Tool.” https://www.edrawsoft.com/edraw-max/ (accessed Jun. 02, 2020).</w:t>
      </w:r>
    </w:p>
    <w:p w14:paraId="094D8729"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3]</w:t>
      </w:r>
      <w:r w:rsidRPr="00DB59ED">
        <w:rPr>
          <w:rFonts w:ascii="Calibri" w:hAnsi="Calibri" w:cs="Calibri"/>
          <w:noProof/>
        </w:rPr>
        <w:tab/>
        <w:t>“TensorFlow.” https://www.tensorflow.org/ (accessed Jun. 02, 2020).</w:t>
      </w:r>
    </w:p>
    <w:p w14:paraId="7E46EF5B"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4]</w:t>
      </w:r>
      <w:r w:rsidRPr="00DB59ED">
        <w:rPr>
          <w:rFonts w:ascii="Calibri" w:hAnsi="Calibri" w:cs="Calibri"/>
          <w:noProof/>
        </w:rPr>
        <w:tab/>
        <w:t>J. Hale, “Deep Learning Framework Power Scores,” 2018. .</w:t>
      </w:r>
    </w:p>
    <w:p w14:paraId="0259707F"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5]</w:t>
      </w:r>
      <w:r w:rsidRPr="00DB59ED">
        <w:rPr>
          <w:rFonts w:ascii="Calibri" w:hAnsi="Calibri" w:cs="Calibri"/>
          <w:noProof/>
        </w:rPr>
        <w:tab/>
        <w:t>“OpenCV.” https://opencv.org/ (accessed Jun. 02, 2020).</w:t>
      </w:r>
    </w:p>
    <w:p w14:paraId="3C3D641F"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6]</w:t>
      </w:r>
      <w:r w:rsidRPr="00DB59ED">
        <w:rPr>
          <w:rFonts w:ascii="Calibri" w:hAnsi="Calibri" w:cs="Calibri"/>
          <w:noProof/>
        </w:rPr>
        <w:tab/>
        <w:t>“Design, visualize, and train deep learning networks - MATLAB.” https://www.mathworks.com/help/deeplearning/ref/deepnetworkdesigner-app.html (accessed Jun. 05, 2020).</w:t>
      </w:r>
    </w:p>
    <w:p w14:paraId="1A36C4A5"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lastRenderedPageBreak/>
        <w:t>[37]</w:t>
      </w:r>
      <w:r w:rsidRPr="00DB59ED">
        <w:rPr>
          <w:rFonts w:ascii="Calibri" w:hAnsi="Calibri" w:cs="Calibri"/>
          <w:noProof/>
        </w:rPr>
        <w:tab/>
        <w:t xml:space="preserve">M. Tan and Q. V. Le, “EfficientNet: Rethinking Model Scaling for Convolutional Neural Networks,” </w:t>
      </w:r>
      <w:r w:rsidRPr="00DB59ED">
        <w:rPr>
          <w:rFonts w:ascii="Calibri" w:hAnsi="Calibri" w:cs="Calibri"/>
          <w:i/>
          <w:iCs/>
          <w:noProof/>
        </w:rPr>
        <w:t>36th Int. Conf. Mach. Learn. ICML 2019</w:t>
      </w:r>
      <w:r w:rsidRPr="00DB59ED">
        <w:rPr>
          <w:rFonts w:ascii="Calibri" w:hAnsi="Calibri" w:cs="Calibri"/>
          <w:noProof/>
        </w:rPr>
        <w:t>, vol. 2019-June, pp. 10691–10700, May 2019, Accessed: Aug. 29, 2020. [Online]. Available: http://arxiv.org/abs/1905.11946.</w:t>
      </w:r>
    </w:p>
    <w:p w14:paraId="4222AE15"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8]</w:t>
      </w:r>
      <w:r w:rsidRPr="00DB59ED">
        <w:rPr>
          <w:rFonts w:ascii="Calibri" w:hAnsi="Calibri" w:cs="Calibri"/>
          <w:noProof/>
        </w:rPr>
        <w:tab/>
        <w:t xml:space="preserve">T.-W. Hui, X. Tang, and C. C. Loy, “A Lightweight Optical Flow CNN - Revisiting Data Fidelity and Regularization,” </w:t>
      </w:r>
      <w:r w:rsidRPr="00DB59ED">
        <w:rPr>
          <w:rFonts w:ascii="Calibri" w:hAnsi="Calibri" w:cs="Calibri"/>
          <w:i/>
          <w:iCs/>
          <w:noProof/>
        </w:rPr>
        <w:t>IEEE Trans. Pattern Anal. Mach. Intell.</w:t>
      </w:r>
      <w:r w:rsidRPr="00DB59ED">
        <w:rPr>
          <w:rFonts w:ascii="Calibri" w:hAnsi="Calibri" w:cs="Calibri"/>
          <w:noProof/>
        </w:rPr>
        <w:t>, pp. 1–1, Feb. 2020, doi: 10.1109/tpami.2020.2976928.</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2560DF">
      <w:pPr>
        <w:pStyle w:val="Heading1"/>
      </w:pPr>
      <w:bookmarkStart w:id="267" w:name="_Toc51534400"/>
      <w:r w:rsidRPr="001B7DF8">
        <w:lastRenderedPageBreak/>
        <w:t>Appendix</w:t>
      </w:r>
      <w:bookmarkEnd w:id="267"/>
    </w:p>
    <w:p w14:paraId="23A43E0B" w14:textId="665B644F" w:rsidR="00B82318" w:rsidRDefault="00F61D5B" w:rsidP="00504F98">
      <w:pPr>
        <w:pStyle w:val="Heading4"/>
      </w:pPr>
      <w:r>
        <w:t>Appendix</w:t>
      </w:r>
      <w:r w:rsidR="001B7DF8">
        <w:t xml:space="preserve"> A: </w:t>
      </w:r>
      <w:r w:rsidR="00795B8A">
        <w:t xml:space="preserve">Loss function </w:t>
      </w:r>
    </w:p>
    <w:p w14:paraId="66A4E375" w14:textId="475295FA" w:rsidR="00565747" w:rsidRDefault="00795B8A" w:rsidP="00F61D5B">
      <w:r>
        <w:t xml:space="preserve">The loss function is used to calculate the error of an event. </w:t>
      </w:r>
      <w:r w:rsidR="00504F98">
        <w:t xml:space="preserve">Which is </w:t>
      </w:r>
      <w:r w:rsidR="00504F98" w:rsidRPr="00504F98">
        <w:t>used to determine the error between the output of our algorithms and the given target value</w:t>
      </w:r>
      <w:r w:rsidR="00504F98">
        <w:rPr>
          <w:rFonts w:ascii="Arial" w:hAnsi="Arial" w:cs="Arial"/>
          <w:color w:val="252525"/>
          <w:shd w:val="clear" w:color="auto" w:fill="FFFFFF"/>
        </w:rPr>
        <w:t xml:space="preserve"> </w:t>
      </w:r>
      <w:r>
        <w:t>An example of an</w:t>
      </w:r>
      <w:r>
        <w:t xml:space="preserve"> </w:t>
      </w:r>
      <w:r>
        <w:t>event is a neural network that produces an image. The loss function could then be a resemblance measurement between the produced image and a corresponding ground truth image. There currently exists a variety of loss functions, the ones most relevant for this thesis are described below.</w:t>
      </w:r>
    </w:p>
    <w:p w14:paraId="1BD582C8" w14:textId="163EA17D" w:rsidR="00504F98" w:rsidRDefault="00504F98" w:rsidP="00504F98">
      <w:r w:rsidRPr="00504F98">
        <w:rPr>
          <w:b/>
          <w:bCs/>
        </w:rPr>
        <w:t>Mean Squared Error (MSE)</w:t>
      </w:r>
      <w:r w:rsidRPr="00504F98">
        <w:rPr>
          <w:b/>
          <w:bCs/>
        </w:rPr>
        <w:t>:</w:t>
      </w:r>
      <w:r w:rsidR="000628F2">
        <w:rPr>
          <w:b/>
          <w:bCs/>
        </w:rPr>
        <w:t xml:space="preserve"> </w:t>
      </w:r>
      <w:r w:rsidR="00E01413">
        <w:t>U</w:t>
      </w:r>
      <w:r>
        <w:t xml:space="preserve">sed to compare the diﬀerences in two images. The diﬀerence of the corresponding </w:t>
      </w:r>
      <w:r w:rsidR="00BF421E">
        <w:t xml:space="preserve">Pixels of each image </w:t>
      </w:r>
      <w:r w:rsidR="00C7672C">
        <w:t>is</w:t>
      </w:r>
      <w:r>
        <w:t xml:space="preserve"> calculated, squared and the mean overall pixels </w:t>
      </w:r>
      <w:r w:rsidR="00C7672C">
        <w:t>are</w:t>
      </w:r>
      <w:r>
        <w:t xml:space="preserve"> calculated.</w:t>
      </w:r>
    </w:p>
    <w:p w14:paraId="72EF9140" w14:textId="2A830C21" w:rsidR="00504F98" w:rsidRPr="00BF421E" w:rsidRDefault="00E01413" w:rsidP="00BF421E">
      <w:r w:rsidRPr="00E01413">
        <w:rPr>
          <w:b/>
          <w:bCs/>
        </w:rPr>
        <w:t>Mean</w:t>
      </w:r>
      <w:r w:rsidRPr="00E01413">
        <w:rPr>
          <w:b/>
          <w:bCs/>
        </w:rPr>
        <w:t xml:space="preserve"> </w:t>
      </w:r>
      <w:r w:rsidRPr="00E01413">
        <w:rPr>
          <w:b/>
          <w:bCs/>
        </w:rPr>
        <w:t>Absolute Error (MAE)</w:t>
      </w:r>
      <w:r>
        <w:rPr>
          <w:b/>
          <w:bCs/>
        </w:rPr>
        <w:t>:</w:t>
      </w:r>
      <w:r w:rsidR="00BF421E">
        <w:rPr>
          <w:b/>
          <w:bCs/>
        </w:rPr>
        <w:t xml:space="preserve"> </w:t>
      </w:r>
      <w:r w:rsidR="00BF421E" w:rsidRPr="00BF421E">
        <w:t>is the sum of absolute differences between our target and predicted variables.</w:t>
      </w:r>
      <w:r w:rsidR="00BF421E">
        <w:t xml:space="preserve"> </w:t>
      </w:r>
      <w:r w:rsidR="00BF421E">
        <w:t>A diﬀerence between the MSE</w:t>
      </w:r>
      <w:r w:rsidR="00BF421E">
        <w:t xml:space="preserve"> </w:t>
      </w:r>
      <w:r w:rsidR="00BF421E">
        <w:t>loss and the MAE loss is that outliers in the MSE have a larger impact on the</w:t>
      </w:r>
      <w:r w:rsidR="00BF421E">
        <w:t xml:space="preserve"> </w:t>
      </w:r>
      <w:r w:rsidR="00BF421E">
        <w:t>loss</w:t>
      </w:r>
      <w:r w:rsidR="00BF421E">
        <w:t xml:space="preserve"> </w:t>
      </w:r>
      <w:r w:rsidR="00BF421E">
        <w:t>since the error is squared.</w:t>
      </w:r>
    </w:p>
    <w:p w14:paraId="38AEC3BF" w14:textId="71C4EF8B" w:rsidR="00BF421E" w:rsidRDefault="00A42F64" w:rsidP="00BF421E">
      <m:oMathPara>
        <m:oMath>
          <m:r>
            <w:rPr>
              <w:rFonts w:ascii="Cambria Math" w:hAnsi="Cambria Math"/>
            </w:rPr>
            <m:t>MSE</m:t>
          </m:r>
          <m:r>
            <w:rPr>
              <w:rFonts w:ascii="Cambria Math" w:hAnsi="Cambria Math"/>
            </w:rPr>
            <m:t xml:space="preserv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t>
          </m:r>
          <m:r>
            <w:rPr>
              <w:rFonts w:ascii="Cambria Math" w:hAnsi="Cambria Math"/>
            </w:rPr>
            <m:t>M</m:t>
          </m:r>
          <m:r>
            <w:rPr>
              <w:rFonts w:ascii="Cambria Math" w:hAnsi="Cambria Math"/>
            </w:rPr>
            <m:t>A</m:t>
          </m:r>
          <m:r>
            <w:rPr>
              <w:rFonts w:ascii="Cambria Math" w:hAnsi="Cambria Math"/>
            </w:rPr>
            <m:t>E</m:t>
          </m:r>
          <m:r>
            <w:rPr>
              <w:rFonts w:ascii="Cambria Math" w:hAnsi="Cambria Math"/>
            </w:rPr>
            <m:t xml:space="preserv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F1DD47F" w14:textId="0DCA28DB" w:rsidR="00020D12" w:rsidRDefault="00345517" w:rsidP="00020D12">
      <w:pPr>
        <w:rPr>
          <w:b/>
          <w:bCs/>
        </w:rPr>
      </w:pPr>
      <w:r w:rsidRPr="00345517">
        <w:rPr>
          <w:rStyle w:val="Heading4Char"/>
        </w:rPr>
        <w:t xml:space="preserve">Appendix </w:t>
      </w:r>
      <w:r w:rsidRPr="00345517">
        <w:rPr>
          <w:rStyle w:val="Heading4Char"/>
        </w:rPr>
        <w:t>B</w:t>
      </w:r>
      <w:r>
        <w:rPr>
          <w:rStyle w:val="Heading4Char"/>
        </w:rPr>
        <w:t>:</w:t>
      </w:r>
      <w:r w:rsidRPr="00345517">
        <w:rPr>
          <w:rStyle w:val="Heading4Char"/>
        </w:rPr>
        <w:t xml:space="preserve"> </w:t>
      </w:r>
      <w:r w:rsidR="00020D12" w:rsidRPr="00345517">
        <w:rPr>
          <w:rStyle w:val="Heading4Char"/>
        </w:rPr>
        <w:t>Residual Blocks</w:t>
      </w:r>
      <w:r w:rsidR="00020D12">
        <w:rPr>
          <w:b/>
          <w:bCs/>
        </w:rPr>
        <w:t>:</w:t>
      </w:r>
    </w:p>
    <w:p w14:paraId="57892D07" w14:textId="77777777" w:rsidR="000628F2" w:rsidRDefault="00582572" w:rsidP="00582572">
      <w:pPr>
        <w:rPr>
          <w:b/>
          <w:bCs/>
          <w:noProof/>
        </w:rPr>
      </w:pPr>
      <w:r w:rsidRPr="00582572">
        <w:rPr>
          <w:rStyle w:val="muitypography-root"/>
          <w:shd w:val="clear" w:color="auto" w:fill="FFFFFF"/>
        </w:rPr>
        <w:t xml:space="preserve">Increasing the number of layers (deeper net) in a network provides additional nonlinearities </w:t>
      </w:r>
      <w:r w:rsidR="00C7672C">
        <w:rPr>
          <w:rStyle w:val="muitypography-root"/>
          <w:shd w:val="clear" w:color="auto" w:fill="FFFFFF"/>
        </w:rPr>
        <w:t>that</w:t>
      </w:r>
      <w:r w:rsidRPr="00582572">
        <w:rPr>
          <w:rStyle w:val="muitypography-root"/>
          <w:shd w:val="clear" w:color="auto" w:fill="FFFFFF"/>
        </w:rPr>
        <w:t xml:space="preserve"> can beneﬁt the classiﬁcation task since more complex solutions can be learned, But training becomes more complex. When adding more layers and giving the network more parameters the performance of the network is not necessarily improved. then the solution would be residual block. in </w:t>
      </w:r>
      <w:r w:rsidR="00C7672C">
        <w:rPr>
          <w:rStyle w:val="muitypography-root"/>
          <w:shd w:val="clear" w:color="auto" w:fill="FFFFFF"/>
        </w:rPr>
        <w:t xml:space="preserve">the </w:t>
      </w:r>
      <w:r w:rsidRPr="00582572">
        <w:rPr>
          <w:rStyle w:val="muitypography-root"/>
          <w:shd w:val="clear" w:color="auto" w:fill="FFFFFF"/>
        </w:rPr>
        <w:t>residual block</w:t>
      </w:r>
      <w:r w:rsidR="00C7672C">
        <w:rPr>
          <w:rStyle w:val="muitypography-root"/>
          <w:shd w:val="clear" w:color="auto" w:fill="FFFFFF"/>
        </w:rPr>
        <w:t>,</w:t>
      </w:r>
      <w:r w:rsidRPr="00582572">
        <w:rPr>
          <w:rStyle w:val="muitypography-root"/>
          <w:shd w:val="clear" w:color="auto" w:fill="FFFFFF"/>
        </w:rPr>
        <w:t xml:space="preserve"> the output of the lower layer of the network feeds into the input of the layer.</w:t>
      </w:r>
      <w:r w:rsidR="000628F2" w:rsidRPr="000628F2">
        <w:rPr>
          <w:b/>
          <w:bCs/>
          <w:noProof/>
        </w:rPr>
        <w:t xml:space="preserve"> </w:t>
      </w:r>
    </w:p>
    <w:p w14:paraId="123F11F7" w14:textId="4FE9CDCE" w:rsidR="000628F2" w:rsidRDefault="000628F2" w:rsidP="000628F2">
      <w:pPr>
        <w:jc w:val="center"/>
        <w:rPr>
          <w:b/>
          <w:bCs/>
          <w:noProof/>
        </w:rPr>
      </w:pPr>
      <w:r>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020D12" w:rsidRDefault="00020D12" w:rsidP="00020D12">
      <w:pPr>
        <w:rPr>
          <w:b/>
          <w:bCs/>
        </w:rPr>
        <w:sectPr w:rsidR="00020D12" w:rsidRPr="00020D12">
          <w:pgSz w:w="12240" w:h="15840"/>
          <w:pgMar w:top="1440" w:right="1440" w:bottom="1440" w:left="1440" w:header="720" w:footer="720" w:gutter="0"/>
          <w:cols w:space="720"/>
          <w:docGrid w:linePitch="360"/>
        </w:sectPr>
      </w:pPr>
    </w:p>
    <w:p w14:paraId="4269F720" w14:textId="316FFCCA" w:rsidR="001B7DF8" w:rsidRDefault="00F61D5B" w:rsidP="00F61D5B">
      <w:r>
        <w:lastRenderedPageBreak/>
        <w:t>Appendix</w:t>
      </w:r>
      <w:r w:rsidR="001B7DF8">
        <w:t xml:space="preserve"> </w:t>
      </w:r>
      <w:r w:rsidR="002B3F15">
        <w:t>C</w:t>
      </w:r>
      <w:r w:rsidR="001B7DF8">
        <w:t xml:space="preserve">: </w:t>
      </w:r>
      <w:r w:rsidR="00ED111C">
        <w:t>Result on Dif</w:t>
      </w:r>
      <w:r w:rsidR="008173A4">
        <w:t>f</w:t>
      </w:r>
      <w:r w:rsidR="00ED111C">
        <w:t>e</w:t>
      </w:r>
      <w:r w:rsidR="008173A4">
        <w:t>r</w:t>
      </w:r>
      <w:r w:rsidR="00BD01F1">
        <w:t>e</w:t>
      </w:r>
      <w:r w:rsidR="00ED111C">
        <w:t>nt epoch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9"/>
        <w:gridCol w:w="1859"/>
        <w:gridCol w:w="1859"/>
        <w:gridCol w:w="1859"/>
        <w:gridCol w:w="1859"/>
        <w:gridCol w:w="1860"/>
      </w:tblGrid>
      <w:tr w:rsidR="008C2CF9" w14:paraId="44D2BA0D" w14:textId="77777777" w:rsidTr="00C7672C">
        <w:trPr>
          <w:jc w:val="center"/>
        </w:trPr>
        <w:tc>
          <w:tcPr>
            <w:tcW w:w="1859" w:type="dxa"/>
            <w:vAlign w:val="center"/>
          </w:tcPr>
          <w:p w14:paraId="230349B8" w14:textId="1FCEDA46" w:rsidR="00FE5808" w:rsidRDefault="00FE5808" w:rsidP="00020D12">
            <w:pPr>
              <w:jc w:val="center"/>
            </w:pPr>
            <w:r>
              <w:t>5</w:t>
            </w:r>
            <w:r w:rsidR="00164C29" w:rsidRPr="00164C29">
              <w:rPr>
                <w:vertAlign w:val="superscript"/>
              </w:rPr>
              <w:t>th</w:t>
            </w:r>
            <w:r w:rsidR="00164C29">
              <w:t xml:space="preserve"> </w:t>
            </w:r>
            <w:r>
              <w:t>epoch</w:t>
            </w:r>
          </w:p>
        </w:tc>
        <w:tc>
          <w:tcPr>
            <w:tcW w:w="1859" w:type="dxa"/>
            <w:vAlign w:val="center"/>
          </w:tcPr>
          <w:p w14:paraId="502FEBB0" w14:textId="2CCB89D2" w:rsidR="00FE5808" w:rsidRDefault="00FE5808" w:rsidP="00020D12">
            <w:pPr>
              <w:jc w:val="center"/>
            </w:pPr>
            <w:r>
              <w:t>10</w:t>
            </w:r>
            <w:r w:rsidR="00164C29" w:rsidRPr="00FE5808">
              <w:rPr>
                <w:vertAlign w:val="superscript"/>
              </w:rPr>
              <w:t>th</w:t>
            </w:r>
            <w:r w:rsidR="00164C29">
              <w:t xml:space="preserve"> epoch</w:t>
            </w:r>
          </w:p>
        </w:tc>
        <w:tc>
          <w:tcPr>
            <w:tcW w:w="1859" w:type="dxa"/>
            <w:vAlign w:val="center"/>
          </w:tcPr>
          <w:p w14:paraId="5971A297" w14:textId="6852A96B" w:rsidR="00FE5808" w:rsidRDefault="00FE5808" w:rsidP="00020D12">
            <w:pPr>
              <w:jc w:val="center"/>
            </w:pPr>
            <w:r>
              <w:t>15</w:t>
            </w:r>
            <w:r w:rsidR="00164C29" w:rsidRPr="00FE5808">
              <w:rPr>
                <w:vertAlign w:val="superscript"/>
              </w:rPr>
              <w:t>th</w:t>
            </w:r>
            <w:r w:rsidR="00164C29">
              <w:t xml:space="preserve"> epoch</w:t>
            </w:r>
          </w:p>
        </w:tc>
        <w:tc>
          <w:tcPr>
            <w:tcW w:w="1859" w:type="dxa"/>
            <w:vAlign w:val="center"/>
          </w:tcPr>
          <w:p w14:paraId="77776B05" w14:textId="602D997D" w:rsidR="00FE5808" w:rsidRDefault="00FE5808" w:rsidP="00020D12">
            <w:pPr>
              <w:jc w:val="center"/>
            </w:pPr>
            <w:r>
              <w:t>20</w:t>
            </w:r>
            <w:r w:rsidR="00164C29" w:rsidRPr="00FE5808">
              <w:rPr>
                <w:vertAlign w:val="superscript"/>
              </w:rPr>
              <w:t>th</w:t>
            </w:r>
            <w:r w:rsidR="00164C29">
              <w:t xml:space="preserve"> epoch</w:t>
            </w:r>
          </w:p>
        </w:tc>
        <w:tc>
          <w:tcPr>
            <w:tcW w:w="1859" w:type="dxa"/>
            <w:vAlign w:val="center"/>
          </w:tcPr>
          <w:p w14:paraId="2CFA886D" w14:textId="7BBA447D" w:rsidR="00FE5808" w:rsidRDefault="00FE5808" w:rsidP="00020D12">
            <w:pPr>
              <w:jc w:val="center"/>
            </w:pPr>
            <w:r>
              <w:t>25</w:t>
            </w:r>
            <w:r w:rsidR="00164C29" w:rsidRPr="00FE5808">
              <w:rPr>
                <w:vertAlign w:val="superscript"/>
              </w:rPr>
              <w:t>th</w:t>
            </w:r>
            <w:r w:rsidR="00164C29">
              <w:t xml:space="preserve"> epoch</w:t>
            </w:r>
          </w:p>
        </w:tc>
        <w:tc>
          <w:tcPr>
            <w:tcW w:w="1860" w:type="dxa"/>
            <w:vAlign w:val="center"/>
          </w:tcPr>
          <w:p w14:paraId="3B519BCC" w14:textId="1DA78FD7" w:rsidR="00FE5808" w:rsidRDefault="00FE5808" w:rsidP="00020D12">
            <w:pPr>
              <w:jc w:val="center"/>
            </w:pPr>
            <w:r>
              <w:t>30</w:t>
            </w:r>
            <w:r w:rsidR="00164C29" w:rsidRPr="00FE5808">
              <w:rPr>
                <w:vertAlign w:val="superscript"/>
              </w:rPr>
              <w:t>th</w:t>
            </w:r>
            <w:r w:rsidR="00164C29">
              <w:t xml:space="preserve"> epoch</w:t>
            </w:r>
          </w:p>
        </w:tc>
      </w:tr>
      <w:tr w:rsidR="00FE5808" w14:paraId="1F05306C" w14:textId="77777777" w:rsidTr="00C7672C">
        <w:trPr>
          <w:trHeight w:val="7712"/>
          <w:jc w:val="center"/>
        </w:trPr>
        <w:tc>
          <w:tcPr>
            <w:tcW w:w="11155" w:type="dxa"/>
            <w:gridSpan w:val="6"/>
          </w:tcPr>
          <w:p w14:paraId="351C7019" w14:textId="3041A514" w:rsidR="00FE5808" w:rsidRDefault="00DB59ED" w:rsidP="00F61D5B">
            <w:r>
              <w:rPr>
                <w:noProof/>
              </w:rPr>
              <w:drawing>
                <wp:inline distT="0" distB="0" distL="0" distR="0" wp14:anchorId="4741BC63" wp14:editId="7997260E">
                  <wp:extent cx="4839335" cy="6947535"/>
                  <wp:effectExtent l="0" t="635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rot="16200000">
                            <a:off x="0" y="0"/>
                            <a:ext cx="4839335" cy="6947535"/>
                          </a:xfrm>
                          <a:prstGeom prst="rect">
                            <a:avLst/>
                          </a:prstGeom>
                          <a:noFill/>
                          <a:ln>
                            <a:noFill/>
                          </a:ln>
                        </pic:spPr>
                      </pic:pic>
                    </a:graphicData>
                  </a:graphic>
                </wp:inline>
              </w:drawing>
            </w:r>
          </w:p>
        </w:tc>
      </w:tr>
    </w:tbl>
    <w:p w14:paraId="0D115113" w14:textId="4A3343CC" w:rsidR="00FE5808" w:rsidRDefault="00FE5808" w:rsidP="00F61D5B">
      <w:pPr>
        <w:sectPr w:rsidR="00FE5808" w:rsidSect="00565747">
          <w:pgSz w:w="15840" w:h="12240" w:orient="landscape"/>
          <w:pgMar w:top="1440" w:right="1440" w:bottom="1440" w:left="1440" w:header="720" w:footer="720" w:gutter="0"/>
          <w:cols w:space="720"/>
          <w:docGrid w:linePitch="360"/>
        </w:sectPr>
      </w:pPr>
    </w:p>
    <w:p w14:paraId="35B10328" w14:textId="5E0CA04A" w:rsidR="005404F4" w:rsidRDefault="005404F4" w:rsidP="00583153"/>
    <w:sectPr w:rsidR="005404F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41F6DD" w14:textId="77777777" w:rsidR="008F1726" w:rsidRDefault="008F1726" w:rsidP="006C5C4D">
      <w:pPr>
        <w:spacing w:after="0" w:line="240" w:lineRule="auto"/>
      </w:pPr>
      <w:r>
        <w:separator/>
      </w:r>
    </w:p>
  </w:endnote>
  <w:endnote w:type="continuationSeparator" w:id="0">
    <w:p w14:paraId="489E8218" w14:textId="77777777" w:rsidR="008F1726" w:rsidRDefault="008F1726"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7B2DB6" w14:textId="77777777" w:rsidR="005E5B52" w:rsidRDefault="005E5B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5E5B52" w:rsidRDefault="005E5B5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EF66F5" w:rsidRDefault="00EF66F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5E5B52" w:rsidRDefault="005E5B5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EF66F5" w:rsidRDefault="00EF66F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1105C1" w:rsidRDefault="001105C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5E5B52" w:rsidRDefault="005E5B5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5E5B52" w:rsidRDefault="005E5B52">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5E5B52" w:rsidRDefault="005E5B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763B4E" w14:textId="77777777" w:rsidR="008F1726" w:rsidRDefault="008F1726" w:rsidP="006C5C4D">
      <w:pPr>
        <w:spacing w:after="0" w:line="240" w:lineRule="auto"/>
      </w:pPr>
      <w:r>
        <w:separator/>
      </w:r>
    </w:p>
  </w:footnote>
  <w:footnote w:type="continuationSeparator" w:id="0">
    <w:p w14:paraId="37BB349D" w14:textId="77777777" w:rsidR="008F1726" w:rsidRDefault="008F1726" w:rsidP="006C5C4D">
      <w:pPr>
        <w:spacing w:after="0" w:line="240" w:lineRule="auto"/>
      </w:pPr>
      <w:r>
        <w:continuationSeparator/>
      </w:r>
    </w:p>
  </w:footnote>
  <w:footnote w:id="1">
    <w:p w14:paraId="477C4AEB" w14:textId="38FA7075" w:rsidR="00EF66F5" w:rsidRDefault="00EF66F5">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EF66F5" w:rsidRPr="0087636F" w:rsidRDefault="00EF66F5">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EF66F5" w:rsidRDefault="00EF66F5"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EF66F5" w:rsidRDefault="00EF66F5">
      <w:pPr>
        <w:pStyle w:val="FootnoteText"/>
      </w:pPr>
      <w:r w:rsidRPr="00540C45">
        <w:rPr>
          <w:rStyle w:val="FootnoteReference"/>
        </w:rPr>
        <w:footnoteRef/>
      </w:r>
      <w:r>
        <w:t xml:space="preserve"> only significant related approach for this kind of problem discussed (regarding to temporal information extraction for video).</w:t>
      </w:r>
    </w:p>
  </w:footnote>
  <w:footnote w:id="5">
    <w:p w14:paraId="0D9CC7EE" w14:textId="6FC30277" w:rsidR="00EF66F5" w:rsidRDefault="00EF66F5">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060B1588" w14:textId="77777777" w:rsidR="00EF66F5" w:rsidRDefault="00EF66F5"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7">
    <w:p w14:paraId="20299CD0" w14:textId="3DC13BFE" w:rsidR="00EF66F5" w:rsidRDefault="00EF66F5">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B87595" w14:textId="77777777" w:rsidR="005E5B52" w:rsidRDefault="005E5B5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7D818B" w14:textId="77777777" w:rsidR="005E5B52" w:rsidRDefault="005E5B5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972E03" w14:textId="77777777" w:rsidR="005E5B52" w:rsidRDefault="005E5B5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10"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7"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1D71794"/>
    <w:multiLevelType w:val="hybridMultilevel"/>
    <w:tmpl w:val="3FC618DC"/>
    <w:lvl w:ilvl="0" w:tplc="1D2C829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AF2195"/>
    <w:multiLevelType w:val="multilevel"/>
    <w:tmpl w:val="31F60BC8"/>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3"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99F1F12"/>
    <w:multiLevelType w:val="hybridMultilevel"/>
    <w:tmpl w:val="928464F0"/>
    <w:lvl w:ilvl="0" w:tplc="AE269A36">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9"/>
  </w:num>
  <w:num w:numId="4">
    <w:abstractNumId w:val="31"/>
  </w:num>
  <w:num w:numId="5">
    <w:abstractNumId w:val="14"/>
  </w:num>
  <w:num w:numId="6">
    <w:abstractNumId w:val="3"/>
  </w:num>
  <w:num w:numId="7">
    <w:abstractNumId w:val="17"/>
  </w:num>
  <w:num w:numId="8">
    <w:abstractNumId w:val="27"/>
  </w:num>
  <w:num w:numId="9">
    <w:abstractNumId w:val="24"/>
  </w:num>
  <w:num w:numId="10">
    <w:abstractNumId w:val="12"/>
  </w:num>
  <w:num w:numId="11">
    <w:abstractNumId w:val="35"/>
  </w:num>
  <w:num w:numId="12">
    <w:abstractNumId w:val="9"/>
    <w:lvlOverride w:ilvl="0">
      <w:startOverride w:val="5"/>
    </w:lvlOverride>
    <w:lvlOverride w:ilvl="1">
      <w:startOverride w:val="1"/>
    </w:lvlOverride>
  </w:num>
  <w:num w:numId="13">
    <w:abstractNumId w:val="20"/>
  </w:num>
  <w:num w:numId="14">
    <w:abstractNumId w:val="32"/>
  </w:num>
  <w:num w:numId="15">
    <w:abstractNumId w:val="1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3"/>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0"/>
  </w:num>
  <w:num w:numId="23">
    <w:abstractNumId w:val="11"/>
  </w:num>
  <w:num w:numId="24">
    <w:abstractNumId w:val="6"/>
  </w:num>
  <w:num w:numId="25">
    <w:abstractNumId w:val="29"/>
  </w:num>
  <w:num w:numId="26">
    <w:abstractNumId w:val="25"/>
  </w:num>
  <w:num w:numId="27">
    <w:abstractNumId w:val="25"/>
    <w:lvlOverride w:ilvl="0">
      <w:startOverride w:val="1"/>
    </w:lvlOverride>
  </w:num>
  <w:num w:numId="28">
    <w:abstractNumId w:val="25"/>
    <w:lvlOverride w:ilvl="0">
      <w:startOverride w:val="1"/>
    </w:lvlOverride>
  </w:num>
  <w:num w:numId="29">
    <w:abstractNumId w:val="21"/>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19"/>
  </w:num>
  <w:num w:numId="36">
    <w:abstractNumId w:val="30"/>
  </w:num>
  <w:num w:numId="37">
    <w:abstractNumId w:val="33"/>
  </w:num>
  <w:num w:numId="38">
    <w:abstractNumId w:val="23"/>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34"/>
  </w:num>
  <w:num w:numId="42">
    <w:abstractNumId w:val="28"/>
  </w:num>
  <w:num w:numId="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num>
  <w:num w:numId="45">
    <w:abstractNumId w:val="2"/>
  </w:num>
  <w:num w:numId="46">
    <w:abstractNumId w:val="36"/>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num>
  <w:num w:numId="49">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hideGrammatical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kFAD+THrctAAAA"/>
  </w:docVars>
  <w:rsids>
    <w:rsidRoot w:val="001C1FA8"/>
    <w:rsid w:val="00000C76"/>
    <w:rsid w:val="000020C6"/>
    <w:rsid w:val="000112BB"/>
    <w:rsid w:val="000117CF"/>
    <w:rsid w:val="00014362"/>
    <w:rsid w:val="00014521"/>
    <w:rsid w:val="00014602"/>
    <w:rsid w:val="00014DF9"/>
    <w:rsid w:val="00015311"/>
    <w:rsid w:val="00015C8A"/>
    <w:rsid w:val="00017A0A"/>
    <w:rsid w:val="00020D12"/>
    <w:rsid w:val="00020FAA"/>
    <w:rsid w:val="00021215"/>
    <w:rsid w:val="00021417"/>
    <w:rsid w:val="00022A8C"/>
    <w:rsid w:val="00023234"/>
    <w:rsid w:val="0002586B"/>
    <w:rsid w:val="00025956"/>
    <w:rsid w:val="00026014"/>
    <w:rsid w:val="000274FD"/>
    <w:rsid w:val="00032052"/>
    <w:rsid w:val="0003211F"/>
    <w:rsid w:val="00033E04"/>
    <w:rsid w:val="000354C2"/>
    <w:rsid w:val="0003564F"/>
    <w:rsid w:val="00036D02"/>
    <w:rsid w:val="000407CE"/>
    <w:rsid w:val="000423D4"/>
    <w:rsid w:val="000423DE"/>
    <w:rsid w:val="0004262C"/>
    <w:rsid w:val="00043A37"/>
    <w:rsid w:val="00043A56"/>
    <w:rsid w:val="000446B2"/>
    <w:rsid w:val="0004486F"/>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60283"/>
    <w:rsid w:val="0006059C"/>
    <w:rsid w:val="000607CF"/>
    <w:rsid w:val="000628F2"/>
    <w:rsid w:val="00063B5C"/>
    <w:rsid w:val="000644BA"/>
    <w:rsid w:val="00064D43"/>
    <w:rsid w:val="00066573"/>
    <w:rsid w:val="00066A48"/>
    <w:rsid w:val="000671AB"/>
    <w:rsid w:val="0006794D"/>
    <w:rsid w:val="00071A18"/>
    <w:rsid w:val="000728D8"/>
    <w:rsid w:val="00074CD8"/>
    <w:rsid w:val="00075487"/>
    <w:rsid w:val="0007597A"/>
    <w:rsid w:val="00075CD7"/>
    <w:rsid w:val="0007754A"/>
    <w:rsid w:val="00077679"/>
    <w:rsid w:val="0008061F"/>
    <w:rsid w:val="00082A00"/>
    <w:rsid w:val="00082AD0"/>
    <w:rsid w:val="00083AFE"/>
    <w:rsid w:val="00084E99"/>
    <w:rsid w:val="0008624B"/>
    <w:rsid w:val="00086DF4"/>
    <w:rsid w:val="000872E6"/>
    <w:rsid w:val="00087C42"/>
    <w:rsid w:val="00090114"/>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059"/>
    <w:rsid w:val="000A4DF4"/>
    <w:rsid w:val="000A6221"/>
    <w:rsid w:val="000A6769"/>
    <w:rsid w:val="000B0905"/>
    <w:rsid w:val="000B2220"/>
    <w:rsid w:val="000B226F"/>
    <w:rsid w:val="000B251D"/>
    <w:rsid w:val="000B473C"/>
    <w:rsid w:val="000B58F5"/>
    <w:rsid w:val="000B64C3"/>
    <w:rsid w:val="000B713E"/>
    <w:rsid w:val="000B78F0"/>
    <w:rsid w:val="000C0438"/>
    <w:rsid w:val="000C04E5"/>
    <w:rsid w:val="000C0AA6"/>
    <w:rsid w:val="000C0C2C"/>
    <w:rsid w:val="000C1B9D"/>
    <w:rsid w:val="000C1CB5"/>
    <w:rsid w:val="000C2740"/>
    <w:rsid w:val="000C2A65"/>
    <w:rsid w:val="000C3289"/>
    <w:rsid w:val="000C4848"/>
    <w:rsid w:val="000C4853"/>
    <w:rsid w:val="000C6715"/>
    <w:rsid w:val="000C68F8"/>
    <w:rsid w:val="000C69EC"/>
    <w:rsid w:val="000D153A"/>
    <w:rsid w:val="000D29E0"/>
    <w:rsid w:val="000D347B"/>
    <w:rsid w:val="000D77B7"/>
    <w:rsid w:val="000E3057"/>
    <w:rsid w:val="000E7294"/>
    <w:rsid w:val="000E7776"/>
    <w:rsid w:val="000E7C66"/>
    <w:rsid w:val="000E7EC4"/>
    <w:rsid w:val="000F0359"/>
    <w:rsid w:val="000F3D75"/>
    <w:rsid w:val="000F51E0"/>
    <w:rsid w:val="000F5FA4"/>
    <w:rsid w:val="000F768A"/>
    <w:rsid w:val="000F7F7C"/>
    <w:rsid w:val="001013BA"/>
    <w:rsid w:val="001014AA"/>
    <w:rsid w:val="00101E57"/>
    <w:rsid w:val="00102F47"/>
    <w:rsid w:val="00104932"/>
    <w:rsid w:val="001049A1"/>
    <w:rsid w:val="0010500C"/>
    <w:rsid w:val="00105A27"/>
    <w:rsid w:val="00106259"/>
    <w:rsid w:val="001070B9"/>
    <w:rsid w:val="001105C1"/>
    <w:rsid w:val="00110F70"/>
    <w:rsid w:val="00111AEC"/>
    <w:rsid w:val="00112DA0"/>
    <w:rsid w:val="001137DC"/>
    <w:rsid w:val="001148EC"/>
    <w:rsid w:val="001155BE"/>
    <w:rsid w:val="0011562C"/>
    <w:rsid w:val="001157A4"/>
    <w:rsid w:val="00115F59"/>
    <w:rsid w:val="001177FC"/>
    <w:rsid w:val="00121A7A"/>
    <w:rsid w:val="001226F4"/>
    <w:rsid w:val="00123A75"/>
    <w:rsid w:val="00124E4E"/>
    <w:rsid w:val="00125425"/>
    <w:rsid w:val="00127544"/>
    <w:rsid w:val="00127648"/>
    <w:rsid w:val="00130BCA"/>
    <w:rsid w:val="001310C2"/>
    <w:rsid w:val="00132E00"/>
    <w:rsid w:val="00134205"/>
    <w:rsid w:val="001344EA"/>
    <w:rsid w:val="00134F16"/>
    <w:rsid w:val="0013568A"/>
    <w:rsid w:val="00135E17"/>
    <w:rsid w:val="001360CE"/>
    <w:rsid w:val="0013685B"/>
    <w:rsid w:val="00136F39"/>
    <w:rsid w:val="001373D7"/>
    <w:rsid w:val="00137B62"/>
    <w:rsid w:val="00137D42"/>
    <w:rsid w:val="00140570"/>
    <w:rsid w:val="00140653"/>
    <w:rsid w:val="00143FAD"/>
    <w:rsid w:val="00144AC8"/>
    <w:rsid w:val="001451CB"/>
    <w:rsid w:val="00146F81"/>
    <w:rsid w:val="0014721E"/>
    <w:rsid w:val="001503F0"/>
    <w:rsid w:val="00150BC2"/>
    <w:rsid w:val="00151BF5"/>
    <w:rsid w:val="0015370C"/>
    <w:rsid w:val="00153E85"/>
    <w:rsid w:val="00154348"/>
    <w:rsid w:val="0015455E"/>
    <w:rsid w:val="001548C6"/>
    <w:rsid w:val="00154913"/>
    <w:rsid w:val="001558E3"/>
    <w:rsid w:val="00156822"/>
    <w:rsid w:val="0015711B"/>
    <w:rsid w:val="00157897"/>
    <w:rsid w:val="00160775"/>
    <w:rsid w:val="0016333C"/>
    <w:rsid w:val="00164C29"/>
    <w:rsid w:val="0016552D"/>
    <w:rsid w:val="0016593E"/>
    <w:rsid w:val="0016608A"/>
    <w:rsid w:val="00166335"/>
    <w:rsid w:val="00166840"/>
    <w:rsid w:val="00170C52"/>
    <w:rsid w:val="0017203F"/>
    <w:rsid w:val="001742B9"/>
    <w:rsid w:val="00175AD0"/>
    <w:rsid w:val="00181A9E"/>
    <w:rsid w:val="00181B7C"/>
    <w:rsid w:val="001829FB"/>
    <w:rsid w:val="00183B64"/>
    <w:rsid w:val="00186A72"/>
    <w:rsid w:val="00186A86"/>
    <w:rsid w:val="001902F7"/>
    <w:rsid w:val="001924C0"/>
    <w:rsid w:val="00192653"/>
    <w:rsid w:val="00194262"/>
    <w:rsid w:val="00195153"/>
    <w:rsid w:val="001A1BE3"/>
    <w:rsid w:val="001A1C17"/>
    <w:rsid w:val="001A3711"/>
    <w:rsid w:val="001A56B8"/>
    <w:rsid w:val="001A5840"/>
    <w:rsid w:val="001A5C55"/>
    <w:rsid w:val="001A63A1"/>
    <w:rsid w:val="001A7343"/>
    <w:rsid w:val="001A738F"/>
    <w:rsid w:val="001A7C2F"/>
    <w:rsid w:val="001B0A56"/>
    <w:rsid w:val="001B15D1"/>
    <w:rsid w:val="001B1BBA"/>
    <w:rsid w:val="001B3348"/>
    <w:rsid w:val="001B384C"/>
    <w:rsid w:val="001B3FD7"/>
    <w:rsid w:val="001B44B1"/>
    <w:rsid w:val="001B4D74"/>
    <w:rsid w:val="001B5BE0"/>
    <w:rsid w:val="001B7DF8"/>
    <w:rsid w:val="001C17B0"/>
    <w:rsid w:val="001C1AE6"/>
    <w:rsid w:val="001C1FA8"/>
    <w:rsid w:val="001C3426"/>
    <w:rsid w:val="001C3B7A"/>
    <w:rsid w:val="001C3C51"/>
    <w:rsid w:val="001C4E4A"/>
    <w:rsid w:val="001C53CA"/>
    <w:rsid w:val="001D302A"/>
    <w:rsid w:val="001D3509"/>
    <w:rsid w:val="001D37C7"/>
    <w:rsid w:val="001D4567"/>
    <w:rsid w:val="001D4577"/>
    <w:rsid w:val="001D46F0"/>
    <w:rsid w:val="001D6697"/>
    <w:rsid w:val="001D6BCB"/>
    <w:rsid w:val="001E1139"/>
    <w:rsid w:val="001E1593"/>
    <w:rsid w:val="001E193F"/>
    <w:rsid w:val="001E1A44"/>
    <w:rsid w:val="001E309D"/>
    <w:rsid w:val="001E4C55"/>
    <w:rsid w:val="001E5459"/>
    <w:rsid w:val="001E6225"/>
    <w:rsid w:val="001E7182"/>
    <w:rsid w:val="001E7326"/>
    <w:rsid w:val="001F0D1F"/>
    <w:rsid w:val="001F0DBD"/>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4139"/>
    <w:rsid w:val="00204A8E"/>
    <w:rsid w:val="00205B18"/>
    <w:rsid w:val="00207478"/>
    <w:rsid w:val="00213CAE"/>
    <w:rsid w:val="0021490F"/>
    <w:rsid w:val="00214CF8"/>
    <w:rsid w:val="00216038"/>
    <w:rsid w:val="00216658"/>
    <w:rsid w:val="0021676D"/>
    <w:rsid w:val="002169CE"/>
    <w:rsid w:val="00217565"/>
    <w:rsid w:val="00217B5D"/>
    <w:rsid w:val="0022077B"/>
    <w:rsid w:val="0022101E"/>
    <w:rsid w:val="00223A47"/>
    <w:rsid w:val="0022564E"/>
    <w:rsid w:val="002257A6"/>
    <w:rsid w:val="002258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5AE"/>
    <w:rsid w:val="002418BD"/>
    <w:rsid w:val="00241C6D"/>
    <w:rsid w:val="0024250D"/>
    <w:rsid w:val="002429E0"/>
    <w:rsid w:val="00242A51"/>
    <w:rsid w:val="002431C9"/>
    <w:rsid w:val="00243944"/>
    <w:rsid w:val="002448C3"/>
    <w:rsid w:val="00244C3A"/>
    <w:rsid w:val="00246F45"/>
    <w:rsid w:val="0024700D"/>
    <w:rsid w:val="0024782E"/>
    <w:rsid w:val="00250988"/>
    <w:rsid w:val="00250D3B"/>
    <w:rsid w:val="00251EA6"/>
    <w:rsid w:val="00254EA3"/>
    <w:rsid w:val="00255076"/>
    <w:rsid w:val="002560DF"/>
    <w:rsid w:val="002577E7"/>
    <w:rsid w:val="00257900"/>
    <w:rsid w:val="00257AAF"/>
    <w:rsid w:val="00257F9E"/>
    <w:rsid w:val="0026077C"/>
    <w:rsid w:val="00261015"/>
    <w:rsid w:val="00263961"/>
    <w:rsid w:val="0026470C"/>
    <w:rsid w:val="00265C05"/>
    <w:rsid w:val="00267226"/>
    <w:rsid w:val="00267F4A"/>
    <w:rsid w:val="002712B7"/>
    <w:rsid w:val="00273B7D"/>
    <w:rsid w:val="00273BED"/>
    <w:rsid w:val="002749E7"/>
    <w:rsid w:val="00276CFA"/>
    <w:rsid w:val="00277CFC"/>
    <w:rsid w:val="00277E56"/>
    <w:rsid w:val="0028052D"/>
    <w:rsid w:val="00281007"/>
    <w:rsid w:val="00282E08"/>
    <w:rsid w:val="00284146"/>
    <w:rsid w:val="00284B22"/>
    <w:rsid w:val="00284BE7"/>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A203E"/>
    <w:rsid w:val="002A21F6"/>
    <w:rsid w:val="002A3197"/>
    <w:rsid w:val="002A490D"/>
    <w:rsid w:val="002A4AFA"/>
    <w:rsid w:val="002A61E6"/>
    <w:rsid w:val="002A6E32"/>
    <w:rsid w:val="002B062D"/>
    <w:rsid w:val="002B0F05"/>
    <w:rsid w:val="002B15A7"/>
    <w:rsid w:val="002B1A6B"/>
    <w:rsid w:val="002B25F8"/>
    <w:rsid w:val="002B2DEA"/>
    <w:rsid w:val="002B3595"/>
    <w:rsid w:val="002B3670"/>
    <w:rsid w:val="002B3F15"/>
    <w:rsid w:val="002B46CA"/>
    <w:rsid w:val="002B54DC"/>
    <w:rsid w:val="002B55DB"/>
    <w:rsid w:val="002B5E03"/>
    <w:rsid w:val="002B5E41"/>
    <w:rsid w:val="002B61C3"/>
    <w:rsid w:val="002B6CD9"/>
    <w:rsid w:val="002B75F3"/>
    <w:rsid w:val="002C106C"/>
    <w:rsid w:val="002C12D7"/>
    <w:rsid w:val="002C1F47"/>
    <w:rsid w:val="002C3179"/>
    <w:rsid w:val="002C43B5"/>
    <w:rsid w:val="002C450A"/>
    <w:rsid w:val="002C5A99"/>
    <w:rsid w:val="002C7CE4"/>
    <w:rsid w:val="002C7E20"/>
    <w:rsid w:val="002D0AA3"/>
    <w:rsid w:val="002D1ED1"/>
    <w:rsid w:val="002D2D55"/>
    <w:rsid w:val="002D3BBA"/>
    <w:rsid w:val="002D3E4F"/>
    <w:rsid w:val="002D5594"/>
    <w:rsid w:val="002D5675"/>
    <w:rsid w:val="002D5821"/>
    <w:rsid w:val="002D7620"/>
    <w:rsid w:val="002D7B4A"/>
    <w:rsid w:val="002E05D7"/>
    <w:rsid w:val="002E1A0F"/>
    <w:rsid w:val="002E4BB4"/>
    <w:rsid w:val="002E55AE"/>
    <w:rsid w:val="002E5C80"/>
    <w:rsid w:val="002E61E9"/>
    <w:rsid w:val="002E6419"/>
    <w:rsid w:val="002F129D"/>
    <w:rsid w:val="002F2415"/>
    <w:rsid w:val="002F377F"/>
    <w:rsid w:val="002F3888"/>
    <w:rsid w:val="002F4C6A"/>
    <w:rsid w:val="002F5ABC"/>
    <w:rsid w:val="002F5C36"/>
    <w:rsid w:val="002F6995"/>
    <w:rsid w:val="002F6B2D"/>
    <w:rsid w:val="003014FC"/>
    <w:rsid w:val="0030288C"/>
    <w:rsid w:val="003028ED"/>
    <w:rsid w:val="003029B7"/>
    <w:rsid w:val="00303CCD"/>
    <w:rsid w:val="00310937"/>
    <w:rsid w:val="00310BBE"/>
    <w:rsid w:val="00317EF6"/>
    <w:rsid w:val="003201BD"/>
    <w:rsid w:val="003209B3"/>
    <w:rsid w:val="00320AEE"/>
    <w:rsid w:val="003220E0"/>
    <w:rsid w:val="0032222B"/>
    <w:rsid w:val="0032234E"/>
    <w:rsid w:val="00322390"/>
    <w:rsid w:val="00322FB0"/>
    <w:rsid w:val="00323ECE"/>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41896"/>
    <w:rsid w:val="0034361E"/>
    <w:rsid w:val="00345517"/>
    <w:rsid w:val="003501D2"/>
    <w:rsid w:val="00352C01"/>
    <w:rsid w:val="00352EC6"/>
    <w:rsid w:val="003541FE"/>
    <w:rsid w:val="0035616B"/>
    <w:rsid w:val="00357286"/>
    <w:rsid w:val="00357DB9"/>
    <w:rsid w:val="00360804"/>
    <w:rsid w:val="00361867"/>
    <w:rsid w:val="00363E88"/>
    <w:rsid w:val="00363F09"/>
    <w:rsid w:val="00364310"/>
    <w:rsid w:val="00364F61"/>
    <w:rsid w:val="00365772"/>
    <w:rsid w:val="00365A1F"/>
    <w:rsid w:val="003672BD"/>
    <w:rsid w:val="00370748"/>
    <w:rsid w:val="00370DE6"/>
    <w:rsid w:val="00370F7F"/>
    <w:rsid w:val="00371E0E"/>
    <w:rsid w:val="00373F3F"/>
    <w:rsid w:val="003743D7"/>
    <w:rsid w:val="00374870"/>
    <w:rsid w:val="00374DA7"/>
    <w:rsid w:val="00375B6B"/>
    <w:rsid w:val="003767C2"/>
    <w:rsid w:val="00376926"/>
    <w:rsid w:val="00376BD4"/>
    <w:rsid w:val="003771C9"/>
    <w:rsid w:val="0037752C"/>
    <w:rsid w:val="003779B1"/>
    <w:rsid w:val="00380BD7"/>
    <w:rsid w:val="00382608"/>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0F25"/>
    <w:rsid w:val="003B2229"/>
    <w:rsid w:val="003B2565"/>
    <w:rsid w:val="003B3CEB"/>
    <w:rsid w:val="003B4A07"/>
    <w:rsid w:val="003B4FF1"/>
    <w:rsid w:val="003B5BCD"/>
    <w:rsid w:val="003B7674"/>
    <w:rsid w:val="003C06FF"/>
    <w:rsid w:val="003C0A35"/>
    <w:rsid w:val="003C10C6"/>
    <w:rsid w:val="003C1A52"/>
    <w:rsid w:val="003C1A97"/>
    <w:rsid w:val="003C2541"/>
    <w:rsid w:val="003C3422"/>
    <w:rsid w:val="003C3E59"/>
    <w:rsid w:val="003C62C2"/>
    <w:rsid w:val="003C6BA7"/>
    <w:rsid w:val="003C789C"/>
    <w:rsid w:val="003C7A99"/>
    <w:rsid w:val="003D0031"/>
    <w:rsid w:val="003D0739"/>
    <w:rsid w:val="003D226D"/>
    <w:rsid w:val="003D29A0"/>
    <w:rsid w:val="003D45E3"/>
    <w:rsid w:val="003D45EC"/>
    <w:rsid w:val="003D4B4A"/>
    <w:rsid w:val="003D7857"/>
    <w:rsid w:val="003E09F5"/>
    <w:rsid w:val="003E0FF6"/>
    <w:rsid w:val="003E1229"/>
    <w:rsid w:val="003E3129"/>
    <w:rsid w:val="003E3DBB"/>
    <w:rsid w:val="003E42A9"/>
    <w:rsid w:val="003E5EB8"/>
    <w:rsid w:val="003E67AA"/>
    <w:rsid w:val="003E71F7"/>
    <w:rsid w:val="003F04DD"/>
    <w:rsid w:val="003F074B"/>
    <w:rsid w:val="003F0ED1"/>
    <w:rsid w:val="003F4AF7"/>
    <w:rsid w:val="003F4FFC"/>
    <w:rsid w:val="003F58EC"/>
    <w:rsid w:val="003F675A"/>
    <w:rsid w:val="003F766B"/>
    <w:rsid w:val="00400705"/>
    <w:rsid w:val="00400A56"/>
    <w:rsid w:val="004020F7"/>
    <w:rsid w:val="004046DC"/>
    <w:rsid w:val="0040574E"/>
    <w:rsid w:val="0040644D"/>
    <w:rsid w:val="004077C7"/>
    <w:rsid w:val="004077CB"/>
    <w:rsid w:val="00411031"/>
    <w:rsid w:val="00415B8A"/>
    <w:rsid w:val="00416004"/>
    <w:rsid w:val="004160AA"/>
    <w:rsid w:val="004163D5"/>
    <w:rsid w:val="0041773D"/>
    <w:rsid w:val="00417C26"/>
    <w:rsid w:val="004200E1"/>
    <w:rsid w:val="00424582"/>
    <w:rsid w:val="004252D9"/>
    <w:rsid w:val="00425746"/>
    <w:rsid w:val="004259C9"/>
    <w:rsid w:val="00425CAA"/>
    <w:rsid w:val="00426695"/>
    <w:rsid w:val="00427313"/>
    <w:rsid w:val="0043008C"/>
    <w:rsid w:val="00431386"/>
    <w:rsid w:val="004323DE"/>
    <w:rsid w:val="0043240F"/>
    <w:rsid w:val="004331CD"/>
    <w:rsid w:val="00437405"/>
    <w:rsid w:val="004378D1"/>
    <w:rsid w:val="004417EC"/>
    <w:rsid w:val="00442DF3"/>
    <w:rsid w:val="0044375A"/>
    <w:rsid w:val="004441BC"/>
    <w:rsid w:val="00444644"/>
    <w:rsid w:val="004449CA"/>
    <w:rsid w:val="00445086"/>
    <w:rsid w:val="00445CCB"/>
    <w:rsid w:val="004462D6"/>
    <w:rsid w:val="00447F6C"/>
    <w:rsid w:val="00450727"/>
    <w:rsid w:val="00451069"/>
    <w:rsid w:val="004514F6"/>
    <w:rsid w:val="00451DAA"/>
    <w:rsid w:val="00452483"/>
    <w:rsid w:val="00452951"/>
    <w:rsid w:val="00453D22"/>
    <w:rsid w:val="00454886"/>
    <w:rsid w:val="004562E6"/>
    <w:rsid w:val="004570FB"/>
    <w:rsid w:val="00465806"/>
    <w:rsid w:val="00466202"/>
    <w:rsid w:val="004667A6"/>
    <w:rsid w:val="00470024"/>
    <w:rsid w:val="004700F6"/>
    <w:rsid w:val="00470FFA"/>
    <w:rsid w:val="0047266F"/>
    <w:rsid w:val="00475372"/>
    <w:rsid w:val="004756D4"/>
    <w:rsid w:val="0047595D"/>
    <w:rsid w:val="00476768"/>
    <w:rsid w:val="00476D46"/>
    <w:rsid w:val="0047715A"/>
    <w:rsid w:val="00480331"/>
    <w:rsid w:val="00480E04"/>
    <w:rsid w:val="00481B8B"/>
    <w:rsid w:val="00481BB7"/>
    <w:rsid w:val="00483467"/>
    <w:rsid w:val="004845AF"/>
    <w:rsid w:val="00484A2E"/>
    <w:rsid w:val="0048524D"/>
    <w:rsid w:val="0048545B"/>
    <w:rsid w:val="00485D4A"/>
    <w:rsid w:val="00486E6E"/>
    <w:rsid w:val="004871D7"/>
    <w:rsid w:val="00491504"/>
    <w:rsid w:val="004917DC"/>
    <w:rsid w:val="0049282A"/>
    <w:rsid w:val="004928A5"/>
    <w:rsid w:val="00492FCC"/>
    <w:rsid w:val="004946A7"/>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C2680"/>
    <w:rsid w:val="004C2BDA"/>
    <w:rsid w:val="004C452D"/>
    <w:rsid w:val="004C5213"/>
    <w:rsid w:val="004C58DB"/>
    <w:rsid w:val="004C7F6D"/>
    <w:rsid w:val="004C7F71"/>
    <w:rsid w:val="004D336B"/>
    <w:rsid w:val="004D4578"/>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25F3"/>
    <w:rsid w:val="004F2773"/>
    <w:rsid w:val="004F316E"/>
    <w:rsid w:val="004F3E6E"/>
    <w:rsid w:val="004F4B54"/>
    <w:rsid w:val="004F5B88"/>
    <w:rsid w:val="004F6C9D"/>
    <w:rsid w:val="004F7081"/>
    <w:rsid w:val="0050103C"/>
    <w:rsid w:val="00501083"/>
    <w:rsid w:val="00501852"/>
    <w:rsid w:val="005037DA"/>
    <w:rsid w:val="00504F98"/>
    <w:rsid w:val="005056D9"/>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47EC"/>
    <w:rsid w:val="00545323"/>
    <w:rsid w:val="0054746C"/>
    <w:rsid w:val="0054790D"/>
    <w:rsid w:val="00547C7F"/>
    <w:rsid w:val="00550841"/>
    <w:rsid w:val="00550C6F"/>
    <w:rsid w:val="0055151C"/>
    <w:rsid w:val="00551698"/>
    <w:rsid w:val="0055247D"/>
    <w:rsid w:val="005524D2"/>
    <w:rsid w:val="0055259C"/>
    <w:rsid w:val="0055276F"/>
    <w:rsid w:val="005541E1"/>
    <w:rsid w:val="005548C8"/>
    <w:rsid w:val="00555275"/>
    <w:rsid w:val="00555989"/>
    <w:rsid w:val="00560402"/>
    <w:rsid w:val="0056198B"/>
    <w:rsid w:val="00562808"/>
    <w:rsid w:val="00563E80"/>
    <w:rsid w:val="00565747"/>
    <w:rsid w:val="00565FAF"/>
    <w:rsid w:val="0056642C"/>
    <w:rsid w:val="00567041"/>
    <w:rsid w:val="005679CC"/>
    <w:rsid w:val="00567B00"/>
    <w:rsid w:val="00567E9D"/>
    <w:rsid w:val="00570260"/>
    <w:rsid w:val="005709BF"/>
    <w:rsid w:val="00571B88"/>
    <w:rsid w:val="00572B1A"/>
    <w:rsid w:val="00574FFF"/>
    <w:rsid w:val="00576712"/>
    <w:rsid w:val="00576BA8"/>
    <w:rsid w:val="005813D1"/>
    <w:rsid w:val="00581D43"/>
    <w:rsid w:val="00581DA5"/>
    <w:rsid w:val="00582572"/>
    <w:rsid w:val="00582642"/>
    <w:rsid w:val="00583153"/>
    <w:rsid w:val="00583AB8"/>
    <w:rsid w:val="0058487C"/>
    <w:rsid w:val="00584890"/>
    <w:rsid w:val="00586C2B"/>
    <w:rsid w:val="00586F53"/>
    <w:rsid w:val="00587143"/>
    <w:rsid w:val="005876B2"/>
    <w:rsid w:val="00587E15"/>
    <w:rsid w:val="00590BAC"/>
    <w:rsid w:val="00592BBF"/>
    <w:rsid w:val="00592E67"/>
    <w:rsid w:val="00592F0F"/>
    <w:rsid w:val="005932CC"/>
    <w:rsid w:val="00593891"/>
    <w:rsid w:val="00593A83"/>
    <w:rsid w:val="00593DE2"/>
    <w:rsid w:val="0059510D"/>
    <w:rsid w:val="005957EF"/>
    <w:rsid w:val="00597059"/>
    <w:rsid w:val="005A1EAB"/>
    <w:rsid w:val="005A2513"/>
    <w:rsid w:val="005A29FA"/>
    <w:rsid w:val="005A3BDF"/>
    <w:rsid w:val="005A5086"/>
    <w:rsid w:val="005A5F20"/>
    <w:rsid w:val="005A617F"/>
    <w:rsid w:val="005A6CFC"/>
    <w:rsid w:val="005A766E"/>
    <w:rsid w:val="005B2E7B"/>
    <w:rsid w:val="005B5922"/>
    <w:rsid w:val="005B5CF9"/>
    <w:rsid w:val="005B606C"/>
    <w:rsid w:val="005B675D"/>
    <w:rsid w:val="005B6855"/>
    <w:rsid w:val="005B7477"/>
    <w:rsid w:val="005C0949"/>
    <w:rsid w:val="005C1218"/>
    <w:rsid w:val="005C1478"/>
    <w:rsid w:val="005C177B"/>
    <w:rsid w:val="005C17D5"/>
    <w:rsid w:val="005C2296"/>
    <w:rsid w:val="005C3567"/>
    <w:rsid w:val="005C66D6"/>
    <w:rsid w:val="005C6703"/>
    <w:rsid w:val="005C67C8"/>
    <w:rsid w:val="005C6856"/>
    <w:rsid w:val="005C69DF"/>
    <w:rsid w:val="005C7461"/>
    <w:rsid w:val="005D003C"/>
    <w:rsid w:val="005D0876"/>
    <w:rsid w:val="005D131D"/>
    <w:rsid w:val="005D1347"/>
    <w:rsid w:val="005D1B5E"/>
    <w:rsid w:val="005D22B9"/>
    <w:rsid w:val="005D3958"/>
    <w:rsid w:val="005D42D4"/>
    <w:rsid w:val="005D7067"/>
    <w:rsid w:val="005D7E9C"/>
    <w:rsid w:val="005E0D93"/>
    <w:rsid w:val="005E1414"/>
    <w:rsid w:val="005E158F"/>
    <w:rsid w:val="005E20F7"/>
    <w:rsid w:val="005E235F"/>
    <w:rsid w:val="005E23E1"/>
    <w:rsid w:val="005E33BE"/>
    <w:rsid w:val="005E36D1"/>
    <w:rsid w:val="005E42A1"/>
    <w:rsid w:val="005E4E93"/>
    <w:rsid w:val="005E555C"/>
    <w:rsid w:val="005E5ADB"/>
    <w:rsid w:val="005E5B52"/>
    <w:rsid w:val="005E6AFF"/>
    <w:rsid w:val="005E73B1"/>
    <w:rsid w:val="005E7E91"/>
    <w:rsid w:val="005F00EF"/>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55B3"/>
    <w:rsid w:val="006155CF"/>
    <w:rsid w:val="00616CB8"/>
    <w:rsid w:val="0061700C"/>
    <w:rsid w:val="006172E9"/>
    <w:rsid w:val="00617B66"/>
    <w:rsid w:val="00617DDC"/>
    <w:rsid w:val="00620255"/>
    <w:rsid w:val="00620C26"/>
    <w:rsid w:val="006213CE"/>
    <w:rsid w:val="0062168E"/>
    <w:rsid w:val="006224D5"/>
    <w:rsid w:val="00622A22"/>
    <w:rsid w:val="0062410B"/>
    <w:rsid w:val="006241E8"/>
    <w:rsid w:val="00624D23"/>
    <w:rsid w:val="006258EC"/>
    <w:rsid w:val="00627EDE"/>
    <w:rsid w:val="00630847"/>
    <w:rsid w:val="00631CC3"/>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5A4E"/>
    <w:rsid w:val="00646B48"/>
    <w:rsid w:val="006509F8"/>
    <w:rsid w:val="00651181"/>
    <w:rsid w:val="0065249A"/>
    <w:rsid w:val="0065286E"/>
    <w:rsid w:val="00652BA0"/>
    <w:rsid w:val="00652EE4"/>
    <w:rsid w:val="00654106"/>
    <w:rsid w:val="00654B60"/>
    <w:rsid w:val="00654C31"/>
    <w:rsid w:val="00655411"/>
    <w:rsid w:val="0065682A"/>
    <w:rsid w:val="00656F34"/>
    <w:rsid w:val="00660CD5"/>
    <w:rsid w:val="00660F9E"/>
    <w:rsid w:val="0066349A"/>
    <w:rsid w:val="006639BC"/>
    <w:rsid w:val="00663BBC"/>
    <w:rsid w:val="00663C12"/>
    <w:rsid w:val="00665099"/>
    <w:rsid w:val="00671086"/>
    <w:rsid w:val="00671777"/>
    <w:rsid w:val="00672B62"/>
    <w:rsid w:val="006745C4"/>
    <w:rsid w:val="00674778"/>
    <w:rsid w:val="00674D74"/>
    <w:rsid w:val="006752FC"/>
    <w:rsid w:val="00676AC2"/>
    <w:rsid w:val="006777B0"/>
    <w:rsid w:val="006819C2"/>
    <w:rsid w:val="00682880"/>
    <w:rsid w:val="00683E88"/>
    <w:rsid w:val="006849ED"/>
    <w:rsid w:val="00686EC7"/>
    <w:rsid w:val="006872DE"/>
    <w:rsid w:val="006876CD"/>
    <w:rsid w:val="00687945"/>
    <w:rsid w:val="00687A23"/>
    <w:rsid w:val="00687C75"/>
    <w:rsid w:val="0069325E"/>
    <w:rsid w:val="006932B7"/>
    <w:rsid w:val="006942B3"/>
    <w:rsid w:val="00695772"/>
    <w:rsid w:val="006957D4"/>
    <w:rsid w:val="00696709"/>
    <w:rsid w:val="0069686F"/>
    <w:rsid w:val="006969AE"/>
    <w:rsid w:val="006969CF"/>
    <w:rsid w:val="00697296"/>
    <w:rsid w:val="00697834"/>
    <w:rsid w:val="00697D6D"/>
    <w:rsid w:val="00697F18"/>
    <w:rsid w:val="006A0D18"/>
    <w:rsid w:val="006A4516"/>
    <w:rsid w:val="006A5279"/>
    <w:rsid w:val="006A5F93"/>
    <w:rsid w:val="006A63D0"/>
    <w:rsid w:val="006B09AA"/>
    <w:rsid w:val="006B10D7"/>
    <w:rsid w:val="006B18C6"/>
    <w:rsid w:val="006B266A"/>
    <w:rsid w:val="006B3653"/>
    <w:rsid w:val="006B5B16"/>
    <w:rsid w:val="006B60D4"/>
    <w:rsid w:val="006B6ACC"/>
    <w:rsid w:val="006C132D"/>
    <w:rsid w:val="006C3247"/>
    <w:rsid w:val="006C4541"/>
    <w:rsid w:val="006C5C4D"/>
    <w:rsid w:val="006C6DB8"/>
    <w:rsid w:val="006D0022"/>
    <w:rsid w:val="006D0C28"/>
    <w:rsid w:val="006D28D8"/>
    <w:rsid w:val="006D3177"/>
    <w:rsid w:val="006D4CEE"/>
    <w:rsid w:val="006D4DB8"/>
    <w:rsid w:val="006D528E"/>
    <w:rsid w:val="006D5801"/>
    <w:rsid w:val="006D6009"/>
    <w:rsid w:val="006D73E5"/>
    <w:rsid w:val="006E128E"/>
    <w:rsid w:val="006E1565"/>
    <w:rsid w:val="006E1582"/>
    <w:rsid w:val="006E1D53"/>
    <w:rsid w:val="006E5300"/>
    <w:rsid w:val="006F4D45"/>
    <w:rsid w:val="006F5ECE"/>
    <w:rsid w:val="006F6578"/>
    <w:rsid w:val="006F78F6"/>
    <w:rsid w:val="006F7C7B"/>
    <w:rsid w:val="006F7F02"/>
    <w:rsid w:val="007003BF"/>
    <w:rsid w:val="00701736"/>
    <w:rsid w:val="00701F95"/>
    <w:rsid w:val="0070430C"/>
    <w:rsid w:val="007044CC"/>
    <w:rsid w:val="007054E6"/>
    <w:rsid w:val="00706E73"/>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0A92"/>
    <w:rsid w:val="00764E48"/>
    <w:rsid w:val="00765740"/>
    <w:rsid w:val="0076728B"/>
    <w:rsid w:val="0076785F"/>
    <w:rsid w:val="007705D5"/>
    <w:rsid w:val="00770C59"/>
    <w:rsid w:val="00770D0E"/>
    <w:rsid w:val="0077215F"/>
    <w:rsid w:val="00772F03"/>
    <w:rsid w:val="0077350C"/>
    <w:rsid w:val="0077353D"/>
    <w:rsid w:val="007744A7"/>
    <w:rsid w:val="00774527"/>
    <w:rsid w:val="00774F96"/>
    <w:rsid w:val="007760BA"/>
    <w:rsid w:val="00776DF6"/>
    <w:rsid w:val="007777A2"/>
    <w:rsid w:val="0078098D"/>
    <w:rsid w:val="00780B46"/>
    <w:rsid w:val="00781389"/>
    <w:rsid w:val="007831CE"/>
    <w:rsid w:val="007836BC"/>
    <w:rsid w:val="00783824"/>
    <w:rsid w:val="0078469D"/>
    <w:rsid w:val="00784714"/>
    <w:rsid w:val="00784928"/>
    <w:rsid w:val="0078541D"/>
    <w:rsid w:val="00785863"/>
    <w:rsid w:val="00785BDB"/>
    <w:rsid w:val="007861FF"/>
    <w:rsid w:val="00786C2E"/>
    <w:rsid w:val="007878C7"/>
    <w:rsid w:val="0078793C"/>
    <w:rsid w:val="00790411"/>
    <w:rsid w:val="007913BB"/>
    <w:rsid w:val="007921F3"/>
    <w:rsid w:val="00793823"/>
    <w:rsid w:val="00794D6E"/>
    <w:rsid w:val="00794FD8"/>
    <w:rsid w:val="00795B8A"/>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098F"/>
    <w:rsid w:val="007B1FB8"/>
    <w:rsid w:val="007B4424"/>
    <w:rsid w:val="007B483B"/>
    <w:rsid w:val="007B5DBC"/>
    <w:rsid w:val="007B655A"/>
    <w:rsid w:val="007B7405"/>
    <w:rsid w:val="007C0FFF"/>
    <w:rsid w:val="007C1883"/>
    <w:rsid w:val="007C3A2A"/>
    <w:rsid w:val="007C40E2"/>
    <w:rsid w:val="007C4598"/>
    <w:rsid w:val="007C4611"/>
    <w:rsid w:val="007C48E3"/>
    <w:rsid w:val="007D0443"/>
    <w:rsid w:val="007D2938"/>
    <w:rsid w:val="007D2EF2"/>
    <w:rsid w:val="007D33E2"/>
    <w:rsid w:val="007D34FC"/>
    <w:rsid w:val="007D5992"/>
    <w:rsid w:val="007D5997"/>
    <w:rsid w:val="007D5D69"/>
    <w:rsid w:val="007E129A"/>
    <w:rsid w:val="007E1A4A"/>
    <w:rsid w:val="007E41C3"/>
    <w:rsid w:val="007E506D"/>
    <w:rsid w:val="007E5777"/>
    <w:rsid w:val="007E5823"/>
    <w:rsid w:val="007E6D30"/>
    <w:rsid w:val="007E783C"/>
    <w:rsid w:val="007E7BC6"/>
    <w:rsid w:val="007F06A2"/>
    <w:rsid w:val="007F06C7"/>
    <w:rsid w:val="007F24A2"/>
    <w:rsid w:val="007F24BD"/>
    <w:rsid w:val="007F3278"/>
    <w:rsid w:val="007F504E"/>
    <w:rsid w:val="007F6041"/>
    <w:rsid w:val="007F6134"/>
    <w:rsid w:val="007F7893"/>
    <w:rsid w:val="008009DE"/>
    <w:rsid w:val="00800FE5"/>
    <w:rsid w:val="00801A84"/>
    <w:rsid w:val="00802B3C"/>
    <w:rsid w:val="00802F1D"/>
    <w:rsid w:val="008037AC"/>
    <w:rsid w:val="008039B1"/>
    <w:rsid w:val="00805046"/>
    <w:rsid w:val="00806DCB"/>
    <w:rsid w:val="00807815"/>
    <w:rsid w:val="00812655"/>
    <w:rsid w:val="00813CE2"/>
    <w:rsid w:val="00814C2C"/>
    <w:rsid w:val="00815577"/>
    <w:rsid w:val="0081658D"/>
    <w:rsid w:val="00817007"/>
    <w:rsid w:val="008173A4"/>
    <w:rsid w:val="00817FC0"/>
    <w:rsid w:val="008220ED"/>
    <w:rsid w:val="00823AC7"/>
    <w:rsid w:val="0082500B"/>
    <w:rsid w:val="00826EF5"/>
    <w:rsid w:val="00827833"/>
    <w:rsid w:val="00827E7C"/>
    <w:rsid w:val="00827FF3"/>
    <w:rsid w:val="00830569"/>
    <w:rsid w:val="00833C85"/>
    <w:rsid w:val="00834A0D"/>
    <w:rsid w:val="00834F78"/>
    <w:rsid w:val="00836C21"/>
    <w:rsid w:val="00836EAE"/>
    <w:rsid w:val="00837359"/>
    <w:rsid w:val="00840804"/>
    <w:rsid w:val="00841BFE"/>
    <w:rsid w:val="00842ED0"/>
    <w:rsid w:val="00847889"/>
    <w:rsid w:val="00850D5B"/>
    <w:rsid w:val="00851C68"/>
    <w:rsid w:val="0085237F"/>
    <w:rsid w:val="00852477"/>
    <w:rsid w:val="00852D23"/>
    <w:rsid w:val="00857722"/>
    <w:rsid w:val="00860115"/>
    <w:rsid w:val="00860220"/>
    <w:rsid w:val="00860B2B"/>
    <w:rsid w:val="00861E53"/>
    <w:rsid w:val="00861FC3"/>
    <w:rsid w:val="00863431"/>
    <w:rsid w:val="0086416C"/>
    <w:rsid w:val="00864A5F"/>
    <w:rsid w:val="00865D44"/>
    <w:rsid w:val="008665C9"/>
    <w:rsid w:val="008679D5"/>
    <w:rsid w:val="00870A4E"/>
    <w:rsid w:val="00872755"/>
    <w:rsid w:val="008728FE"/>
    <w:rsid w:val="0087321F"/>
    <w:rsid w:val="00874D93"/>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B0A"/>
    <w:rsid w:val="008A5B11"/>
    <w:rsid w:val="008A75C0"/>
    <w:rsid w:val="008A775B"/>
    <w:rsid w:val="008B0108"/>
    <w:rsid w:val="008B2345"/>
    <w:rsid w:val="008B293A"/>
    <w:rsid w:val="008B2CEB"/>
    <w:rsid w:val="008B2DF8"/>
    <w:rsid w:val="008B46B1"/>
    <w:rsid w:val="008B496B"/>
    <w:rsid w:val="008B5E4C"/>
    <w:rsid w:val="008B79F4"/>
    <w:rsid w:val="008B7FBF"/>
    <w:rsid w:val="008C1012"/>
    <w:rsid w:val="008C2CF9"/>
    <w:rsid w:val="008C354A"/>
    <w:rsid w:val="008C3FC6"/>
    <w:rsid w:val="008C47B1"/>
    <w:rsid w:val="008C5861"/>
    <w:rsid w:val="008C6A8C"/>
    <w:rsid w:val="008C6E68"/>
    <w:rsid w:val="008C7D83"/>
    <w:rsid w:val="008C7F48"/>
    <w:rsid w:val="008D0110"/>
    <w:rsid w:val="008D1967"/>
    <w:rsid w:val="008D258D"/>
    <w:rsid w:val="008D2656"/>
    <w:rsid w:val="008D4416"/>
    <w:rsid w:val="008D49B9"/>
    <w:rsid w:val="008D705A"/>
    <w:rsid w:val="008E10DD"/>
    <w:rsid w:val="008E1C9A"/>
    <w:rsid w:val="008E33BE"/>
    <w:rsid w:val="008E3876"/>
    <w:rsid w:val="008E4062"/>
    <w:rsid w:val="008E57C7"/>
    <w:rsid w:val="008E716E"/>
    <w:rsid w:val="008E740D"/>
    <w:rsid w:val="008E7C0C"/>
    <w:rsid w:val="008F14EC"/>
    <w:rsid w:val="008F1726"/>
    <w:rsid w:val="008F2786"/>
    <w:rsid w:val="008F29ED"/>
    <w:rsid w:val="008F387A"/>
    <w:rsid w:val="008F4559"/>
    <w:rsid w:val="008F563F"/>
    <w:rsid w:val="008F739B"/>
    <w:rsid w:val="00901058"/>
    <w:rsid w:val="00902494"/>
    <w:rsid w:val="009026DD"/>
    <w:rsid w:val="00902A4F"/>
    <w:rsid w:val="00902E78"/>
    <w:rsid w:val="00904194"/>
    <w:rsid w:val="0090435F"/>
    <w:rsid w:val="009056DE"/>
    <w:rsid w:val="009064F0"/>
    <w:rsid w:val="00907897"/>
    <w:rsid w:val="00911506"/>
    <w:rsid w:val="00911525"/>
    <w:rsid w:val="00913147"/>
    <w:rsid w:val="00914BEC"/>
    <w:rsid w:val="009152AB"/>
    <w:rsid w:val="00915F79"/>
    <w:rsid w:val="009169E3"/>
    <w:rsid w:val="00917CC2"/>
    <w:rsid w:val="00917E6D"/>
    <w:rsid w:val="0092042F"/>
    <w:rsid w:val="009217CA"/>
    <w:rsid w:val="00921842"/>
    <w:rsid w:val="00921AE9"/>
    <w:rsid w:val="00921D8D"/>
    <w:rsid w:val="0092223B"/>
    <w:rsid w:val="00922B0C"/>
    <w:rsid w:val="00922D58"/>
    <w:rsid w:val="00923BDC"/>
    <w:rsid w:val="00924115"/>
    <w:rsid w:val="009244A3"/>
    <w:rsid w:val="0092595D"/>
    <w:rsid w:val="00926776"/>
    <w:rsid w:val="00926C3F"/>
    <w:rsid w:val="00926FF7"/>
    <w:rsid w:val="00927253"/>
    <w:rsid w:val="0092762E"/>
    <w:rsid w:val="009300B7"/>
    <w:rsid w:val="0093027A"/>
    <w:rsid w:val="0093105E"/>
    <w:rsid w:val="009313A7"/>
    <w:rsid w:val="0093331C"/>
    <w:rsid w:val="00933770"/>
    <w:rsid w:val="00933989"/>
    <w:rsid w:val="00933A9C"/>
    <w:rsid w:val="00935729"/>
    <w:rsid w:val="00937278"/>
    <w:rsid w:val="0093795C"/>
    <w:rsid w:val="00941821"/>
    <w:rsid w:val="009419B1"/>
    <w:rsid w:val="00941CBE"/>
    <w:rsid w:val="00941EC9"/>
    <w:rsid w:val="00943151"/>
    <w:rsid w:val="00943B67"/>
    <w:rsid w:val="00943DD0"/>
    <w:rsid w:val="00945BD8"/>
    <w:rsid w:val="00946721"/>
    <w:rsid w:val="00947AE1"/>
    <w:rsid w:val="00947B44"/>
    <w:rsid w:val="0095164E"/>
    <w:rsid w:val="009524C7"/>
    <w:rsid w:val="009600A5"/>
    <w:rsid w:val="0096032B"/>
    <w:rsid w:val="00960F55"/>
    <w:rsid w:val="00961317"/>
    <w:rsid w:val="0096247A"/>
    <w:rsid w:val="00962659"/>
    <w:rsid w:val="00962B27"/>
    <w:rsid w:val="009645BB"/>
    <w:rsid w:val="0096512B"/>
    <w:rsid w:val="009655BC"/>
    <w:rsid w:val="00965A27"/>
    <w:rsid w:val="00965D1F"/>
    <w:rsid w:val="009664C3"/>
    <w:rsid w:val="00971415"/>
    <w:rsid w:val="009727C3"/>
    <w:rsid w:val="00973801"/>
    <w:rsid w:val="00976D36"/>
    <w:rsid w:val="009804DA"/>
    <w:rsid w:val="009814D3"/>
    <w:rsid w:val="00982897"/>
    <w:rsid w:val="009853C6"/>
    <w:rsid w:val="00985963"/>
    <w:rsid w:val="00985AB1"/>
    <w:rsid w:val="00985EFB"/>
    <w:rsid w:val="009863A1"/>
    <w:rsid w:val="00986DC7"/>
    <w:rsid w:val="009871BD"/>
    <w:rsid w:val="009874DD"/>
    <w:rsid w:val="0098778D"/>
    <w:rsid w:val="00987F78"/>
    <w:rsid w:val="00990113"/>
    <w:rsid w:val="009911E3"/>
    <w:rsid w:val="00991395"/>
    <w:rsid w:val="009920C8"/>
    <w:rsid w:val="00993842"/>
    <w:rsid w:val="00994A64"/>
    <w:rsid w:val="009954E1"/>
    <w:rsid w:val="00997C2A"/>
    <w:rsid w:val="009A1E54"/>
    <w:rsid w:val="009A2088"/>
    <w:rsid w:val="009A33D4"/>
    <w:rsid w:val="009A394B"/>
    <w:rsid w:val="009B03E3"/>
    <w:rsid w:val="009B0995"/>
    <w:rsid w:val="009B2F98"/>
    <w:rsid w:val="009B34C1"/>
    <w:rsid w:val="009B4193"/>
    <w:rsid w:val="009B6564"/>
    <w:rsid w:val="009B6860"/>
    <w:rsid w:val="009B748D"/>
    <w:rsid w:val="009C093E"/>
    <w:rsid w:val="009C126B"/>
    <w:rsid w:val="009C166F"/>
    <w:rsid w:val="009C1DBF"/>
    <w:rsid w:val="009C2532"/>
    <w:rsid w:val="009C27D7"/>
    <w:rsid w:val="009C499C"/>
    <w:rsid w:val="009C4E6C"/>
    <w:rsid w:val="009C504F"/>
    <w:rsid w:val="009C56BC"/>
    <w:rsid w:val="009C774D"/>
    <w:rsid w:val="009D1D09"/>
    <w:rsid w:val="009D25F4"/>
    <w:rsid w:val="009D2E00"/>
    <w:rsid w:val="009D3C24"/>
    <w:rsid w:val="009D4B7C"/>
    <w:rsid w:val="009D5AEE"/>
    <w:rsid w:val="009D7B05"/>
    <w:rsid w:val="009E05ED"/>
    <w:rsid w:val="009E0CA4"/>
    <w:rsid w:val="009E194E"/>
    <w:rsid w:val="009E2E2F"/>
    <w:rsid w:val="009E315A"/>
    <w:rsid w:val="009E53C6"/>
    <w:rsid w:val="009E58BD"/>
    <w:rsid w:val="009E631F"/>
    <w:rsid w:val="009E64A5"/>
    <w:rsid w:val="009E7B42"/>
    <w:rsid w:val="009F0323"/>
    <w:rsid w:val="009F0B10"/>
    <w:rsid w:val="009F1501"/>
    <w:rsid w:val="009F1AD0"/>
    <w:rsid w:val="009F426B"/>
    <w:rsid w:val="009F4433"/>
    <w:rsid w:val="009F4832"/>
    <w:rsid w:val="009F597E"/>
    <w:rsid w:val="009F5C6E"/>
    <w:rsid w:val="00A001D8"/>
    <w:rsid w:val="00A01477"/>
    <w:rsid w:val="00A01A5C"/>
    <w:rsid w:val="00A01F17"/>
    <w:rsid w:val="00A0430D"/>
    <w:rsid w:val="00A05052"/>
    <w:rsid w:val="00A064A7"/>
    <w:rsid w:val="00A06F4F"/>
    <w:rsid w:val="00A0748E"/>
    <w:rsid w:val="00A100D2"/>
    <w:rsid w:val="00A1052B"/>
    <w:rsid w:val="00A13A9E"/>
    <w:rsid w:val="00A15859"/>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67A"/>
    <w:rsid w:val="00A33D77"/>
    <w:rsid w:val="00A33F39"/>
    <w:rsid w:val="00A34C82"/>
    <w:rsid w:val="00A35742"/>
    <w:rsid w:val="00A367FA"/>
    <w:rsid w:val="00A37FBD"/>
    <w:rsid w:val="00A4011E"/>
    <w:rsid w:val="00A42F64"/>
    <w:rsid w:val="00A430AE"/>
    <w:rsid w:val="00A4425F"/>
    <w:rsid w:val="00A44372"/>
    <w:rsid w:val="00A450FF"/>
    <w:rsid w:val="00A46E7A"/>
    <w:rsid w:val="00A46F8A"/>
    <w:rsid w:val="00A474CC"/>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570"/>
    <w:rsid w:val="00A82BC0"/>
    <w:rsid w:val="00A82BE7"/>
    <w:rsid w:val="00A841FC"/>
    <w:rsid w:val="00A842DD"/>
    <w:rsid w:val="00A84FB0"/>
    <w:rsid w:val="00A84FB6"/>
    <w:rsid w:val="00A8520B"/>
    <w:rsid w:val="00A85269"/>
    <w:rsid w:val="00A8530B"/>
    <w:rsid w:val="00A861DF"/>
    <w:rsid w:val="00A86384"/>
    <w:rsid w:val="00A86DBD"/>
    <w:rsid w:val="00A93D46"/>
    <w:rsid w:val="00A946F7"/>
    <w:rsid w:val="00A9557B"/>
    <w:rsid w:val="00A9590E"/>
    <w:rsid w:val="00A95F6A"/>
    <w:rsid w:val="00A9609B"/>
    <w:rsid w:val="00A96DF4"/>
    <w:rsid w:val="00A97EA4"/>
    <w:rsid w:val="00AA00A0"/>
    <w:rsid w:val="00AA0DC5"/>
    <w:rsid w:val="00AA48BE"/>
    <w:rsid w:val="00AA5142"/>
    <w:rsid w:val="00AA6801"/>
    <w:rsid w:val="00AA780D"/>
    <w:rsid w:val="00AB0D22"/>
    <w:rsid w:val="00AB1AF5"/>
    <w:rsid w:val="00AB1E18"/>
    <w:rsid w:val="00AB1F5E"/>
    <w:rsid w:val="00AB2C3E"/>
    <w:rsid w:val="00AB3953"/>
    <w:rsid w:val="00AB4207"/>
    <w:rsid w:val="00AB4978"/>
    <w:rsid w:val="00AB5E9F"/>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A5"/>
    <w:rsid w:val="00AD42A3"/>
    <w:rsid w:val="00AD476B"/>
    <w:rsid w:val="00AD4B85"/>
    <w:rsid w:val="00AD6BE6"/>
    <w:rsid w:val="00AD7A3F"/>
    <w:rsid w:val="00AE0666"/>
    <w:rsid w:val="00AE1FED"/>
    <w:rsid w:val="00AE4275"/>
    <w:rsid w:val="00AE5E95"/>
    <w:rsid w:val="00AE6903"/>
    <w:rsid w:val="00AE6FC3"/>
    <w:rsid w:val="00AE735E"/>
    <w:rsid w:val="00AE7BE1"/>
    <w:rsid w:val="00AF0716"/>
    <w:rsid w:val="00AF0A4B"/>
    <w:rsid w:val="00AF2752"/>
    <w:rsid w:val="00AF2EDA"/>
    <w:rsid w:val="00AF3A9C"/>
    <w:rsid w:val="00AF4985"/>
    <w:rsid w:val="00AF4C4A"/>
    <w:rsid w:val="00AF5432"/>
    <w:rsid w:val="00AF55C0"/>
    <w:rsid w:val="00AF6D1A"/>
    <w:rsid w:val="00AF7C65"/>
    <w:rsid w:val="00B00719"/>
    <w:rsid w:val="00B03D60"/>
    <w:rsid w:val="00B05FFE"/>
    <w:rsid w:val="00B0643E"/>
    <w:rsid w:val="00B103C0"/>
    <w:rsid w:val="00B10524"/>
    <w:rsid w:val="00B1122D"/>
    <w:rsid w:val="00B125A0"/>
    <w:rsid w:val="00B13E90"/>
    <w:rsid w:val="00B14B46"/>
    <w:rsid w:val="00B15866"/>
    <w:rsid w:val="00B16356"/>
    <w:rsid w:val="00B16AD1"/>
    <w:rsid w:val="00B20B11"/>
    <w:rsid w:val="00B21256"/>
    <w:rsid w:val="00B21987"/>
    <w:rsid w:val="00B22064"/>
    <w:rsid w:val="00B23877"/>
    <w:rsid w:val="00B23CF3"/>
    <w:rsid w:val="00B251B0"/>
    <w:rsid w:val="00B2591B"/>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4A08"/>
    <w:rsid w:val="00B452FB"/>
    <w:rsid w:val="00B45E28"/>
    <w:rsid w:val="00B4642C"/>
    <w:rsid w:val="00B4677B"/>
    <w:rsid w:val="00B46ED3"/>
    <w:rsid w:val="00B4721E"/>
    <w:rsid w:val="00B47B7E"/>
    <w:rsid w:val="00B47F6D"/>
    <w:rsid w:val="00B52C14"/>
    <w:rsid w:val="00B54679"/>
    <w:rsid w:val="00B54BE7"/>
    <w:rsid w:val="00B54BF6"/>
    <w:rsid w:val="00B54EE5"/>
    <w:rsid w:val="00B573D2"/>
    <w:rsid w:val="00B57B6C"/>
    <w:rsid w:val="00B605AE"/>
    <w:rsid w:val="00B607A7"/>
    <w:rsid w:val="00B611D5"/>
    <w:rsid w:val="00B629E1"/>
    <w:rsid w:val="00B62ACB"/>
    <w:rsid w:val="00B63312"/>
    <w:rsid w:val="00B63A0C"/>
    <w:rsid w:val="00B63C00"/>
    <w:rsid w:val="00B65143"/>
    <w:rsid w:val="00B67A41"/>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3619"/>
    <w:rsid w:val="00B8527F"/>
    <w:rsid w:val="00B86166"/>
    <w:rsid w:val="00B861F7"/>
    <w:rsid w:val="00B8627D"/>
    <w:rsid w:val="00B86678"/>
    <w:rsid w:val="00B90128"/>
    <w:rsid w:val="00B90A8D"/>
    <w:rsid w:val="00B90F15"/>
    <w:rsid w:val="00B911B5"/>
    <w:rsid w:val="00B9274D"/>
    <w:rsid w:val="00B93AE8"/>
    <w:rsid w:val="00B961ED"/>
    <w:rsid w:val="00B96907"/>
    <w:rsid w:val="00BA0464"/>
    <w:rsid w:val="00BA1279"/>
    <w:rsid w:val="00BA137F"/>
    <w:rsid w:val="00BA2EF4"/>
    <w:rsid w:val="00BA3E95"/>
    <w:rsid w:val="00BA4C99"/>
    <w:rsid w:val="00BA61FD"/>
    <w:rsid w:val="00BA659B"/>
    <w:rsid w:val="00BB0057"/>
    <w:rsid w:val="00BB05D4"/>
    <w:rsid w:val="00BB2A7C"/>
    <w:rsid w:val="00BB2F52"/>
    <w:rsid w:val="00BB5F94"/>
    <w:rsid w:val="00BB732A"/>
    <w:rsid w:val="00BB760C"/>
    <w:rsid w:val="00BC235F"/>
    <w:rsid w:val="00BC254C"/>
    <w:rsid w:val="00BC27A2"/>
    <w:rsid w:val="00BC2FC8"/>
    <w:rsid w:val="00BC30F6"/>
    <w:rsid w:val="00BC384B"/>
    <w:rsid w:val="00BC40AC"/>
    <w:rsid w:val="00BC42C5"/>
    <w:rsid w:val="00BC583F"/>
    <w:rsid w:val="00BC5E82"/>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F16"/>
    <w:rsid w:val="00BE2893"/>
    <w:rsid w:val="00BE2993"/>
    <w:rsid w:val="00BE2CC4"/>
    <w:rsid w:val="00BE2D1E"/>
    <w:rsid w:val="00BE35CE"/>
    <w:rsid w:val="00BE3841"/>
    <w:rsid w:val="00BE3DA3"/>
    <w:rsid w:val="00BE44BB"/>
    <w:rsid w:val="00BE4A8D"/>
    <w:rsid w:val="00BE53F9"/>
    <w:rsid w:val="00BE6EF3"/>
    <w:rsid w:val="00BE7CC9"/>
    <w:rsid w:val="00BE7FE8"/>
    <w:rsid w:val="00BF0FE2"/>
    <w:rsid w:val="00BF190A"/>
    <w:rsid w:val="00BF3BC7"/>
    <w:rsid w:val="00BF421E"/>
    <w:rsid w:val="00BF4A78"/>
    <w:rsid w:val="00BF5D8C"/>
    <w:rsid w:val="00BF6D0B"/>
    <w:rsid w:val="00C012B2"/>
    <w:rsid w:val="00C02A1E"/>
    <w:rsid w:val="00C03169"/>
    <w:rsid w:val="00C03E83"/>
    <w:rsid w:val="00C05F39"/>
    <w:rsid w:val="00C07525"/>
    <w:rsid w:val="00C07A8F"/>
    <w:rsid w:val="00C07E32"/>
    <w:rsid w:val="00C103B6"/>
    <w:rsid w:val="00C1047F"/>
    <w:rsid w:val="00C1186E"/>
    <w:rsid w:val="00C12CE9"/>
    <w:rsid w:val="00C12D87"/>
    <w:rsid w:val="00C12DEE"/>
    <w:rsid w:val="00C13257"/>
    <w:rsid w:val="00C141B9"/>
    <w:rsid w:val="00C14B69"/>
    <w:rsid w:val="00C159B8"/>
    <w:rsid w:val="00C1663F"/>
    <w:rsid w:val="00C17E49"/>
    <w:rsid w:val="00C2086D"/>
    <w:rsid w:val="00C20DAF"/>
    <w:rsid w:val="00C2429B"/>
    <w:rsid w:val="00C253D0"/>
    <w:rsid w:val="00C25948"/>
    <w:rsid w:val="00C25FC3"/>
    <w:rsid w:val="00C26A93"/>
    <w:rsid w:val="00C301F4"/>
    <w:rsid w:val="00C31BDA"/>
    <w:rsid w:val="00C3443D"/>
    <w:rsid w:val="00C34670"/>
    <w:rsid w:val="00C34B3B"/>
    <w:rsid w:val="00C35573"/>
    <w:rsid w:val="00C37D2A"/>
    <w:rsid w:val="00C405C8"/>
    <w:rsid w:val="00C4108F"/>
    <w:rsid w:val="00C41426"/>
    <w:rsid w:val="00C4194C"/>
    <w:rsid w:val="00C42905"/>
    <w:rsid w:val="00C42F63"/>
    <w:rsid w:val="00C44426"/>
    <w:rsid w:val="00C44935"/>
    <w:rsid w:val="00C46249"/>
    <w:rsid w:val="00C47AC9"/>
    <w:rsid w:val="00C50584"/>
    <w:rsid w:val="00C506BC"/>
    <w:rsid w:val="00C50C17"/>
    <w:rsid w:val="00C51132"/>
    <w:rsid w:val="00C514CD"/>
    <w:rsid w:val="00C5154D"/>
    <w:rsid w:val="00C52618"/>
    <w:rsid w:val="00C52F37"/>
    <w:rsid w:val="00C53AF8"/>
    <w:rsid w:val="00C56350"/>
    <w:rsid w:val="00C57D27"/>
    <w:rsid w:val="00C60882"/>
    <w:rsid w:val="00C60C84"/>
    <w:rsid w:val="00C633E3"/>
    <w:rsid w:val="00C63D91"/>
    <w:rsid w:val="00C64304"/>
    <w:rsid w:val="00C6681A"/>
    <w:rsid w:val="00C6741A"/>
    <w:rsid w:val="00C6792D"/>
    <w:rsid w:val="00C702C9"/>
    <w:rsid w:val="00C714C3"/>
    <w:rsid w:val="00C7225C"/>
    <w:rsid w:val="00C74A72"/>
    <w:rsid w:val="00C74B92"/>
    <w:rsid w:val="00C74C71"/>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693D"/>
    <w:rsid w:val="00C96FC2"/>
    <w:rsid w:val="00CA0A68"/>
    <w:rsid w:val="00CA0FDE"/>
    <w:rsid w:val="00CA109C"/>
    <w:rsid w:val="00CA1354"/>
    <w:rsid w:val="00CA2693"/>
    <w:rsid w:val="00CA2A87"/>
    <w:rsid w:val="00CA381C"/>
    <w:rsid w:val="00CA590A"/>
    <w:rsid w:val="00CA747C"/>
    <w:rsid w:val="00CB0507"/>
    <w:rsid w:val="00CB051C"/>
    <w:rsid w:val="00CB0674"/>
    <w:rsid w:val="00CB2245"/>
    <w:rsid w:val="00CB5472"/>
    <w:rsid w:val="00CB5CAE"/>
    <w:rsid w:val="00CB6009"/>
    <w:rsid w:val="00CB7D38"/>
    <w:rsid w:val="00CB7DA6"/>
    <w:rsid w:val="00CC024F"/>
    <w:rsid w:val="00CC0DBE"/>
    <w:rsid w:val="00CC435D"/>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341F"/>
    <w:rsid w:val="00CE497D"/>
    <w:rsid w:val="00CE50D2"/>
    <w:rsid w:val="00CE584F"/>
    <w:rsid w:val="00CE5BD7"/>
    <w:rsid w:val="00CE5C6B"/>
    <w:rsid w:val="00CE6433"/>
    <w:rsid w:val="00CE7C96"/>
    <w:rsid w:val="00CF00F7"/>
    <w:rsid w:val="00CF2AC3"/>
    <w:rsid w:val="00CF32EC"/>
    <w:rsid w:val="00CF3597"/>
    <w:rsid w:val="00CF393C"/>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96E"/>
    <w:rsid w:val="00D12A84"/>
    <w:rsid w:val="00D12D0B"/>
    <w:rsid w:val="00D14916"/>
    <w:rsid w:val="00D1558F"/>
    <w:rsid w:val="00D159BB"/>
    <w:rsid w:val="00D15BFD"/>
    <w:rsid w:val="00D1671C"/>
    <w:rsid w:val="00D16E7C"/>
    <w:rsid w:val="00D1725B"/>
    <w:rsid w:val="00D17732"/>
    <w:rsid w:val="00D17CB6"/>
    <w:rsid w:val="00D17E52"/>
    <w:rsid w:val="00D17FA9"/>
    <w:rsid w:val="00D205E0"/>
    <w:rsid w:val="00D21EAA"/>
    <w:rsid w:val="00D23019"/>
    <w:rsid w:val="00D23333"/>
    <w:rsid w:val="00D23CC9"/>
    <w:rsid w:val="00D23F86"/>
    <w:rsid w:val="00D24175"/>
    <w:rsid w:val="00D2661B"/>
    <w:rsid w:val="00D26C0C"/>
    <w:rsid w:val="00D26DBD"/>
    <w:rsid w:val="00D27051"/>
    <w:rsid w:val="00D27C36"/>
    <w:rsid w:val="00D30730"/>
    <w:rsid w:val="00D3150A"/>
    <w:rsid w:val="00D31539"/>
    <w:rsid w:val="00D319E1"/>
    <w:rsid w:val="00D3478A"/>
    <w:rsid w:val="00D353F4"/>
    <w:rsid w:val="00D360E9"/>
    <w:rsid w:val="00D362F0"/>
    <w:rsid w:val="00D36727"/>
    <w:rsid w:val="00D40699"/>
    <w:rsid w:val="00D40959"/>
    <w:rsid w:val="00D40FE5"/>
    <w:rsid w:val="00D41251"/>
    <w:rsid w:val="00D42EA8"/>
    <w:rsid w:val="00D454C8"/>
    <w:rsid w:val="00D45520"/>
    <w:rsid w:val="00D457D4"/>
    <w:rsid w:val="00D45E86"/>
    <w:rsid w:val="00D46EE0"/>
    <w:rsid w:val="00D47498"/>
    <w:rsid w:val="00D52181"/>
    <w:rsid w:val="00D5365D"/>
    <w:rsid w:val="00D53EE1"/>
    <w:rsid w:val="00D53FD9"/>
    <w:rsid w:val="00D541EB"/>
    <w:rsid w:val="00D54973"/>
    <w:rsid w:val="00D550AD"/>
    <w:rsid w:val="00D55F26"/>
    <w:rsid w:val="00D5615C"/>
    <w:rsid w:val="00D5662F"/>
    <w:rsid w:val="00D60A6B"/>
    <w:rsid w:val="00D61C75"/>
    <w:rsid w:val="00D62D95"/>
    <w:rsid w:val="00D638C0"/>
    <w:rsid w:val="00D64244"/>
    <w:rsid w:val="00D64B7F"/>
    <w:rsid w:val="00D654E0"/>
    <w:rsid w:val="00D65561"/>
    <w:rsid w:val="00D659B5"/>
    <w:rsid w:val="00D65E7D"/>
    <w:rsid w:val="00D662C5"/>
    <w:rsid w:val="00D66881"/>
    <w:rsid w:val="00D70322"/>
    <w:rsid w:val="00D7057C"/>
    <w:rsid w:val="00D70CDA"/>
    <w:rsid w:val="00D70F02"/>
    <w:rsid w:val="00D71B9D"/>
    <w:rsid w:val="00D73234"/>
    <w:rsid w:val="00D73293"/>
    <w:rsid w:val="00D74623"/>
    <w:rsid w:val="00D7554E"/>
    <w:rsid w:val="00D75C50"/>
    <w:rsid w:val="00D76556"/>
    <w:rsid w:val="00D76B7C"/>
    <w:rsid w:val="00D774F3"/>
    <w:rsid w:val="00D80643"/>
    <w:rsid w:val="00D80B6D"/>
    <w:rsid w:val="00D81341"/>
    <w:rsid w:val="00D815FD"/>
    <w:rsid w:val="00D81E34"/>
    <w:rsid w:val="00D82757"/>
    <w:rsid w:val="00D8466C"/>
    <w:rsid w:val="00D85B72"/>
    <w:rsid w:val="00D86B58"/>
    <w:rsid w:val="00D8766D"/>
    <w:rsid w:val="00D900FE"/>
    <w:rsid w:val="00D90C54"/>
    <w:rsid w:val="00D91804"/>
    <w:rsid w:val="00D94B4E"/>
    <w:rsid w:val="00D97236"/>
    <w:rsid w:val="00DA0E8F"/>
    <w:rsid w:val="00DA1CE8"/>
    <w:rsid w:val="00DA25C6"/>
    <w:rsid w:val="00DA25F1"/>
    <w:rsid w:val="00DA26DC"/>
    <w:rsid w:val="00DA42C0"/>
    <w:rsid w:val="00DA5D65"/>
    <w:rsid w:val="00DA67CC"/>
    <w:rsid w:val="00DA7F44"/>
    <w:rsid w:val="00DB2768"/>
    <w:rsid w:val="00DB2F8F"/>
    <w:rsid w:val="00DB366F"/>
    <w:rsid w:val="00DB37EC"/>
    <w:rsid w:val="00DB3A41"/>
    <w:rsid w:val="00DB5652"/>
    <w:rsid w:val="00DB5796"/>
    <w:rsid w:val="00DB59ED"/>
    <w:rsid w:val="00DB5A10"/>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413"/>
    <w:rsid w:val="00E0156A"/>
    <w:rsid w:val="00E01A7E"/>
    <w:rsid w:val="00E0376A"/>
    <w:rsid w:val="00E04A64"/>
    <w:rsid w:val="00E0567C"/>
    <w:rsid w:val="00E07D0B"/>
    <w:rsid w:val="00E100DA"/>
    <w:rsid w:val="00E10B98"/>
    <w:rsid w:val="00E10CF0"/>
    <w:rsid w:val="00E11ADF"/>
    <w:rsid w:val="00E11DFD"/>
    <w:rsid w:val="00E1290D"/>
    <w:rsid w:val="00E20876"/>
    <w:rsid w:val="00E20DBF"/>
    <w:rsid w:val="00E22C96"/>
    <w:rsid w:val="00E2323D"/>
    <w:rsid w:val="00E23AD3"/>
    <w:rsid w:val="00E23BF5"/>
    <w:rsid w:val="00E23FAC"/>
    <w:rsid w:val="00E30359"/>
    <w:rsid w:val="00E30980"/>
    <w:rsid w:val="00E32A9C"/>
    <w:rsid w:val="00E336A2"/>
    <w:rsid w:val="00E363FA"/>
    <w:rsid w:val="00E36BAE"/>
    <w:rsid w:val="00E37E74"/>
    <w:rsid w:val="00E40CE0"/>
    <w:rsid w:val="00E41AA0"/>
    <w:rsid w:val="00E437A7"/>
    <w:rsid w:val="00E448CA"/>
    <w:rsid w:val="00E46625"/>
    <w:rsid w:val="00E4685C"/>
    <w:rsid w:val="00E50BCA"/>
    <w:rsid w:val="00E513A5"/>
    <w:rsid w:val="00E52B5C"/>
    <w:rsid w:val="00E553FF"/>
    <w:rsid w:val="00E55BA1"/>
    <w:rsid w:val="00E56920"/>
    <w:rsid w:val="00E57977"/>
    <w:rsid w:val="00E60000"/>
    <w:rsid w:val="00E6092C"/>
    <w:rsid w:val="00E615A0"/>
    <w:rsid w:val="00E61637"/>
    <w:rsid w:val="00E61B31"/>
    <w:rsid w:val="00E6211B"/>
    <w:rsid w:val="00E637BD"/>
    <w:rsid w:val="00E63FBA"/>
    <w:rsid w:val="00E645AA"/>
    <w:rsid w:val="00E655C4"/>
    <w:rsid w:val="00E67D31"/>
    <w:rsid w:val="00E714F7"/>
    <w:rsid w:val="00E71545"/>
    <w:rsid w:val="00E72292"/>
    <w:rsid w:val="00E7354D"/>
    <w:rsid w:val="00E73C2F"/>
    <w:rsid w:val="00E73DEA"/>
    <w:rsid w:val="00E75FEA"/>
    <w:rsid w:val="00E773F0"/>
    <w:rsid w:val="00E8085A"/>
    <w:rsid w:val="00E8173E"/>
    <w:rsid w:val="00E81778"/>
    <w:rsid w:val="00E81976"/>
    <w:rsid w:val="00E822F9"/>
    <w:rsid w:val="00E8394C"/>
    <w:rsid w:val="00E8548E"/>
    <w:rsid w:val="00E860AE"/>
    <w:rsid w:val="00E861A5"/>
    <w:rsid w:val="00E86941"/>
    <w:rsid w:val="00E90D56"/>
    <w:rsid w:val="00E90E1D"/>
    <w:rsid w:val="00E92388"/>
    <w:rsid w:val="00E948FF"/>
    <w:rsid w:val="00E9657C"/>
    <w:rsid w:val="00E96A19"/>
    <w:rsid w:val="00E972C2"/>
    <w:rsid w:val="00EA030F"/>
    <w:rsid w:val="00EA194B"/>
    <w:rsid w:val="00EA1C5A"/>
    <w:rsid w:val="00EA24C8"/>
    <w:rsid w:val="00EA28FC"/>
    <w:rsid w:val="00EA3196"/>
    <w:rsid w:val="00EA48B4"/>
    <w:rsid w:val="00EA4CFC"/>
    <w:rsid w:val="00EA669C"/>
    <w:rsid w:val="00EA6B47"/>
    <w:rsid w:val="00EA6C9F"/>
    <w:rsid w:val="00EA7757"/>
    <w:rsid w:val="00EA78EC"/>
    <w:rsid w:val="00EA7918"/>
    <w:rsid w:val="00EB1970"/>
    <w:rsid w:val="00EB23D9"/>
    <w:rsid w:val="00EB270E"/>
    <w:rsid w:val="00EB2F92"/>
    <w:rsid w:val="00EB30F1"/>
    <w:rsid w:val="00EB4071"/>
    <w:rsid w:val="00EB4612"/>
    <w:rsid w:val="00EB4A30"/>
    <w:rsid w:val="00EB512A"/>
    <w:rsid w:val="00EB5749"/>
    <w:rsid w:val="00EB5D04"/>
    <w:rsid w:val="00EB5EFF"/>
    <w:rsid w:val="00EB687F"/>
    <w:rsid w:val="00EB7396"/>
    <w:rsid w:val="00EB7473"/>
    <w:rsid w:val="00EB7CE8"/>
    <w:rsid w:val="00EC2BA3"/>
    <w:rsid w:val="00EC4107"/>
    <w:rsid w:val="00ED111C"/>
    <w:rsid w:val="00ED1432"/>
    <w:rsid w:val="00ED16FB"/>
    <w:rsid w:val="00ED4CAA"/>
    <w:rsid w:val="00ED4F63"/>
    <w:rsid w:val="00EE0C61"/>
    <w:rsid w:val="00EE1C5F"/>
    <w:rsid w:val="00EE2F16"/>
    <w:rsid w:val="00EE3641"/>
    <w:rsid w:val="00EE38F5"/>
    <w:rsid w:val="00EE404F"/>
    <w:rsid w:val="00EE48D7"/>
    <w:rsid w:val="00EE662F"/>
    <w:rsid w:val="00EE6C66"/>
    <w:rsid w:val="00EE734C"/>
    <w:rsid w:val="00EF1589"/>
    <w:rsid w:val="00EF3527"/>
    <w:rsid w:val="00EF66F5"/>
    <w:rsid w:val="00EF78F6"/>
    <w:rsid w:val="00EF7A98"/>
    <w:rsid w:val="00F001E3"/>
    <w:rsid w:val="00F00632"/>
    <w:rsid w:val="00F02536"/>
    <w:rsid w:val="00F03254"/>
    <w:rsid w:val="00F032F2"/>
    <w:rsid w:val="00F03B2E"/>
    <w:rsid w:val="00F04EEC"/>
    <w:rsid w:val="00F0616E"/>
    <w:rsid w:val="00F064DE"/>
    <w:rsid w:val="00F06D4F"/>
    <w:rsid w:val="00F0770A"/>
    <w:rsid w:val="00F102C8"/>
    <w:rsid w:val="00F10C4F"/>
    <w:rsid w:val="00F11168"/>
    <w:rsid w:val="00F1125C"/>
    <w:rsid w:val="00F122DD"/>
    <w:rsid w:val="00F12D49"/>
    <w:rsid w:val="00F12F23"/>
    <w:rsid w:val="00F130A9"/>
    <w:rsid w:val="00F14420"/>
    <w:rsid w:val="00F14434"/>
    <w:rsid w:val="00F14BED"/>
    <w:rsid w:val="00F15688"/>
    <w:rsid w:val="00F17379"/>
    <w:rsid w:val="00F20D53"/>
    <w:rsid w:val="00F2111C"/>
    <w:rsid w:val="00F22378"/>
    <w:rsid w:val="00F22B2D"/>
    <w:rsid w:val="00F235AC"/>
    <w:rsid w:val="00F23AA8"/>
    <w:rsid w:val="00F250F4"/>
    <w:rsid w:val="00F25C16"/>
    <w:rsid w:val="00F2613D"/>
    <w:rsid w:val="00F27F8E"/>
    <w:rsid w:val="00F312C3"/>
    <w:rsid w:val="00F315AC"/>
    <w:rsid w:val="00F33709"/>
    <w:rsid w:val="00F3424B"/>
    <w:rsid w:val="00F349E6"/>
    <w:rsid w:val="00F34A9C"/>
    <w:rsid w:val="00F34D98"/>
    <w:rsid w:val="00F36502"/>
    <w:rsid w:val="00F40284"/>
    <w:rsid w:val="00F406E8"/>
    <w:rsid w:val="00F427D7"/>
    <w:rsid w:val="00F4402E"/>
    <w:rsid w:val="00F46EEF"/>
    <w:rsid w:val="00F51B2B"/>
    <w:rsid w:val="00F51FD8"/>
    <w:rsid w:val="00F5347C"/>
    <w:rsid w:val="00F54009"/>
    <w:rsid w:val="00F5473E"/>
    <w:rsid w:val="00F54E1C"/>
    <w:rsid w:val="00F54F29"/>
    <w:rsid w:val="00F550E2"/>
    <w:rsid w:val="00F55383"/>
    <w:rsid w:val="00F57B3C"/>
    <w:rsid w:val="00F602AC"/>
    <w:rsid w:val="00F60B7A"/>
    <w:rsid w:val="00F60DB1"/>
    <w:rsid w:val="00F61D5B"/>
    <w:rsid w:val="00F62021"/>
    <w:rsid w:val="00F63A2B"/>
    <w:rsid w:val="00F649F9"/>
    <w:rsid w:val="00F64A14"/>
    <w:rsid w:val="00F655D1"/>
    <w:rsid w:val="00F65A27"/>
    <w:rsid w:val="00F661A2"/>
    <w:rsid w:val="00F67043"/>
    <w:rsid w:val="00F672FC"/>
    <w:rsid w:val="00F67D20"/>
    <w:rsid w:val="00F733B6"/>
    <w:rsid w:val="00F75927"/>
    <w:rsid w:val="00F75C02"/>
    <w:rsid w:val="00F75DC2"/>
    <w:rsid w:val="00F75FDC"/>
    <w:rsid w:val="00F761CC"/>
    <w:rsid w:val="00F7780F"/>
    <w:rsid w:val="00F8077C"/>
    <w:rsid w:val="00F82675"/>
    <w:rsid w:val="00F82875"/>
    <w:rsid w:val="00F82B75"/>
    <w:rsid w:val="00F82FDA"/>
    <w:rsid w:val="00F8316B"/>
    <w:rsid w:val="00F84749"/>
    <w:rsid w:val="00F8514D"/>
    <w:rsid w:val="00F86928"/>
    <w:rsid w:val="00F86981"/>
    <w:rsid w:val="00F9033B"/>
    <w:rsid w:val="00F903E4"/>
    <w:rsid w:val="00F90B1D"/>
    <w:rsid w:val="00F915CC"/>
    <w:rsid w:val="00F916C5"/>
    <w:rsid w:val="00F926E6"/>
    <w:rsid w:val="00F92B29"/>
    <w:rsid w:val="00F9666D"/>
    <w:rsid w:val="00F969F2"/>
    <w:rsid w:val="00F97C5E"/>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B8"/>
    <w:rsid w:val="00FB6E7A"/>
    <w:rsid w:val="00FB6FFB"/>
    <w:rsid w:val="00FC00C9"/>
    <w:rsid w:val="00FC1166"/>
    <w:rsid w:val="00FC17C4"/>
    <w:rsid w:val="00FC26A3"/>
    <w:rsid w:val="00FC536F"/>
    <w:rsid w:val="00FC5466"/>
    <w:rsid w:val="00FC75DD"/>
    <w:rsid w:val="00FD0677"/>
    <w:rsid w:val="00FD1BE8"/>
    <w:rsid w:val="00FD4DD2"/>
    <w:rsid w:val="00FD5440"/>
    <w:rsid w:val="00FD6765"/>
    <w:rsid w:val="00FD6970"/>
    <w:rsid w:val="00FD69D2"/>
    <w:rsid w:val="00FD71AA"/>
    <w:rsid w:val="00FD7F22"/>
    <w:rsid w:val="00FE09DB"/>
    <w:rsid w:val="00FE3553"/>
    <w:rsid w:val="00FE3681"/>
    <w:rsid w:val="00FE3718"/>
    <w:rsid w:val="00FE5808"/>
    <w:rsid w:val="00FE5C3D"/>
    <w:rsid w:val="00FE679E"/>
    <w:rsid w:val="00FF0179"/>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2560DF"/>
    <w:pPr>
      <w:keepNext/>
      <w:keepLines/>
      <w:shd w:val="clear" w:color="auto" w:fill="FFFFFF"/>
      <w:spacing w:before="240" w:after="188"/>
      <w:ind w:left="390" w:right="-214" w:hanging="390"/>
      <w:jc w:val="center"/>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EF66F5"/>
    <w:pPr>
      <w:keepNext/>
      <w:keepLines/>
      <w:numPr>
        <w:ilvl w:val="1"/>
        <w:numId w:val="29"/>
      </w:numPr>
      <w:spacing w:before="160" w:after="120" w:line="259" w:lineRule="auto"/>
      <w:ind w:left="720"/>
      <w:outlineLvl w:val="1"/>
    </w:pPr>
    <w:rPr>
      <w:rFonts w:eastAsiaTheme="majorEastAsia"/>
      <w:b/>
      <w:bCs/>
      <w:color w:val="252525"/>
      <w:sz w:val="26"/>
      <w:szCs w:val="26"/>
      <w:shd w:val="clear" w:color="auto" w:fill="FFFFFF"/>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uiPriority w:val="9"/>
    <w:unhideWhenUsed/>
    <w:qFormat/>
    <w:rsid w:val="00624D23"/>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60DF"/>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EF66F5"/>
    <w:rPr>
      <w:rFonts w:ascii="Times New Roman" w:eastAsiaTheme="majorEastAsia" w:hAnsi="Times New Roman" w:cs="Times New Roman"/>
      <w:b/>
      <w:bCs/>
      <w:color w:val="252525"/>
      <w:sz w:val="26"/>
      <w:szCs w:val="26"/>
    </w:rPr>
  </w:style>
  <w:style w:type="paragraph" w:styleId="ListParagraph">
    <w:name w:val="List Paragraph"/>
    <w:aliases w:val="code"/>
    <w:basedOn w:val="Normal"/>
    <w:autoRedefine/>
    <w:uiPriority w:val="34"/>
    <w:rsid w:val="00D47498"/>
    <w:pPr>
      <w:numPr>
        <w:numId w:val="48"/>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624D23"/>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76728B"/>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76728B"/>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png"/><Relationship Id="rId26" Type="http://schemas.microsoft.com/office/2007/relationships/hdphoto" Target="media/hdphoto2.wdp"/><Relationship Id="rId39" Type="http://schemas.openxmlformats.org/officeDocument/2006/relationships/image" Target="media/image20.png"/><Relationship Id="rId21" Type="http://schemas.openxmlformats.org/officeDocument/2006/relationships/image" Target="media/image5.png"/><Relationship Id="rId34" Type="http://schemas.openxmlformats.org/officeDocument/2006/relationships/image" Target="media/image15.jpeg"/><Relationship Id="rId42" Type="http://schemas.openxmlformats.org/officeDocument/2006/relationships/image" Target="media/image23.jpeg"/><Relationship Id="rId47" Type="http://schemas.openxmlformats.org/officeDocument/2006/relationships/image" Target="media/image28.jpeg"/><Relationship Id="rId50" Type="http://schemas.openxmlformats.org/officeDocument/2006/relationships/image" Target="media/image31.jpeg"/><Relationship Id="rId55" Type="http://schemas.openxmlformats.org/officeDocument/2006/relationships/image" Target="media/image36.jpeg"/><Relationship Id="rId63" Type="http://schemas.openxmlformats.org/officeDocument/2006/relationships/image" Target="media/image44.png"/><Relationship Id="rId68" Type="http://schemas.openxmlformats.org/officeDocument/2006/relationships/image" Target="media/image48.png"/><Relationship Id="rId76" Type="http://schemas.openxmlformats.org/officeDocument/2006/relationships/image" Target="media/image54.png"/><Relationship Id="rId7" Type="http://schemas.openxmlformats.org/officeDocument/2006/relationships/footnotes" Target="footnotes.xml"/><Relationship Id="rId71" Type="http://schemas.openxmlformats.org/officeDocument/2006/relationships/image" Target="media/image51.png"/><Relationship Id="rId2" Type="http://schemas.openxmlformats.org/officeDocument/2006/relationships/customXml" Target="../customXml/item2.xml"/><Relationship Id="rId16" Type="http://schemas.openxmlformats.org/officeDocument/2006/relationships/footer" Target="footer4.xml"/><Relationship Id="rId29" Type="http://schemas.openxmlformats.org/officeDocument/2006/relationships/image" Target="media/image11.png"/><Relationship Id="rId11" Type="http://schemas.openxmlformats.org/officeDocument/2006/relationships/header" Target="header2.xml"/><Relationship Id="rId24" Type="http://schemas.microsoft.com/office/2007/relationships/hdphoto" Target="media/hdphoto1.wdp"/><Relationship Id="rId32" Type="http://schemas.openxmlformats.org/officeDocument/2006/relationships/image" Target="media/image13.jpeg"/><Relationship Id="rId37" Type="http://schemas.openxmlformats.org/officeDocument/2006/relationships/image" Target="media/image18.png"/><Relationship Id="rId40" Type="http://schemas.openxmlformats.org/officeDocument/2006/relationships/image" Target="media/image21.jpeg"/><Relationship Id="rId45" Type="http://schemas.openxmlformats.org/officeDocument/2006/relationships/image" Target="media/image26.jpeg"/><Relationship Id="rId53" Type="http://schemas.openxmlformats.org/officeDocument/2006/relationships/image" Target="media/image34.jpeg"/><Relationship Id="rId58" Type="http://schemas.openxmlformats.org/officeDocument/2006/relationships/image" Target="media/image39.jpeg"/><Relationship Id="rId66" Type="http://schemas.openxmlformats.org/officeDocument/2006/relationships/image" Target="media/image46.png"/><Relationship Id="rId74" Type="http://schemas.microsoft.com/office/2007/relationships/hdphoto" Target="media/hdphoto6.wdp"/><Relationship Id="rId79"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42.jpeg"/><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2.png"/><Relationship Id="rId44" Type="http://schemas.openxmlformats.org/officeDocument/2006/relationships/image" Target="media/image25.jpeg"/><Relationship Id="rId52" Type="http://schemas.openxmlformats.org/officeDocument/2006/relationships/image" Target="media/image33.jpeg"/><Relationship Id="rId60" Type="http://schemas.openxmlformats.org/officeDocument/2006/relationships/image" Target="media/image41.jpeg"/><Relationship Id="rId65" Type="http://schemas.openxmlformats.org/officeDocument/2006/relationships/image" Target="media/image45.png"/><Relationship Id="rId73" Type="http://schemas.openxmlformats.org/officeDocument/2006/relationships/image" Target="media/image52.png"/><Relationship Id="rId78" Type="http://schemas.openxmlformats.org/officeDocument/2006/relationships/image" Target="media/image56.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image" Target="media/image6.jpeg"/><Relationship Id="rId27" Type="http://schemas.openxmlformats.org/officeDocument/2006/relationships/image" Target="media/image9.png"/><Relationship Id="rId30" Type="http://schemas.microsoft.com/office/2007/relationships/hdphoto" Target="media/hdphoto3.wdp"/><Relationship Id="rId35" Type="http://schemas.openxmlformats.org/officeDocument/2006/relationships/image" Target="media/image16.jpeg"/><Relationship Id="rId43" Type="http://schemas.openxmlformats.org/officeDocument/2006/relationships/image" Target="media/image24.jpeg"/><Relationship Id="rId48" Type="http://schemas.openxmlformats.org/officeDocument/2006/relationships/image" Target="media/image29.jpeg"/><Relationship Id="rId56" Type="http://schemas.openxmlformats.org/officeDocument/2006/relationships/image" Target="media/image37.jpeg"/><Relationship Id="rId64" Type="http://schemas.microsoft.com/office/2007/relationships/hdphoto" Target="media/hdphoto4.wdp"/><Relationship Id="rId69" Type="http://schemas.openxmlformats.org/officeDocument/2006/relationships/image" Target="media/image49.png"/><Relationship Id="rId77" Type="http://schemas.openxmlformats.org/officeDocument/2006/relationships/image" Target="media/image55.png"/><Relationship Id="rId8" Type="http://schemas.openxmlformats.org/officeDocument/2006/relationships/endnotes" Target="endnotes.xml"/><Relationship Id="rId51" Type="http://schemas.openxmlformats.org/officeDocument/2006/relationships/image" Target="media/image32.jpeg"/><Relationship Id="rId72" Type="http://schemas.microsoft.com/office/2007/relationships/hdphoto" Target="media/hdphoto5.wdp"/><Relationship Id="rId80"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image" Target="media/image8.png"/><Relationship Id="rId33" Type="http://schemas.openxmlformats.org/officeDocument/2006/relationships/image" Target="media/image14.jpeg"/><Relationship Id="rId38" Type="http://schemas.openxmlformats.org/officeDocument/2006/relationships/image" Target="media/image19.png"/><Relationship Id="rId46" Type="http://schemas.openxmlformats.org/officeDocument/2006/relationships/image" Target="media/image27.jpeg"/><Relationship Id="rId59" Type="http://schemas.openxmlformats.org/officeDocument/2006/relationships/image" Target="media/image40.jpeg"/><Relationship Id="rId67" Type="http://schemas.openxmlformats.org/officeDocument/2006/relationships/image" Target="media/image47.png"/><Relationship Id="rId20" Type="http://schemas.openxmlformats.org/officeDocument/2006/relationships/image" Target="media/image4.png"/><Relationship Id="rId41" Type="http://schemas.openxmlformats.org/officeDocument/2006/relationships/image" Target="media/image22.jpeg"/><Relationship Id="rId54" Type="http://schemas.openxmlformats.org/officeDocument/2006/relationships/image" Target="media/image35.jpeg"/><Relationship Id="rId62" Type="http://schemas.openxmlformats.org/officeDocument/2006/relationships/image" Target="media/image43.png"/><Relationship Id="rId70" Type="http://schemas.openxmlformats.org/officeDocument/2006/relationships/image" Target="media/image50.png"/><Relationship Id="rId75"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7.jpeg"/><Relationship Id="rId49" Type="http://schemas.openxmlformats.org/officeDocument/2006/relationships/image" Target="media/image30.jpeg"/><Relationship Id="rId57" Type="http://schemas.openxmlformats.org/officeDocument/2006/relationships/image" Target="media/image38.jpeg"/></Relationships>
</file>

<file path=word/_rels/footnotes.xml.rels><?xml version="1.0" encoding="UTF-8" standalone="yes"?>
<Relationships xmlns="http://schemas.openxmlformats.org/package/2006/relationships"><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31</TotalTime>
  <Pages>76</Pages>
  <Words>44138</Words>
  <Characters>251590</Characters>
  <Application>Microsoft Office Word</Application>
  <DocSecurity>0</DocSecurity>
  <Lines>2096</Lines>
  <Paragraphs>590</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95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520</cp:revision>
  <cp:lastPrinted>2020-08-29T09:53:00Z</cp:lastPrinted>
  <dcterms:created xsi:type="dcterms:W3CDTF">2020-09-15T13:42:00Z</dcterms:created>
  <dcterms:modified xsi:type="dcterms:W3CDTF">2020-09-21T02:27: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